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52DE12" w14:textId="32A5F51C" w:rsidR="00D968E0" w:rsidRPr="006D3036" w:rsidRDefault="00146B15" w:rsidP="006D3036">
      <w:pPr>
        <w:jc w:val="center"/>
        <w:rPr>
          <w:b/>
          <w:smallCaps/>
          <w:sz w:val="36"/>
          <w:szCs w:val="36"/>
        </w:rPr>
      </w:pPr>
      <w:r>
        <w:rPr>
          <w:rStyle w:val="SubtleReference"/>
          <w:b/>
          <w:color w:val="auto"/>
          <w:sz w:val="40"/>
          <w:szCs w:val="36"/>
        </w:rPr>
        <w:t>Smart tourist guide application</w:t>
      </w:r>
    </w:p>
    <w:p w14:paraId="0B1E2B30" w14:textId="77777777" w:rsidR="00D968E0" w:rsidRDefault="00D968E0" w:rsidP="002F4204">
      <w:pPr>
        <w:ind w:left="3600" w:firstLine="720"/>
        <w:rPr>
          <w:rFonts w:eastAsia="Calibri" w:cs="Times New Roman"/>
          <w:szCs w:val="24"/>
          <w:u w:val="single"/>
        </w:rPr>
      </w:pPr>
    </w:p>
    <w:p w14:paraId="1F6B9154" w14:textId="77777777" w:rsidR="002F4204" w:rsidRPr="00D968E0" w:rsidRDefault="002F4204" w:rsidP="002F4204">
      <w:pPr>
        <w:ind w:left="3600" w:firstLine="720"/>
        <w:rPr>
          <w:rFonts w:eastAsia="Calibri" w:cs="Times New Roman"/>
          <w:szCs w:val="24"/>
          <w:u w:val="single"/>
        </w:rPr>
      </w:pPr>
    </w:p>
    <w:p w14:paraId="7CB30287" w14:textId="77777777" w:rsidR="00D968E0" w:rsidRDefault="00D968E0" w:rsidP="003B1310">
      <w:pPr>
        <w:jc w:val="center"/>
        <w:rPr>
          <w:rFonts w:eastAsia="Calibri" w:cs="Times New Roman"/>
          <w:szCs w:val="24"/>
        </w:rPr>
      </w:pPr>
      <w:r w:rsidRPr="00D968E0">
        <w:rPr>
          <w:rFonts w:eastAsia="Calibri" w:cs="Times New Roman"/>
          <w:szCs w:val="24"/>
        </w:rPr>
        <w:t>B</w:t>
      </w:r>
      <w:r w:rsidR="002F4204">
        <w:rPr>
          <w:rFonts w:eastAsia="Calibri" w:cs="Times New Roman"/>
          <w:szCs w:val="24"/>
        </w:rPr>
        <w:t>y</w:t>
      </w:r>
    </w:p>
    <w:p w14:paraId="7A74EC07" w14:textId="77777777" w:rsidR="00FC0299" w:rsidRDefault="00FC0299" w:rsidP="006D3036">
      <w:pPr>
        <w:jc w:val="center"/>
        <w:rPr>
          <w:rFonts w:eastAsia="Calibri" w:cs="Times New Roman"/>
          <w:szCs w:val="24"/>
        </w:rPr>
      </w:pPr>
    </w:p>
    <w:p w14:paraId="728FB376" w14:textId="77777777" w:rsidR="00FC0299" w:rsidRPr="00D968E0" w:rsidRDefault="00FC0299" w:rsidP="00FC0299">
      <w:pPr>
        <w:jc w:val="center"/>
        <w:rPr>
          <w:rFonts w:eastAsia="Calibri" w:cs="Times New Roman"/>
          <w:szCs w:val="24"/>
        </w:rPr>
      </w:pPr>
    </w:p>
    <w:p w14:paraId="0DE4BDDE" w14:textId="448B1324" w:rsidR="00D968E0" w:rsidRPr="00D968E0" w:rsidRDefault="00146B15" w:rsidP="00D968E0">
      <w:pPr>
        <w:spacing w:after="100" w:line="276" w:lineRule="auto"/>
        <w:contextualSpacing/>
        <w:jc w:val="center"/>
        <w:rPr>
          <w:rFonts w:eastAsia="Calibri" w:cs="Times New Roman"/>
          <w:b/>
          <w:sz w:val="28"/>
        </w:rPr>
      </w:pPr>
      <w:r>
        <w:rPr>
          <w:rFonts w:eastAsia="Calibri" w:cs="Times New Roman"/>
          <w:b/>
          <w:sz w:val="28"/>
        </w:rPr>
        <w:t>Md. Asadullah Al Galib</w:t>
      </w:r>
    </w:p>
    <w:p w14:paraId="1B5494D7" w14:textId="7C1E9A86" w:rsidR="00D968E0" w:rsidRDefault="00D968E0" w:rsidP="00D968E0">
      <w:pPr>
        <w:jc w:val="center"/>
        <w:rPr>
          <w:rFonts w:eastAsia="Calibri" w:cs="Vrinda"/>
          <w:sz w:val="28"/>
          <w:szCs w:val="24"/>
        </w:rPr>
      </w:pPr>
      <w:r w:rsidRPr="00500C9B">
        <w:rPr>
          <w:rFonts w:eastAsia="Calibri" w:cs="Vrinda"/>
          <w:sz w:val="28"/>
          <w:szCs w:val="24"/>
        </w:rPr>
        <w:t xml:space="preserve">Roll: </w:t>
      </w:r>
      <w:r w:rsidR="00146B15">
        <w:rPr>
          <w:rFonts w:eastAsia="Calibri" w:cs="Vrinda"/>
          <w:sz w:val="28"/>
          <w:szCs w:val="24"/>
        </w:rPr>
        <w:t>1907035</w:t>
      </w:r>
    </w:p>
    <w:p w14:paraId="16DEAF82" w14:textId="77777777" w:rsidR="00500C9B" w:rsidRDefault="00500C9B" w:rsidP="001176A6">
      <w:pPr>
        <w:jc w:val="center"/>
        <w:rPr>
          <w:sz w:val="28"/>
        </w:rPr>
      </w:pPr>
      <w:r>
        <w:rPr>
          <w:sz w:val="28"/>
        </w:rPr>
        <w:t>&amp;</w:t>
      </w:r>
    </w:p>
    <w:p w14:paraId="77FFD8ED" w14:textId="3DD2BCFA" w:rsidR="00500C9B" w:rsidRPr="00500C9B" w:rsidRDefault="00146B15" w:rsidP="00500C9B">
      <w:pPr>
        <w:spacing w:after="100" w:line="276" w:lineRule="auto"/>
        <w:contextualSpacing/>
        <w:jc w:val="center"/>
        <w:rPr>
          <w:rFonts w:eastAsia="Calibri" w:cs="Times New Roman"/>
          <w:b/>
          <w:sz w:val="28"/>
        </w:rPr>
      </w:pPr>
      <w:r>
        <w:rPr>
          <w:rFonts w:eastAsia="Calibri" w:cs="Times New Roman"/>
          <w:b/>
          <w:sz w:val="28"/>
        </w:rPr>
        <w:t>Md. Atique Faisal</w:t>
      </w:r>
    </w:p>
    <w:p w14:paraId="2D31FFF9" w14:textId="6C7DC65C" w:rsidR="00D968E0" w:rsidRPr="006D3036" w:rsidRDefault="00500C9B" w:rsidP="006D3036">
      <w:pPr>
        <w:jc w:val="center"/>
        <w:rPr>
          <w:rFonts w:eastAsia="Calibri" w:cs="Vrinda"/>
          <w:sz w:val="28"/>
          <w:szCs w:val="24"/>
        </w:rPr>
      </w:pPr>
      <w:r w:rsidRPr="00500C9B">
        <w:rPr>
          <w:rFonts w:eastAsia="Calibri" w:cs="Vrinda"/>
          <w:sz w:val="28"/>
          <w:szCs w:val="24"/>
        </w:rPr>
        <w:t xml:space="preserve">Roll: </w:t>
      </w:r>
      <w:r w:rsidR="00146B15">
        <w:rPr>
          <w:rFonts w:eastAsia="Calibri" w:cs="Vrinda"/>
          <w:sz w:val="28"/>
          <w:szCs w:val="24"/>
        </w:rPr>
        <w:t>1907038</w:t>
      </w:r>
    </w:p>
    <w:p w14:paraId="7235C14E" w14:textId="77777777" w:rsidR="00D968E0" w:rsidRDefault="00D968E0" w:rsidP="006D3036">
      <w:pPr>
        <w:jc w:val="center"/>
        <w:rPr>
          <w:rFonts w:eastAsia="Calibri" w:cs="Vrinda"/>
          <w:szCs w:val="24"/>
        </w:rPr>
      </w:pPr>
    </w:p>
    <w:p w14:paraId="1345C2FA" w14:textId="77777777" w:rsidR="00FC0299" w:rsidRPr="001176A6" w:rsidRDefault="00FC0299" w:rsidP="00FC0299">
      <w:pPr>
        <w:jc w:val="center"/>
        <w:rPr>
          <w:rFonts w:eastAsia="Calibri" w:cs="Vrinda"/>
          <w:szCs w:val="24"/>
        </w:rPr>
      </w:pPr>
    </w:p>
    <w:p w14:paraId="7655AB30" w14:textId="77777777" w:rsidR="00D968E0" w:rsidRPr="001176A6" w:rsidRDefault="006D3036" w:rsidP="00FC0299">
      <w:pPr>
        <w:jc w:val="center"/>
        <w:rPr>
          <w:rFonts w:eastAsia="Calibri" w:cs="Vrinda"/>
          <w:szCs w:val="24"/>
        </w:rPr>
      </w:pPr>
      <w:r w:rsidRPr="001176A6">
        <w:rPr>
          <w:noProof/>
          <w:szCs w:val="24"/>
          <w:lang w:val="en-IN" w:eastAsia="en-IN"/>
        </w:rPr>
        <w:drawing>
          <wp:inline distT="0" distB="0" distL="0" distR="0" wp14:anchorId="7DD59B24" wp14:editId="3FAC5076">
            <wp:extent cx="813435" cy="923925"/>
            <wp:effectExtent l="0" t="0" r="5715" b="9525"/>
            <wp:docPr id="20" name="Picture 20" descr="C:\Users\pc\Desktop\logo.png"/>
            <wp:cNvGraphicFramePr/>
            <a:graphic xmlns:a="http://schemas.openxmlformats.org/drawingml/2006/main">
              <a:graphicData uri="http://schemas.openxmlformats.org/drawingml/2006/picture">
                <pic:pic xmlns:pic="http://schemas.openxmlformats.org/drawingml/2006/picture">
                  <pic:nvPicPr>
                    <pic:cNvPr id="2" name="Picture 2" descr="C:\Users\pc\Desktop\logo.png"/>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13435" cy="923925"/>
                    </a:xfrm>
                    <a:prstGeom prst="rect">
                      <a:avLst/>
                    </a:prstGeom>
                    <a:noFill/>
                    <a:ln>
                      <a:noFill/>
                    </a:ln>
                  </pic:spPr>
                </pic:pic>
              </a:graphicData>
            </a:graphic>
          </wp:inline>
        </w:drawing>
      </w:r>
    </w:p>
    <w:p w14:paraId="4F953D62" w14:textId="77777777" w:rsidR="00D968E0" w:rsidRPr="001176A6" w:rsidRDefault="00D968E0" w:rsidP="00FC0299">
      <w:pPr>
        <w:jc w:val="center"/>
        <w:rPr>
          <w:rFonts w:eastAsia="Calibri" w:cs="Vrinda"/>
          <w:szCs w:val="24"/>
        </w:rPr>
      </w:pPr>
    </w:p>
    <w:p w14:paraId="2B60B6A3" w14:textId="77777777" w:rsidR="00D968E0" w:rsidRPr="001176A6" w:rsidRDefault="00D968E0" w:rsidP="00FC0299">
      <w:pPr>
        <w:jc w:val="center"/>
        <w:rPr>
          <w:rFonts w:eastAsia="Calibri" w:cs="Vrinda"/>
          <w:szCs w:val="24"/>
        </w:rPr>
      </w:pPr>
    </w:p>
    <w:p w14:paraId="384B637B" w14:textId="77777777" w:rsidR="006D3036" w:rsidRPr="00D968E0" w:rsidRDefault="006D3036" w:rsidP="00ED24BD">
      <w:pPr>
        <w:rPr>
          <w:rFonts w:eastAsia="Calibri" w:cs="Times New Roman"/>
          <w:b/>
          <w:bCs/>
          <w:sz w:val="28"/>
        </w:rPr>
      </w:pPr>
      <w:r w:rsidRPr="00D968E0">
        <w:rPr>
          <w:rFonts w:eastAsia="Calibri" w:cs="Times New Roman"/>
          <w:b/>
          <w:bCs/>
          <w:sz w:val="28"/>
        </w:rPr>
        <w:t>Supervisor</w:t>
      </w:r>
      <w:r>
        <w:rPr>
          <w:rFonts w:eastAsia="Calibri" w:cs="Times New Roman"/>
          <w:b/>
          <w:bCs/>
          <w:sz w:val="28"/>
        </w:rPr>
        <w:t>:</w:t>
      </w:r>
    </w:p>
    <w:p w14:paraId="72CE076F" w14:textId="77777777" w:rsidR="00DF3964" w:rsidRDefault="006D3036" w:rsidP="00DF3964">
      <w:pPr>
        <w:tabs>
          <w:tab w:val="left" w:pos="720"/>
        </w:tabs>
        <w:rPr>
          <w:rFonts w:eastAsia="Calibri" w:cs="Times New Roman"/>
          <w:bCs/>
          <w:sz w:val="28"/>
          <w:szCs w:val="28"/>
          <w:shd w:val="clear" w:color="auto" w:fill="FFFFFF"/>
          <w:lang w:val="en-IN"/>
        </w:rPr>
      </w:pPr>
      <w:r w:rsidRPr="00D968E0">
        <w:rPr>
          <w:rFonts w:eastAsia="Calibri" w:cs="Times New Roman"/>
          <w:bCs/>
          <w:sz w:val="28"/>
          <w:szCs w:val="28"/>
        </w:rPr>
        <w:t xml:space="preserve">          </w:t>
      </w:r>
      <w:r w:rsidR="00DF3964" w:rsidRPr="00DF3964">
        <w:rPr>
          <w:rFonts w:eastAsia="Calibri" w:cs="Times New Roman"/>
          <w:bCs/>
          <w:sz w:val="28"/>
          <w:szCs w:val="28"/>
          <w:shd w:val="clear" w:color="auto" w:fill="FFFFFF"/>
        </w:rPr>
        <w:t>Abdul Aziz</w:t>
      </w:r>
      <w:r w:rsidR="00DF3964" w:rsidRPr="00DF3964">
        <w:rPr>
          <w:rFonts w:eastAsia="Calibri" w:cs="Times New Roman"/>
          <w:bCs/>
          <w:sz w:val="28"/>
          <w:szCs w:val="28"/>
          <w:shd w:val="clear" w:color="auto" w:fill="FFFFFF"/>
          <w:lang w:val="en-IN"/>
        </w:rPr>
        <w:t xml:space="preserve"> </w:t>
      </w:r>
    </w:p>
    <w:p w14:paraId="524D8B29" w14:textId="53A9598C" w:rsidR="006D3036" w:rsidRPr="00D968E0" w:rsidRDefault="00541B2A" w:rsidP="00DF3964">
      <w:pPr>
        <w:tabs>
          <w:tab w:val="left" w:pos="720"/>
        </w:tabs>
        <w:rPr>
          <w:rFonts w:eastAsia="Calibri" w:cs="Times New Roman"/>
          <w:bCs/>
          <w:szCs w:val="24"/>
        </w:rPr>
      </w:pPr>
      <w:r>
        <w:rPr>
          <w:rFonts w:eastAsia="Calibri" w:cs="Times New Roman"/>
          <w:bCs/>
          <w:noProof/>
          <w:szCs w:val="24"/>
          <w:lang w:val="en-IN" w:eastAsia="en-IN"/>
        </w:rPr>
        <mc:AlternateContent>
          <mc:Choice Requires="wps">
            <w:drawing>
              <wp:anchor distT="0" distB="0" distL="114300" distR="114300" simplePos="0" relativeHeight="251741184" behindDoc="0" locked="0" layoutInCell="1" allowOverlap="1" wp14:anchorId="52850D7C" wp14:editId="55632783">
                <wp:simplePos x="0" y="0"/>
                <wp:positionH relativeFrom="column">
                  <wp:posOffset>4297680</wp:posOffset>
                </wp:positionH>
                <wp:positionV relativeFrom="paragraph">
                  <wp:posOffset>206375</wp:posOffset>
                </wp:positionV>
                <wp:extent cx="1135380" cy="0"/>
                <wp:effectExtent l="0" t="0" r="26670" b="19050"/>
                <wp:wrapNone/>
                <wp:docPr id="1" name="Straight Connector 1"/>
                <wp:cNvGraphicFramePr/>
                <a:graphic xmlns:a="http://schemas.openxmlformats.org/drawingml/2006/main">
                  <a:graphicData uri="http://schemas.microsoft.com/office/word/2010/wordprocessingShape">
                    <wps:wsp>
                      <wps:cNvCnPr/>
                      <wps:spPr>
                        <a:xfrm>
                          <a:off x="0" y="0"/>
                          <a:ext cx="1135380" cy="0"/>
                        </a:xfrm>
                        <a:prstGeom prst="line">
                          <a:avLst/>
                        </a:prstGeom>
                        <a:ln w="635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654ACAE" id="Straight Connector 1" o:spid="_x0000_s1026" style="position:absolute;z-index:251741184;visibility:visible;mso-wrap-style:square;mso-wrap-distance-left:9pt;mso-wrap-distance-top:0;mso-wrap-distance-right:9pt;mso-wrap-distance-bottom:0;mso-position-horizontal:absolute;mso-position-horizontal-relative:text;mso-position-vertical:absolute;mso-position-vertical-relative:text" from="338.4pt,16.25pt" to="427.8pt,1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" strokecolor="black [3200]" strokeweight=".5pt">
                <v:stroke joinstyle="miter"/>
              </v:line>
            </w:pict>
          </mc:Fallback>
        </mc:AlternateContent>
      </w:r>
      <w:r w:rsidR="006D3036" w:rsidRPr="00D968E0">
        <w:rPr>
          <w:rFonts w:eastAsia="Calibri" w:cs="Times New Roman"/>
          <w:bCs/>
          <w:szCs w:val="24"/>
        </w:rPr>
        <w:tab/>
      </w:r>
      <w:r w:rsidR="00DF3964" w:rsidRPr="00DF3964">
        <w:rPr>
          <w:rFonts w:eastAsia="Calibri" w:cs="Times New Roman"/>
          <w:bCs/>
          <w:szCs w:val="24"/>
          <w:shd w:val="clear" w:color="auto" w:fill="FFFFFF"/>
        </w:rPr>
        <w:t>Assistant Professor</w:t>
      </w:r>
      <w:r w:rsidR="00335008">
        <w:rPr>
          <w:rFonts w:eastAsia="Calibri" w:cs="Times New Roman"/>
          <w:bCs/>
          <w:szCs w:val="24"/>
          <w:shd w:val="clear" w:color="auto" w:fill="FFFFFF"/>
        </w:rPr>
        <w:tab/>
      </w:r>
      <w:r w:rsidR="00335008">
        <w:rPr>
          <w:rFonts w:eastAsia="Calibri" w:cs="Times New Roman"/>
          <w:bCs/>
          <w:szCs w:val="24"/>
          <w:shd w:val="clear" w:color="auto" w:fill="FFFFFF"/>
        </w:rPr>
        <w:tab/>
      </w:r>
      <w:r w:rsidR="00335008">
        <w:rPr>
          <w:rFonts w:eastAsia="Calibri" w:cs="Times New Roman"/>
          <w:bCs/>
          <w:szCs w:val="24"/>
          <w:shd w:val="clear" w:color="auto" w:fill="FFFFFF"/>
        </w:rPr>
        <w:tab/>
      </w:r>
      <w:r w:rsidR="00335008">
        <w:rPr>
          <w:rFonts w:eastAsia="Calibri" w:cs="Times New Roman"/>
          <w:bCs/>
          <w:szCs w:val="24"/>
          <w:shd w:val="clear" w:color="auto" w:fill="FFFFFF"/>
        </w:rPr>
        <w:tab/>
      </w:r>
      <w:r w:rsidR="00335008">
        <w:rPr>
          <w:rFonts w:eastAsia="Calibri" w:cs="Times New Roman"/>
          <w:bCs/>
          <w:szCs w:val="24"/>
          <w:shd w:val="clear" w:color="auto" w:fill="FFFFFF"/>
        </w:rPr>
        <w:tab/>
      </w:r>
      <w:r w:rsidR="00335008">
        <w:rPr>
          <w:rFonts w:eastAsia="Calibri" w:cs="Times New Roman"/>
          <w:bCs/>
          <w:szCs w:val="24"/>
          <w:shd w:val="clear" w:color="auto" w:fill="FFFFFF"/>
        </w:rPr>
        <w:tab/>
      </w:r>
    </w:p>
    <w:p w14:paraId="03E0909F" w14:textId="77777777" w:rsidR="006D3036" w:rsidRPr="00D968E0" w:rsidRDefault="006D3036" w:rsidP="00ED24BD">
      <w:pPr>
        <w:rPr>
          <w:rFonts w:eastAsia="Calibri" w:cs="Times New Roman"/>
          <w:bCs/>
          <w:szCs w:val="24"/>
        </w:rPr>
      </w:pPr>
      <w:r w:rsidRPr="00D968E0">
        <w:rPr>
          <w:rFonts w:eastAsia="Calibri" w:cs="Times New Roman"/>
          <w:bCs/>
          <w:szCs w:val="24"/>
        </w:rPr>
        <w:t xml:space="preserve"> </w:t>
      </w:r>
      <w:r w:rsidRPr="00D968E0">
        <w:rPr>
          <w:rFonts w:eastAsia="Calibri" w:cs="Times New Roman"/>
          <w:bCs/>
          <w:szCs w:val="24"/>
        </w:rPr>
        <w:tab/>
      </w:r>
      <w:bookmarkStart w:id="0" w:name="_Hlk198528"/>
      <w:r w:rsidRPr="00D968E0">
        <w:rPr>
          <w:rFonts w:eastAsia="Calibri" w:cs="Times New Roman"/>
          <w:bCs/>
          <w:szCs w:val="24"/>
        </w:rPr>
        <w:t>Dept. of Computer Science and Engineering</w:t>
      </w:r>
      <w:r w:rsidR="0010767E">
        <w:rPr>
          <w:rFonts w:eastAsia="Calibri" w:cs="Times New Roman"/>
          <w:bCs/>
          <w:szCs w:val="24"/>
        </w:rPr>
        <w:tab/>
      </w:r>
      <w:r w:rsidR="0010767E">
        <w:rPr>
          <w:rFonts w:eastAsia="Calibri" w:cs="Times New Roman"/>
          <w:bCs/>
          <w:szCs w:val="24"/>
        </w:rPr>
        <w:tab/>
      </w:r>
      <w:r w:rsidR="00335008">
        <w:rPr>
          <w:rFonts w:eastAsia="Calibri" w:cs="Times New Roman"/>
          <w:bCs/>
          <w:szCs w:val="24"/>
        </w:rPr>
        <w:tab/>
      </w:r>
      <w:r w:rsidR="00335008">
        <w:rPr>
          <w:rFonts w:eastAsia="Calibri" w:cs="Times New Roman"/>
          <w:bCs/>
          <w:szCs w:val="24"/>
        </w:rPr>
        <w:tab/>
        <w:t>Signature</w:t>
      </w:r>
    </w:p>
    <w:p w14:paraId="5918C661" w14:textId="77777777" w:rsidR="006D3036" w:rsidRPr="00D968E0" w:rsidRDefault="006D3036" w:rsidP="00ED24BD">
      <w:pPr>
        <w:rPr>
          <w:rFonts w:eastAsia="Calibri" w:cs="Times New Roman"/>
          <w:bCs/>
          <w:szCs w:val="24"/>
        </w:rPr>
      </w:pPr>
      <w:r w:rsidRPr="00D968E0">
        <w:rPr>
          <w:rFonts w:eastAsia="Calibri" w:cs="Times New Roman"/>
          <w:bCs/>
          <w:szCs w:val="24"/>
        </w:rPr>
        <w:tab/>
        <w:t>Khulna University of Engineering &amp; Technology</w:t>
      </w:r>
    </w:p>
    <w:bookmarkEnd w:id="0"/>
    <w:p w14:paraId="267F4DEF" w14:textId="77777777" w:rsidR="00D968E0" w:rsidRPr="001176A6" w:rsidRDefault="00D968E0" w:rsidP="00FC0299">
      <w:pPr>
        <w:tabs>
          <w:tab w:val="left" w:pos="3630"/>
          <w:tab w:val="center" w:pos="4536"/>
        </w:tabs>
        <w:autoSpaceDE w:val="0"/>
        <w:autoSpaceDN w:val="0"/>
        <w:adjustRightInd w:val="0"/>
        <w:jc w:val="center"/>
        <w:rPr>
          <w:rFonts w:eastAsia="Calibri" w:cs="Vrinda"/>
          <w:b/>
          <w:bCs/>
          <w:color w:val="000000"/>
          <w:szCs w:val="24"/>
          <w:lang w:bidi="bn-BD"/>
        </w:rPr>
      </w:pPr>
    </w:p>
    <w:p w14:paraId="7CDD835E" w14:textId="77777777" w:rsidR="00D968E0" w:rsidRPr="00AB3636" w:rsidRDefault="00D968E0" w:rsidP="001176A6">
      <w:pPr>
        <w:tabs>
          <w:tab w:val="left" w:pos="3630"/>
          <w:tab w:val="center" w:pos="4536"/>
        </w:tabs>
        <w:autoSpaceDE w:val="0"/>
        <w:autoSpaceDN w:val="0"/>
        <w:adjustRightInd w:val="0"/>
        <w:jc w:val="center"/>
        <w:rPr>
          <w:rFonts w:eastAsia="Calibri" w:cs="Vrinda"/>
          <w:b/>
          <w:bCs/>
          <w:color w:val="000000"/>
          <w:szCs w:val="24"/>
          <w:lang w:bidi="bn-BD"/>
        </w:rPr>
      </w:pPr>
    </w:p>
    <w:p w14:paraId="59059A2B" w14:textId="77777777" w:rsidR="00D968E0" w:rsidRPr="00D968E0" w:rsidRDefault="00AB3636" w:rsidP="00D968E0">
      <w:pPr>
        <w:jc w:val="center"/>
        <w:rPr>
          <w:rFonts w:eastAsia="Calibri" w:cs="Vrinda"/>
          <w:b/>
          <w:bCs/>
        </w:rPr>
      </w:pPr>
      <w:r>
        <w:rPr>
          <w:rFonts w:eastAsia="Calibri" w:cs="Vrinda"/>
          <w:b/>
          <w:bCs/>
        </w:rPr>
        <w:t>Department o</w:t>
      </w:r>
      <w:r w:rsidRPr="00D968E0">
        <w:rPr>
          <w:rFonts w:eastAsia="Calibri" w:cs="Vrinda"/>
          <w:b/>
          <w:bCs/>
        </w:rPr>
        <w:t xml:space="preserve">f Computer Science </w:t>
      </w:r>
      <w:r>
        <w:rPr>
          <w:rFonts w:eastAsia="Calibri" w:cs="Vrinda"/>
          <w:b/>
          <w:bCs/>
        </w:rPr>
        <w:t>a</w:t>
      </w:r>
      <w:r w:rsidRPr="00D968E0">
        <w:rPr>
          <w:rFonts w:eastAsia="Calibri" w:cs="Vrinda"/>
          <w:b/>
          <w:bCs/>
        </w:rPr>
        <w:t>nd Engineering</w:t>
      </w:r>
    </w:p>
    <w:p w14:paraId="46F8488D" w14:textId="77777777" w:rsidR="00D968E0" w:rsidRPr="00D968E0" w:rsidRDefault="00AB3636" w:rsidP="00D968E0">
      <w:pPr>
        <w:jc w:val="center"/>
        <w:rPr>
          <w:rFonts w:eastAsia="Calibri" w:cs="Vrinda"/>
          <w:b/>
          <w:bCs/>
        </w:rPr>
      </w:pPr>
      <w:r w:rsidRPr="00D968E0">
        <w:rPr>
          <w:rFonts w:eastAsia="Calibri" w:cs="Vrinda"/>
          <w:b/>
          <w:bCs/>
        </w:rPr>
        <w:t xml:space="preserve">Khulna University </w:t>
      </w:r>
      <w:r>
        <w:rPr>
          <w:rFonts w:eastAsia="Calibri" w:cs="Vrinda"/>
          <w:b/>
          <w:bCs/>
        </w:rPr>
        <w:t>o</w:t>
      </w:r>
      <w:r w:rsidRPr="00D968E0">
        <w:rPr>
          <w:rFonts w:eastAsia="Calibri" w:cs="Vrinda"/>
          <w:b/>
          <w:bCs/>
        </w:rPr>
        <w:t>f Engineering &amp; Technology</w:t>
      </w:r>
    </w:p>
    <w:p w14:paraId="3E041666" w14:textId="77777777" w:rsidR="00D968E0" w:rsidRDefault="00AB3636" w:rsidP="00D968E0">
      <w:pPr>
        <w:jc w:val="center"/>
        <w:rPr>
          <w:rFonts w:eastAsia="Calibri" w:cs="Vrinda"/>
          <w:b/>
          <w:bCs/>
        </w:rPr>
      </w:pPr>
      <w:r w:rsidRPr="00D968E0">
        <w:rPr>
          <w:rFonts w:eastAsia="Calibri" w:cs="Vrinda"/>
          <w:b/>
          <w:bCs/>
        </w:rPr>
        <w:t>Khulna 9203, Bangladesh</w:t>
      </w:r>
    </w:p>
    <w:p w14:paraId="3DDC2457" w14:textId="7D17BC7F" w:rsidR="00AB3636" w:rsidRPr="00D968E0" w:rsidRDefault="00146B15" w:rsidP="00D968E0">
      <w:pPr>
        <w:jc w:val="center"/>
        <w:rPr>
          <w:rFonts w:eastAsia="Calibri" w:cs="Vrinda"/>
          <w:b/>
          <w:bCs/>
        </w:rPr>
      </w:pPr>
      <w:r>
        <w:rPr>
          <w:rFonts w:eastAsia="Calibri" w:cs="Vrinda"/>
          <w:b/>
          <w:bCs/>
        </w:rPr>
        <w:t xml:space="preserve">30 </w:t>
      </w:r>
      <w:r w:rsidR="00AB3636">
        <w:rPr>
          <w:rFonts w:eastAsia="Calibri" w:cs="Vrinda"/>
          <w:b/>
          <w:bCs/>
        </w:rPr>
        <w:t>November 2023</w:t>
      </w:r>
    </w:p>
    <w:p w14:paraId="416AFCEA" w14:textId="77777777" w:rsidR="00240E0A" w:rsidRDefault="00240E0A" w:rsidP="00D968E0">
      <w:pPr>
        <w:jc w:val="center"/>
        <w:rPr>
          <w:rFonts w:eastAsia="Calibri" w:cs="Vrinda"/>
          <w:b/>
          <w:bCs/>
        </w:rPr>
        <w:sectPr w:rsidR="00240E0A" w:rsidSect="006D3036">
          <w:footerReference w:type="default" r:id="rId9"/>
          <w:headerReference w:type="first" r:id="rId10"/>
          <w:footerReference w:type="first" r:id="rId11"/>
          <w:pgSz w:w="11906" w:h="16838" w:code="9"/>
          <w:pgMar w:top="1728" w:right="1440" w:bottom="1440" w:left="1728" w:header="720" w:footer="720" w:gutter="0"/>
          <w:pgNumType w:fmt="lowerRoman" w:start="1"/>
          <w:cols w:space="720"/>
          <w:docGrid w:linePitch="360"/>
        </w:sectPr>
      </w:pPr>
    </w:p>
    <w:p w14:paraId="407578A5" w14:textId="77777777" w:rsidR="00A737A8" w:rsidRPr="00D968E0" w:rsidRDefault="005844C0" w:rsidP="007954C9">
      <w:pPr>
        <w:tabs>
          <w:tab w:val="left" w:pos="3630"/>
          <w:tab w:val="center" w:pos="4536"/>
        </w:tabs>
        <w:autoSpaceDE w:val="0"/>
        <w:autoSpaceDN w:val="0"/>
        <w:adjustRightInd w:val="0"/>
        <w:jc w:val="center"/>
        <w:rPr>
          <w:rFonts w:eastAsia="Calibri" w:cs="Vrinda"/>
          <w:b/>
          <w:bCs/>
          <w:color w:val="000000"/>
          <w:sz w:val="32"/>
          <w:szCs w:val="32"/>
          <w:lang w:bidi="bn-BD"/>
        </w:rPr>
      </w:pPr>
      <w:r w:rsidRPr="00D968E0">
        <w:rPr>
          <w:rFonts w:eastAsia="Calibri" w:cs="Vrinda"/>
          <w:b/>
          <w:bCs/>
          <w:noProof/>
          <w:color w:val="000000"/>
          <w:sz w:val="32"/>
          <w:szCs w:val="32"/>
          <w:lang w:bidi="bn-BD"/>
        </w:rPr>
        <w:lastRenderedPageBreak/>
        <w:t>Acknowledgements</w:t>
      </w:r>
    </w:p>
    <w:p w14:paraId="75A23166" w14:textId="77777777" w:rsidR="0041503D" w:rsidRDefault="0041503D" w:rsidP="00716186">
      <w:pPr>
        <w:spacing w:line="240" w:lineRule="auto"/>
        <w:jc w:val="center"/>
        <w:rPr>
          <w:rFonts w:eastAsia="Calibri" w:cs="Times New Roman"/>
          <w:bCs/>
          <w:szCs w:val="24"/>
        </w:rPr>
      </w:pPr>
    </w:p>
    <w:p w14:paraId="6A4DFFA0" w14:textId="77777777" w:rsidR="007954C9" w:rsidRDefault="007954C9" w:rsidP="00716186">
      <w:pPr>
        <w:spacing w:line="240" w:lineRule="auto"/>
        <w:jc w:val="center"/>
        <w:rPr>
          <w:rFonts w:eastAsia="Calibri" w:cs="Times New Roman"/>
          <w:bCs/>
          <w:szCs w:val="24"/>
        </w:rPr>
      </w:pPr>
    </w:p>
    <w:p w14:paraId="4D549AC7" w14:textId="5867CAD0" w:rsidR="00D968E0" w:rsidRDefault="00D968E0" w:rsidP="00AA6B02">
      <w:pPr>
        <w:rPr>
          <w:rFonts w:eastAsia="Calibri" w:cs="Times New Roman"/>
          <w:bCs/>
          <w:szCs w:val="24"/>
        </w:rPr>
      </w:pPr>
      <w:r w:rsidRPr="00D968E0">
        <w:rPr>
          <w:rFonts w:eastAsia="Calibri" w:cs="Times New Roman"/>
          <w:bCs/>
          <w:szCs w:val="24"/>
        </w:rPr>
        <w:t xml:space="preserve">First and foremost, I must </w:t>
      </w:r>
      <w:r w:rsidR="005375F7">
        <w:rPr>
          <w:rFonts w:eastAsia="Calibri" w:cs="Times New Roman"/>
          <w:bCs/>
          <w:szCs w:val="24"/>
        </w:rPr>
        <w:t>be</w:t>
      </w:r>
      <w:r w:rsidRPr="00D968E0">
        <w:rPr>
          <w:rFonts w:eastAsia="Calibri" w:cs="Times New Roman"/>
          <w:bCs/>
          <w:szCs w:val="24"/>
        </w:rPr>
        <w:t xml:space="preserve"> grateful to and wish to acknowledge my insightful indebtedness to </w:t>
      </w:r>
      <w:bookmarkStart w:id="1" w:name="_Hlk151719542"/>
      <w:r w:rsidR="00146B15" w:rsidRPr="00146B15">
        <w:rPr>
          <w:rFonts w:eastAsia="Calibri" w:cs="Times New Roman"/>
          <w:bCs/>
          <w:szCs w:val="24"/>
          <w:shd w:val="clear" w:color="auto" w:fill="FFFFFF"/>
        </w:rPr>
        <w:t>Abdul Aziz</w:t>
      </w:r>
      <w:bookmarkEnd w:id="1"/>
      <w:r w:rsidRPr="00D968E0">
        <w:rPr>
          <w:rFonts w:eastAsia="Calibri" w:cs="Times New Roman"/>
          <w:bCs/>
          <w:szCs w:val="24"/>
        </w:rPr>
        <w:t xml:space="preserve">, </w:t>
      </w:r>
      <w:bookmarkStart w:id="2" w:name="_Hlk151719564"/>
      <w:r w:rsidR="00146B15" w:rsidRPr="00146B15">
        <w:rPr>
          <w:rFonts w:eastAsia="Calibri" w:cs="Times New Roman"/>
          <w:bCs/>
          <w:szCs w:val="24"/>
          <w:shd w:val="clear" w:color="auto" w:fill="FFFFFF"/>
        </w:rPr>
        <w:t>Assistant Professor</w:t>
      </w:r>
      <w:r w:rsidRPr="00D968E0">
        <w:rPr>
          <w:rFonts w:eastAsia="Calibri" w:cs="Times New Roman"/>
          <w:bCs/>
          <w:szCs w:val="24"/>
        </w:rPr>
        <w:t xml:space="preserve"> </w:t>
      </w:r>
      <w:bookmarkEnd w:id="2"/>
      <w:r w:rsidRPr="00D968E0">
        <w:rPr>
          <w:rFonts w:eastAsia="Calibri" w:cs="Times New Roman"/>
          <w:bCs/>
          <w:szCs w:val="24"/>
        </w:rPr>
        <w:t xml:space="preserve">of </w:t>
      </w:r>
      <w:r w:rsidR="00375A61">
        <w:rPr>
          <w:rFonts w:eastAsia="Calibri" w:cs="Times New Roman"/>
          <w:bCs/>
          <w:szCs w:val="24"/>
        </w:rPr>
        <w:t xml:space="preserve">the </w:t>
      </w:r>
      <w:r w:rsidRPr="00D968E0">
        <w:rPr>
          <w:rFonts w:eastAsia="Calibri" w:cs="Times New Roman"/>
          <w:bCs/>
          <w:szCs w:val="24"/>
        </w:rPr>
        <w:t xml:space="preserve">Department of Computer Science and Engineering and the supervisor of the </w:t>
      </w:r>
      <w:r w:rsidR="001712A6">
        <w:rPr>
          <w:rFonts w:eastAsia="Calibri" w:cs="Times New Roman"/>
          <w:bCs/>
          <w:szCs w:val="24"/>
        </w:rPr>
        <w:t>project</w:t>
      </w:r>
      <w:r w:rsidRPr="00D968E0">
        <w:rPr>
          <w:rFonts w:eastAsia="Calibri" w:cs="Times New Roman"/>
          <w:bCs/>
          <w:szCs w:val="24"/>
        </w:rPr>
        <w:t>. His</w:t>
      </w:r>
      <w:r w:rsidR="00D51BF3">
        <w:rPr>
          <w:rFonts w:eastAsia="Calibri" w:cs="Times New Roman"/>
          <w:bCs/>
          <w:szCs w:val="24"/>
        </w:rPr>
        <w:t xml:space="preserve"> unfathomable knowledge in this</w:t>
      </w:r>
      <w:r w:rsidR="001551A2">
        <w:rPr>
          <w:rFonts w:eastAsia="Calibri" w:cs="Times New Roman"/>
          <w:bCs/>
          <w:szCs w:val="24"/>
        </w:rPr>
        <w:t xml:space="preserve"> field </w:t>
      </w:r>
      <w:r w:rsidRPr="00D968E0">
        <w:rPr>
          <w:rFonts w:eastAsia="Calibri" w:cs="Times New Roman"/>
          <w:bCs/>
          <w:szCs w:val="24"/>
        </w:rPr>
        <w:t xml:space="preserve">influenced me to carry out this </w:t>
      </w:r>
      <w:r w:rsidR="001712A6">
        <w:rPr>
          <w:rFonts w:eastAsia="Calibri" w:cs="Times New Roman"/>
          <w:bCs/>
          <w:szCs w:val="24"/>
        </w:rPr>
        <w:t>project</w:t>
      </w:r>
      <w:r w:rsidRPr="00D968E0">
        <w:rPr>
          <w:rFonts w:eastAsia="Calibri" w:cs="Times New Roman"/>
          <w:bCs/>
          <w:szCs w:val="24"/>
        </w:rPr>
        <w:t xml:space="preserve"> up to this point. His endless endurance,</w:t>
      </w:r>
      <w:r w:rsidR="004F7581">
        <w:rPr>
          <w:rFonts w:eastAsia="Calibri" w:cs="Times New Roman"/>
          <w:bCs/>
          <w:szCs w:val="24"/>
        </w:rPr>
        <w:t xml:space="preserve"> s</w:t>
      </w:r>
      <w:r w:rsidRPr="00D968E0">
        <w:rPr>
          <w:rFonts w:eastAsia="Calibri" w:cs="Times New Roman"/>
          <w:bCs/>
          <w:szCs w:val="24"/>
        </w:rPr>
        <w:t xml:space="preserve">cholarly guidance, continual encouragement, constant and lively supervision, constructive criticism, </w:t>
      </w:r>
      <w:r w:rsidR="002B5FD9">
        <w:rPr>
          <w:rFonts w:eastAsia="Calibri" w:cs="Times New Roman"/>
          <w:bCs/>
          <w:szCs w:val="24"/>
        </w:rPr>
        <w:t xml:space="preserve">and </w:t>
      </w:r>
      <w:r w:rsidRPr="00D968E0">
        <w:rPr>
          <w:rFonts w:eastAsia="Calibri" w:cs="Times New Roman"/>
          <w:bCs/>
          <w:noProof/>
          <w:szCs w:val="24"/>
        </w:rPr>
        <w:t>priceless</w:t>
      </w:r>
      <w:r w:rsidRPr="00D968E0">
        <w:rPr>
          <w:rFonts w:eastAsia="Calibri" w:cs="Times New Roman"/>
          <w:bCs/>
          <w:szCs w:val="24"/>
        </w:rPr>
        <w:t xml:space="preserve"> suggestion</w:t>
      </w:r>
      <w:r w:rsidR="005375F7">
        <w:rPr>
          <w:rFonts w:eastAsia="Calibri" w:cs="Times New Roman"/>
          <w:bCs/>
          <w:szCs w:val="24"/>
        </w:rPr>
        <w:t>s</w:t>
      </w:r>
      <w:r w:rsidRPr="00D968E0">
        <w:rPr>
          <w:rFonts w:eastAsia="Calibri" w:cs="Times New Roman"/>
          <w:bCs/>
          <w:szCs w:val="24"/>
        </w:rPr>
        <w:t xml:space="preserve"> made it possible to come up to this phase. Without his inspiring, enthusiasm</w:t>
      </w:r>
      <w:r w:rsidR="005375F7">
        <w:rPr>
          <w:rFonts w:eastAsia="Calibri" w:cs="Times New Roman"/>
          <w:bCs/>
          <w:szCs w:val="24"/>
        </w:rPr>
        <w:t>,</w:t>
      </w:r>
      <w:r w:rsidRPr="00D968E0">
        <w:rPr>
          <w:rFonts w:eastAsia="Calibri" w:cs="Times New Roman"/>
          <w:bCs/>
          <w:szCs w:val="24"/>
        </w:rPr>
        <w:t xml:space="preserve"> and encouragement, this work could not </w:t>
      </w:r>
      <w:r w:rsidR="005375F7">
        <w:rPr>
          <w:rFonts w:eastAsia="Calibri" w:cs="Times New Roman"/>
          <w:bCs/>
          <w:szCs w:val="24"/>
        </w:rPr>
        <w:t>have been</w:t>
      </w:r>
      <w:r w:rsidRPr="00D968E0">
        <w:rPr>
          <w:rFonts w:eastAsia="Calibri" w:cs="Times New Roman"/>
          <w:bCs/>
          <w:szCs w:val="24"/>
        </w:rPr>
        <w:t xml:space="preserve"> completed.</w:t>
      </w:r>
      <w:r w:rsidR="00AA6B02">
        <w:rPr>
          <w:rFonts w:eastAsia="Calibri" w:cs="Times New Roman"/>
          <w:bCs/>
          <w:szCs w:val="24"/>
        </w:rPr>
        <w:t xml:space="preserve"> </w:t>
      </w:r>
      <w:r w:rsidRPr="00D968E0">
        <w:rPr>
          <w:rFonts w:eastAsia="Calibri" w:cs="Times New Roman"/>
          <w:bCs/>
          <w:szCs w:val="24"/>
        </w:rPr>
        <w:t xml:space="preserve">Last, but by no means least, I thank Allah for the talents and abilities I was given that made it possible to undertake this </w:t>
      </w:r>
      <w:r w:rsidR="001712A6">
        <w:rPr>
          <w:rFonts w:eastAsia="Calibri" w:cs="Times New Roman"/>
          <w:bCs/>
          <w:szCs w:val="24"/>
        </w:rPr>
        <w:t>projec</w:t>
      </w:r>
      <w:r w:rsidR="00146B15">
        <w:rPr>
          <w:rFonts w:eastAsia="Calibri" w:cs="Times New Roman"/>
          <w:bCs/>
          <w:szCs w:val="24"/>
        </w:rPr>
        <w:t xml:space="preserve">t. </w:t>
      </w:r>
    </w:p>
    <w:p w14:paraId="41C2B596" w14:textId="77777777" w:rsidR="00AA6B02" w:rsidRDefault="00AA6B02" w:rsidP="00AA6B02">
      <w:pPr>
        <w:rPr>
          <w:rFonts w:eastAsia="Calibri" w:cs="Times New Roman"/>
          <w:bCs/>
          <w:szCs w:val="24"/>
        </w:rPr>
      </w:pPr>
    </w:p>
    <w:p w14:paraId="65BD078B" w14:textId="77777777" w:rsidR="00AA6B02" w:rsidRDefault="00AA6B02" w:rsidP="00AA6B02">
      <w:pPr>
        <w:rPr>
          <w:rFonts w:eastAsia="Calibri" w:cs="Times New Roman"/>
          <w:bCs/>
          <w:szCs w:val="24"/>
        </w:rPr>
      </w:pPr>
    </w:p>
    <w:p w14:paraId="1FD74759" w14:textId="77777777" w:rsidR="00AA6B02" w:rsidRDefault="00AA6B02" w:rsidP="00AA6B02">
      <w:pPr>
        <w:spacing w:after="200"/>
        <w:jc w:val="right"/>
        <w:rPr>
          <w:b/>
        </w:rPr>
      </w:pPr>
      <w:r w:rsidRPr="00AA6B02">
        <w:rPr>
          <w:b/>
        </w:rPr>
        <w:t>Authors</w:t>
      </w:r>
    </w:p>
    <w:p w14:paraId="55CFDAE2" w14:textId="08174587" w:rsidR="00DF3964" w:rsidRDefault="00DF3964" w:rsidP="00DF3964">
      <w:pPr>
        <w:spacing w:after="200"/>
        <w:jc w:val="right"/>
        <w:rPr>
          <w:bCs/>
        </w:rPr>
      </w:pPr>
      <w:r>
        <w:rPr>
          <w:bCs/>
        </w:rPr>
        <w:t>Md. Asadullah Al Galib</w:t>
      </w:r>
    </w:p>
    <w:p w14:paraId="5A56FD5F" w14:textId="004A4726" w:rsidR="00DF3964" w:rsidRPr="00DF3964" w:rsidRDefault="00DF3964" w:rsidP="00DF3964">
      <w:pPr>
        <w:spacing w:after="200"/>
        <w:jc w:val="right"/>
        <w:rPr>
          <w:rFonts w:eastAsia="Calibri" w:cs="Times New Roman"/>
          <w:bCs/>
          <w:szCs w:val="24"/>
        </w:rPr>
      </w:pPr>
      <w:r>
        <w:rPr>
          <w:bCs/>
        </w:rPr>
        <w:t>Md. Atique Faisal</w:t>
      </w:r>
    </w:p>
    <w:p w14:paraId="20D8F1BB" w14:textId="77777777" w:rsidR="00D968E0" w:rsidRPr="00D968E0" w:rsidRDefault="00D968E0" w:rsidP="00D968E0">
      <w:pPr>
        <w:spacing w:after="200"/>
        <w:rPr>
          <w:rFonts w:eastAsia="Calibri" w:cs="Times New Roman"/>
          <w:szCs w:val="24"/>
        </w:rPr>
      </w:pPr>
    </w:p>
    <w:p w14:paraId="3DBE68F4" w14:textId="77777777" w:rsidR="00D968E0" w:rsidRPr="00D968E0" w:rsidRDefault="00D968E0" w:rsidP="00D968E0">
      <w:pPr>
        <w:spacing w:after="200"/>
        <w:rPr>
          <w:rFonts w:eastAsia="Calibri" w:cs="Times New Roman"/>
          <w:szCs w:val="24"/>
        </w:rPr>
      </w:pPr>
    </w:p>
    <w:p w14:paraId="4CCD2032" w14:textId="77777777" w:rsidR="00D968E0" w:rsidRPr="00D968E0" w:rsidRDefault="00D968E0" w:rsidP="00D968E0">
      <w:pPr>
        <w:spacing w:after="200"/>
        <w:rPr>
          <w:rFonts w:eastAsia="Calibri" w:cs="Times New Roman"/>
          <w:szCs w:val="24"/>
        </w:rPr>
      </w:pPr>
    </w:p>
    <w:p w14:paraId="745909E8" w14:textId="77777777" w:rsidR="00D968E0" w:rsidRPr="00D968E0" w:rsidRDefault="00D968E0" w:rsidP="00D968E0">
      <w:pPr>
        <w:spacing w:after="200"/>
        <w:rPr>
          <w:rFonts w:eastAsia="Calibri" w:cs="Times New Roman"/>
          <w:szCs w:val="24"/>
        </w:rPr>
      </w:pPr>
    </w:p>
    <w:p w14:paraId="16DE1121" w14:textId="77777777" w:rsidR="00D968E0" w:rsidRPr="00D968E0" w:rsidRDefault="00D968E0" w:rsidP="00D968E0">
      <w:pPr>
        <w:spacing w:after="200"/>
        <w:rPr>
          <w:rFonts w:eastAsia="Calibri" w:cs="Times New Roman"/>
          <w:szCs w:val="24"/>
        </w:rPr>
      </w:pPr>
    </w:p>
    <w:p w14:paraId="6043DE9A" w14:textId="77777777" w:rsidR="00D968E0" w:rsidRPr="00D968E0" w:rsidRDefault="00D968E0" w:rsidP="00D968E0">
      <w:pPr>
        <w:spacing w:after="200"/>
        <w:rPr>
          <w:rFonts w:eastAsia="Calibri" w:cs="Times New Roman"/>
          <w:szCs w:val="24"/>
        </w:rPr>
      </w:pPr>
    </w:p>
    <w:p w14:paraId="26BF9BF4" w14:textId="77777777" w:rsidR="00D968E0" w:rsidRPr="00D968E0" w:rsidRDefault="00D968E0" w:rsidP="00D968E0">
      <w:pPr>
        <w:spacing w:after="200"/>
        <w:rPr>
          <w:rFonts w:eastAsia="Calibri" w:cs="Times New Roman"/>
          <w:szCs w:val="24"/>
        </w:rPr>
      </w:pPr>
    </w:p>
    <w:p w14:paraId="1FCEA999" w14:textId="77777777" w:rsidR="00D968E0" w:rsidRPr="00D968E0" w:rsidRDefault="00D968E0" w:rsidP="00D968E0">
      <w:pPr>
        <w:spacing w:after="200"/>
        <w:rPr>
          <w:rFonts w:eastAsia="Calibri" w:cs="Times New Roman"/>
          <w:szCs w:val="24"/>
        </w:rPr>
      </w:pPr>
    </w:p>
    <w:p w14:paraId="564D10C5" w14:textId="77777777" w:rsidR="00D968E0" w:rsidRPr="00D968E0" w:rsidRDefault="00D968E0" w:rsidP="00D968E0">
      <w:pPr>
        <w:spacing w:after="200"/>
        <w:rPr>
          <w:rFonts w:eastAsia="Calibri" w:cs="Times New Roman"/>
          <w:szCs w:val="24"/>
        </w:rPr>
      </w:pPr>
    </w:p>
    <w:p w14:paraId="65894CA0" w14:textId="77777777" w:rsidR="00D968E0" w:rsidRPr="00D968E0" w:rsidRDefault="00D968E0" w:rsidP="00D968E0">
      <w:pPr>
        <w:spacing w:after="200"/>
        <w:rPr>
          <w:rFonts w:eastAsia="Calibri" w:cs="Times New Roman"/>
          <w:szCs w:val="24"/>
        </w:rPr>
      </w:pPr>
    </w:p>
    <w:p w14:paraId="5F4D8804" w14:textId="77777777" w:rsidR="00FC11D0" w:rsidRDefault="00FC11D0">
      <w:pPr>
        <w:spacing w:after="160" w:line="259" w:lineRule="auto"/>
        <w:jc w:val="left"/>
        <w:rPr>
          <w:rFonts w:eastAsia="Calibri" w:cs="Vrinda"/>
          <w:b/>
          <w:bCs/>
          <w:color w:val="000000"/>
          <w:sz w:val="32"/>
          <w:szCs w:val="32"/>
          <w:lang w:bidi="bn-BD"/>
        </w:rPr>
      </w:pPr>
      <w:r>
        <w:rPr>
          <w:rFonts w:eastAsia="Calibri" w:cs="Vrinda"/>
          <w:b/>
          <w:bCs/>
          <w:color w:val="000000"/>
          <w:sz w:val="32"/>
          <w:szCs w:val="32"/>
          <w:lang w:bidi="bn-BD"/>
        </w:rPr>
        <w:lastRenderedPageBreak/>
        <w:br w:type="page"/>
      </w:r>
    </w:p>
    <w:p w14:paraId="3C67DEE4" w14:textId="77777777" w:rsidR="000229E7" w:rsidRPr="00A737A8" w:rsidRDefault="005844C0" w:rsidP="00716186">
      <w:pPr>
        <w:tabs>
          <w:tab w:val="left" w:pos="3630"/>
          <w:tab w:val="center" w:pos="4536"/>
        </w:tabs>
        <w:autoSpaceDE w:val="0"/>
        <w:autoSpaceDN w:val="0"/>
        <w:adjustRightInd w:val="0"/>
        <w:jc w:val="center"/>
        <w:rPr>
          <w:rFonts w:eastAsia="Calibri" w:cs="Vrinda"/>
          <w:b/>
          <w:bCs/>
          <w:color w:val="000000"/>
          <w:sz w:val="32"/>
          <w:szCs w:val="32"/>
          <w:lang w:bidi="bn-BD"/>
        </w:rPr>
      </w:pPr>
      <w:r w:rsidRPr="00A737A8">
        <w:rPr>
          <w:rFonts w:eastAsia="Calibri" w:cs="Vrinda"/>
          <w:b/>
          <w:bCs/>
          <w:noProof/>
          <w:color w:val="000000"/>
          <w:sz w:val="32"/>
          <w:szCs w:val="32"/>
          <w:lang w:bidi="bn-BD"/>
        </w:rPr>
        <w:lastRenderedPageBreak/>
        <w:t>Abstract</w:t>
      </w:r>
    </w:p>
    <w:p w14:paraId="77DE97B5" w14:textId="77777777" w:rsidR="000229E7" w:rsidRDefault="000229E7" w:rsidP="00FC11D0">
      <w:pPr>
        <w:pStyle w:val="NoSpacing"/>
        <w:jc w:val="center"/>
        <w:rPr>
          <w:rFonts w:ascii="Times New Roman" w:hAnsi="Times New Roman" w:cs="Times New Roman"/>
          <w:sz w:val="24"/>
          <w:szCs w:val="24"/>
        </w:rPr>
      </w:pPr>
    </w:p>
    <w:p w14:paraId="316EF483" w14:textId="77777777" w:rsidR="00716186" w:rsidRPr="00716186" w:rsidRDefault="00716186" w:rsidP="00FC11D0">
      <w:pPr>
        <w:pStyle w:val="NoSpacing"/>
        <w:jc w:val="center"/>
        <w:rPr>
          <w:rFonts w:ascii="Times New Roman" w:hAnsi="Times New Roman" w:cs="Times New Roman"/>
          <w:sz w:val="24"/>
          <w:szCs w:val="24"/>
        </w:rPr>
      </w:pPr>
    </w:p>
    <w:p w14:paraId="40F22939" w14:textId="5D5DD406" w:rsidR="0071130D" w:rsidRDefault="00763A7F" w:rsidP="000C5C17">
      <w:pPr>
        <w:rPr>
          <w:rFonts w:cs="Times New Roman"/>
          <w:szCs w:val="24"/>
        </w:rPr>
      </w:pPr>
      <w:r>
        <w:rPr>
          <w:rFonts w:cs="Times New Roman"/>
          <w:szCs w:val="24"/>
        </w:rPr>
        <w:t xml:space="preserve">Bangladesh is a land of natural beauty. </w:t>
      </w:r>
      <w:r w:rsidR="007B566D">
        <w:rPr>
          <w:rFonts w:cs="Times New Roman"/>
          <w:szCs w:val="24"/>
        </w:rPr>
        <w:t>Bangladesh</w:t>
      </w:r>
      <w:r w:rsidR="007B566D" w:rsidRPr="007B566D">
        <w:rPr>
          <w:rFonts w:cs="Times New Roman"/>
          <w:szCs w:val="24"/>
        </w:rPr>
        <w:t xml:space="preserve"> has had a flourishing tourism sector for the past few years</w:t>
      </w:r>
      <w:r w:rsidR="000C5C17">
        <w:rPr>
          <w:rFonts w:cs="Times New Roman"/>
          <w:szCs w:val="24"/>
        </w:rPr>
        <w:t>.</w:t>
      </w:r>
      <w:r w:rsidR="007B566D" w:rsidRPr="007B566D">
        <w:t xml:space="preserve"> </w:t>
      </w:r>
      <w:r>
        <w:t xml:space="preserve">Many foreign tourists visit here to explore Bangladesh. </w:t>
      </w:r>
      <w:r w:rsidR="007B566D" w:rsidRPr="007B566D">
        <w:rPr>
          <w:rFonts w:cs="Times New Roman"/>
          <w:szCs w:val="24"/>
        </w:rPr>
        <w:t xml:space="preserve">Along with the rapid development of internet and mobile devices, </w:t>
      </w:r>
      <w:r w:rsidR="007B566D">
        <w:rPr>
          <w:rFonts w:cs="Times New Roman"/>
          <w:szCs w:val="24"/>
        </w:rPr>
        <w:t>tour</w:t>
      </w:r>
      <w:r w:rsidR="007B566D" w:rsidRPr="007B566D">
        <w:rPr>
          <w:rFonts w:cs="Times New Roman"/>
          <w:szCs w:val="24"/>
        </w:rPr>
        <w:t xml:space="preserve"> and travel service apps has become very popular</w:t>
      </w:r>
      <w:r w:rsidR="007B566D">
        <w:rPr>
          <w:rFonts w:cs="Times New Roman"/>
          <w:szCs w:val="24"/>
        </w:rPr>
        <w:t xml:space="preserve">. </w:t>
      </w:r>
      <w:r w:rsidR="00537D24">
        <w:rPr>
          <w:rFonts w:cs="Times New Roman"/>
          <w:szCs w:val="24"/>
        </w:rPr>
        <w:t xml:space="preserve">But there </w:t>
      </w:r>
      <w:r w:rsidR="00FA7A57">
        <w:rPr>
          <w:rFonts w:cs="Times New Roman"/>
          <w:szCs w:val="24"/>
        </w:rPr>
        <w:t>is</w:t>
      </w:r>
      <w:r w:rsidR="00537D24">
        <w:rPr>
          <w:rFonts w:cs="Times New Roman"/>
          <w:szCs w:val="24"/>
        </w:rPr>
        <w:t xml:space="preserve"> lack of proper information about tourist attractions of Bangladesh in online. </w:t>
      </w:r>
      <w:r w:rsidR="00FA7A57">
        <w:rPr>
          <w:rFonts w:cs="Times New Roman"/>
          <w:szCs w:val="24"/>
        </w:rPr>
        <w:t>Tourists</w:t>
      </w:r>
      <w:r w:rsidR="00537D24">
        <w:rPr>
          <w:rFonts w:cs="Times New Roman"/>
          <w:szCs w:val="24"/>
        </w:rPr>
        <w:t xml:space="preserve"> </w:t>
      </w:r>
      <w:r w:rsidR="00FA7A57">
        <w:rPr>
          <w:rFonts w:cs="Times New Roman"/>
          <w:szCs w:val="24"/>
        </w:rPr>
        <w:t xml:space="preserve">have to face challenges </w:t>
      </w:r>
      <w:r w:rsidR="00FA7A57" w:rsidRPr="007121EC">
        <w:rPr>
          <w:rFonts w:cs="Times New Roman"/>
          <w:szCs w:val="24"/>
        </w:rPr>
        <w:t>locating nearby attractions, identifying ideal destinations, and accessing relevant information online.</w:t>
      </w:r>
      <w:r>
        <w:rPr>
          <w:rFonts w:cs="Times New Roman"/>
          <w:szCs w:val="24"/>
        </w:rPr>
        <w:t xml:space="preserve"> </w:t>
      </w:r>
      <w:r w:rsidRPr="007121EC">
        <w:rPr>
          <w:rFonts w:cs="Times New Roman"/>
          <w:szCs w:val="24"/>
        </w:rPr>
        <w:t>This project presents an approachable application created to deal with these problems.</w:t>
      </w:r>
      <w:r w:rsidR="0046570B">
        <w:rPr>
          <w:rFonts w:cs="Times New Roman"/>
          <w:szCs w:val="24"/>
        </w:rPr>
        <w:t xml:space="preserve"> This project provides tourists proper information and guideline about all possible tourist spots in Bangladesh along with</w:t>
      </w:r>
      <w:r w:rsidR="0071130D">
        <w:rPr>
          <w:rFonts w:cs="Times New Roman"/>
          <w:szCs w:val="24"/>
        </w:rPr>
        <w:t xml:space="preserve"> </w:t>
      </w:r>
      <w:r w:rsidR="0046570B">
        <w:rPr>
          <w:rFonts w:cs="Times New Roman"/>
          <w:szCs w:val="24"/>
        </w:rPr>
        <w:t>accommodation, tour plan and other necessary information.</w:t>
      </w:r>
      <w:r w:rsidR="0071130D">
        <w:rPr>
          <w:rFonts w:cs="Times New Roman"/>
          <w:szCs w:val="24"/>
        </w:rPr>
        <w:t xml:space="preserve"> To make this project more effective</w:t>
      </w:r>
      <w:r w:rsidR="00851518">
        <w:rPr>
          <w:rFonts w:cs="Times New Roman"/>
          <w:szCs w:val="24"/>
        </w:rPr>
        <w:t>,</w:t>
      </w:r>
      <w:r w:rsidR="0071130D">
        <w:rPr>
          <w:rFonts w:cs="Times New Roman"/>
          <w:szCs w:val="24"/>
        </w:rPr>
        <w:t xml:space="preserve"> a chatbot introduced as a virtual</w:t>
      </w:r>
      <w:r w:rsidR="00A137A0">
        <w:rPr>
          <w:rFonts w:cs="Times New Roman"/>
          <w:szCs w:val="24"/>
        </w:rPr>
        <w:t xml:space="preserve"> tourist</w:t>
      </w:r>
      <w:r w:rsidR="0071130D">
        <w:rPr>
          <w:rFonts w:cs="Times New Roman"/>
          <w:szCs w:val="24"/>
        </w:rPr>
        <w:t xml:space="preserve"> guide.</w:t>
      </w:r>
    </w:p>
    <w:p w14:paraId="7926D40F" w14:textId="52A9BF87" w:rsidR="0071130D" w:rsidRDefault="0071130D" w:rsidP="000C5C17">
      <w:pPr>
        <w:rPr>
          <w:rFonts w:cs="Times New Roman"/>
          <w:szCs w:val="24"/>
        </w:rPr>
      </w:pPr>
      <w:r>
        <w:rPr>
          <w:rFonts w:cs="Times New Roman"/>
          <w:szCs w:val="24"/>
        </w:rPr>
        <w:t>However, the main goal of this project is to bring everything about tour at one place. This project helps both foreigner and Bangladeshi to explore Bangladesh</w:t>
      </w:r>
      <w:r w:rsidR="00851518">
        <w:rPr>
          <w:rFonts w:cs="Times New Roman"/>
          <w:szCs w:val="24"/>
        </w:rPr>
        <w:t xml:space="preserve"> easily.</w:t>
      </w:r>
    </w:p>
    <w:p w14:paraId="0F7CCFFE" w14:textId="77777777" w:rsidR="00E74405" w:rsidRDefault="00E74405" w:rsidP="006E0282">
      <w:pPr>
        <w:tabs>
          <w:tab w:val="left" w:pos="3630"/>
          <w:tab w:val="center" w:pos="4536"/>
        </w:tabs>
        <w:autoSpaceDE w:val="0"/>
        <w:autoSpaceDN w:val="0"/>
        <w:adjustRightInd w:val="0"/>
        <w:jc w:val="center"/>
        <w:rPr>
          <w:rFonts w:cs="Times New Roman"/>
          <w:szCs w:val="24"/>
        </w:rPr>
      </w:pPr>
    </w:p>
    <w:p w14:paraId="46B0FAA7" w14:textId="77777777" w:rsidR="00E74405" w:rsidRDefault="00E74405" w:rsidP="006E0282">
      <w:pPr>
        <w:tabs>
          <w:tab w:val="left" w:pos="3630"/>
          <w:tab w:val="center" w:pos="4536"/>
        </w:tabs>
        <w:autoSpaceDE w:val="0"/>
        <w:autoSpaceDN w:val="0"/>
        <w:adjustRightInd w:val="0"/>
        <w:jc w:val="center"/>
        <w:rPr>
          <w:rFonts w:cs="Times New Roman"/>
          <w:szCs w:val="24"/>
        </w:rPr>
      </w:pPr>
    </w:p>
    <w:p w14:paraId="453BE753" w14:textId="77777777" w:rsidR="00E74405" w:rsidRDefault="00E74405" w:rsidP="006E0282">
      <w:pPr>
        <w:tabs>
          <w:tab w:val="left" w:pos="3630"/>
          <w:tab w:val="center" w:pos="4536"/>
        </w:tabs>
        <w:autoSpaceDE w:val="0"/>
        <w:autoSpaceDN w:val="0"/>
        <w:adjustRightInd w:val="0"/>
        <w:jc w:val="center"/>
        <w:rPr>
          <w:rFonts w:cs="Times New Roman"/>
          <w:szCs w:val="24"/>
        </w:rPr>
      </w:pPr>
    </w:p>
    <w:p w14:paraId="20AC7E64" w14:textId="77777777" w:rsidR="00E74405" w:rsidRDefault="00E74405" w:rsidP="006E0282">
      <w:pPr>
        <w:tabs>
          <w:tab w:val="left" w:pos="3630"/>
          <w:tab w:val="center" w:pos="4536"/>
        </w:tabs>
        <w:autoSpaceDE w:val="0"/>
        <w:autoSpaceDN w:val="0"/>
        <w:adjustRightInd w:val="0"/>
        <w:jc w:val="center"/>
        <w:rPr>
          <w:rFonts w:cs="Times New Roman"/>
          <w:szCs w:val="24"/>
        </w:rPr>
      </w:pPr>
    </w:p>
    <w:p w14:paraId="14557E3E" w14:textId="77777777" w:rsidR="00E74405" w:rsidRDefault="00E74405" w:rsidP="006E0282">
      <w:pPr>
        <w:tabs>
          <w:tab w:val="left" w:pos="3630"/>
          <w:tab w:val="center" w:pos="4536"/>
        </w:tabs>
        <w:autoSpaceDE w:val="0"/>
        <w:autoSpaceDN w:val="0"/>
        <w:adjustRightInd w:val="0"/>
        <w:jc w:val="center"/>
        <w:rPr>
          <w:rFonts w:cs="Times New Roman"/>
          <w:szCs w:val="24"/>
        </w:rPr>
      </w:pPr>
    </w:p>
    <w:p w14:paraId="4CCA26D6" w14:textId="77777777" w:rsidR="00E74405" w:rsidRDefault="00E74405" w:rsidP="006E0282">
      <w:pPr>
        <w:tabs>
          <w:tab w:val="left" w:pos="3630"/>
          <w:tab w:val="center" w:pos="4536"/>
        </w:tabs>
        <w:autoSpaceDE w:val="0"/>
        <w:autoSpaceDN w:val="0"/>
        <w:adjustRightInd w:val="0"/>
        <w:jc w:val="center"/>
        <w:rPr>
          <w:rFonts w:cs="Times New Roman"/>
          <w:szCs w:val="24"/>
        </w:rPr>
      </w:pPr>
    </w:p>
    <w:p w14:paraId="07DA3DC7" w14:textId="77777777" w:rsidR="00E74405" w:rsidRDefault="00E74405" w:rsidP="006E0282">
      <w:pPr>
        <w:tabs>
          <w:tab w:val="left" w:pos="3630"/>
          <w:tab w:val="center" w:pos="4536"/>
        </w:tabs>
        <w:autoSpaceDE w:val="0"/>
        <w:autoSpaceDN w:val="0"/>
        <w:adjustRightInd w:val="0"/>
        <w:jc w:val="center"/>
        <w:rPr>
          <w:rFonts w:cs="Times New Roman"/>
          <w:szCs w:val="24"/>
        </w:rPr>
      </w:pPr>
    </w:p>
    <w:p w14:paraId="186125D8" w14:textId="77777777" w:rsidR="00E74405" w:rsidRDefault="00E74405" w:rsidP="006E0282">
      <w:pPr>
        <w:tabs>
          <w:tab w:val="left" w:pos="3630"/>
          <w:tab w:val="center" w:pos="4536"/>
        </w:tabs>
        <w:autoSpaceDE w:val="0"/>
        <w:autoSpaceDN w:val="0"/>
        <w:adjustRightInd w:val="0"/>
        <w:jc w:val="center"/>
        <w:rPr>
          <w:rFonts w:cs="Times New Roman"/>
          <w:szCs w:val="24"/>
        </w:rPr>
      </w:pPr>
    </w:p>
    <w:p w14:paraId="234E4859" w14:textId="77777777" w:rsidR="00E74405" w:rsidRDefault="00E74405" w:rsidP="006E0282">
      <w:pPr>
        <w:tabs>
          <w:tab w:val="left" w:pos="3630"/>
          <w:tab w:val="center" w:pos="4536"/>
        </w:tabs>
        <w:autoSpaceDE w:val="0"/>
        <w:autoSpaceDN w:val="0"/>
        <w:adjustRightInd w:val="0"/>
        <w:jc w:val="center"/>
        <w:rPr>
          <w:rFonts w:cs="Times New Roman"/>
          <w:szCs w:val="24"/>
        </w:rPr>
      </w:pPr>
    </w:p>
    <w:p w14:paraId="0C6D65AF" w14:textId="77777777" w:rsidR="00E74405" w:rsidRDefault="00E74405" w:rsidP="006E0282">
      <w:pPr>
        <w:tabs>
          <w:tab w:val="left" w:pos="3630"/>
          <w:tab w:val="center" w:pos="4536"/>
        </w:tabs>
        <w:autoSpaceDE w:val="0"/>
        <w:autoSpaceDN w:val="0"/>
        <w:adjustRightInd w:val="0"/>
        <w:jc w:val="center"/>
        <w:rPr>
          <w:rFonts w:cs="Times New Roman"/>
          <w:szCs w:val="24"/>
        </w:rPr>
      </w:pPr>
    </w:p>
    <w:p w14:paraId="22AA89CE" w14:textId="77777777" w:rsidR="00E74405" w:rsidRDefault="00E74405" w:rsidP="006E0282">
      <w:pPr>
        <w:tabs>
          <w:tab w:val="left" w:pos="3630"/>
          <w:tab w:val="center" w:pos="4536"/>
        </w:tabs>
        <w:autoSpaceDE w:val="0"/>
        <w:autoSpaceDN w:val="0"/>
        <w:adjustRightInd w:val="0"/>
        <w:jc w:val="center"/>
        <w:rPr>
          <w:rFonts w:cs="Times New Roman"/>
          <w:szCs w:val="24"/>
        </w:rPr>
      </w:pPr>
    </w:p>
    <w:p w14:paraId="4CEA6CF3" w14:textId="77777777" w:rsidR="00E74405" w:rsidRDefault="00E74405" w:rsidP="006E0282">
      <w:pPr>
        <w:tabs>
          <w:tab w:val="left" w:pos="3630"/>
          <w:tab w:val="center" w:pos="4536"/>
        </w:tabs>
        <w:autoSpaceDE w:val="0"/>
        <w:autoSpaceDN w:val="0"/>
        <w:adjustRightInd w:val="0"/>
        <w:jc w:val="center"/>
        <w:rPr>
          <w:rFonts w:cs="Times New Roman"/>
          <w:szCs w:val="24"/>
        </w:rPr>
      </w:pPr>
    </w:p>
    <w:p w14:paraId="58B9AF76" w14:textId="77777777" w:rsidR="00E74405" w:rsidRDefault="00E74405" w:rsidP="006E0282">
      <w:pPr>
        <w:tabs>
          <w:tab w:val="left" w:pos="3630"/>
          <w:tab w:val="center" w:pos="4536"/>
        </w:tabs>
        <w:autoSpaceDE w:val="0"/>
        <w:autoSpaceDN w:val="0"/>
        <w:adjustRightInd w:val="0"/>
        <w:jc w:val="center"/>
        <w:rPr>
          <w:rFonts w:cs="Times New Roman"/>
          <w:szCs w:val="24"/>
        </w:rPr>
      </w:pPr>
    </w:p>
    <w:p w14:paraId="513B6018" w14:textId="77777777" w:rsidR="00E74405" w:rsidRDefault="00E74405" w:rsidP="006E0282">
      <w:pPr>
        <w:tabs>
          <w:tab w:val="left" w:pos="3630"/>
          <w:tab w:val="center" w:pos="4536"/>
        </w:tabs>
        <w:autoSpaceDE w:val="0"/>
        <w:autoSpaceDN w:val="0"/>
        <w:adjustRightInd w:val="0"/>
        <w:jc w:val="center"/>
        <w:rPr>
          <w:rFonts w:cs="Times New Roman"/>
          <w:szCs w:val="24"/>
        </w:rPr>
      </w:pPr>
    </w:p>
    <w:p w14:paraId="1F4980D4" w14:textId="77777777" w:rsidR="00E74405" w:rsidRDefault="00E74405" w:rsidP="006E0282">
      <w:pPr>
        <w:tabs>
          <w:tab w:val="left" w:pos="3630"/>
          <w:tab w:val="center" w:pos="4536"/>
        </w:tabs>
        <w:autoSpaceDE w:val="0"/>
        <w:autoSpaceDN w:val="0"/>
        <w:adjustRightInd w:val="0"/>
        <w:jc w:val="center"/>
        <w:rPr>
          <w:rFonts w:cs="Times New Roman"/>
          <w:szCs w:val="24"/>
        </w:rPr>
      </w:pPr>
    </w:p>
    <w:p w14:paraId="6C409DEC" w14:textId="77777777" w:rsidR="00E74405" w:rsidRDefault="00E74405" w:rsidP="006E0282">
      <w:pPr>
        <w:tabs>
          <w:tab w:val="left" w:pos="3630"/>
          <w:tab w:val="center" w:pos="4536"/>
        </w:tabs>
        <w:autoSpaceDE w:val="0"/>
        <w:autoSpaceDN w:val="0"/>
        <w:adjustRightInd w:val="0"/>
        <w:jc w:val="center"/>
        <w:rPr>
          <w:rFonts w:cs="Times New Roman"/>
          <w:szCs w:val="24"/>
        </w:rPr>
      </w:pPr>
    </w:p>
    <w:p w14:paraId="7A77CD82" w14:textId="77777777" w:rsidR="00E74405" w:rsidRDefault="00E74405" w:rsidP="006E0282">
      <w:pPr>
        <w:tabs>
          <w:tab w:val="left" w:pos="3630"/>
          <w:tab w:val="center" w:pos="4536"/>
        </w:tabs>
        <w:autoSpaceDE w:val="0"/>
        <w:autoSpaceDN w:val="0"/>
        <w:adjustRightInd w:val="0"/>
        <w:jc w:val="center"/>
        <w:rPr>
          <w:rFonts w:cs="Times New Roman"/>
          <w:szCs w:val="24"/>
        </w:rPr>
      </w:pPr>
    </w:p>
    <w:p w14:paraId="52B7F29C" w14:textId="77777777" w:rsidR="00E74405" w:rsidRDefault="00E74405" w:rsidP="006E0282">
      <w:pPr>
        <w:tabs>
          <w:tab w:val="left" w:pos="3630"/>
          <w:tab w:val="center" w:pos="4536"/>
        </w:tabs>
        <w:autoSpaceDE w:val="0"/>
        <w:autoSpaceDN w:val="0"/>
        <w:adjustRightInd w:val="0"/>
        <w:jc w:val="center"/>
        <w:rPr>
          <w:rFonts w:cs="Times New Roman"/>
          <w:szCs w:val="24"/>
        </w:rPr>
      </w:pPr>
    </w:p>
    <w:p w14:paraId="27FA02D7" w14:textId="6113E152" w:rsidR="00E053CC" w:rsidRPr="00E053CC" w:rsidRDefault="005844C0" w:rsidP="006E0282">
      <w:pPr>
        <w:tabs>
          <w:tab w:val="left" w:pos="3630"/>
          <w:tab w:val="center" w:pos="4536"/>
        </w:tabs>
        <w:autoSpaceDE w:val="0"/>
        <w:autoSpaceDN w:val="0"/>
        <w:adjustRightInd w:val="0"/>
        <w:jc w:val="center"/>
        <w:rPr>
          <w:rFonts w:eastAsia="Calibri" w:cs="Vrinda"/>
          <w:bCs/>
          <w:color w:val="000000"/>
          <w:sz w:val="32"/>
          <w:szCs w:val="32"/>
          <w:lang w:bidi="bn-BD"/>
        </w:rPr>
      </w:pPr>
      <w:r w:rsidRPr="00E053CC">
        <w:rPr>
          <w:rFonts w:eastAsia="Calibri" w:cs="Vrinda"/>
          <w:b/>
          <w:bCs/>
          <w:color w:val="000000"/>
          <w:sz w:val="32"/>
          <w:szCs w:val="32"/>
          <w:lang w:bidi="bn-BD"/>
        </w:rPr>
        <w:lastRenderedPageBreak/>
        <w:t>Contents</w:t>
      </w:r>
    </w:p>
    <w:p w14:paraId="3D4BBA30" w14:textId="77777777" w:rsidR="00E053CC" w:rsidRDefault="00E053CC" w:rsidP="005844C0">
      <w:pPr>
        <w:tabs>
          <w:tab w:val="left" w:pos="3630"/>
          <w:tab w:val="center" w:pos="4536"/>
        </w:tabs>
        <w:autoSpaceDE w:val="0"/>
        <w:autoSpaceDN w:val="0"/>
        <w:adjustRightInd w:val="0"/>
        <w:spacing w:line="240" w:lineRule="auto"/>
        <w:rPr>
          <w:rFonts w:eastAsia="Calibri" w:cs="Vrinda"/>
          <w:b/>
          <w:bCs/>
          <w:color w:val="000000"/>
          <w:szCs w:val="28"/>
          <w:lang w:bidi="bn-BD"/>
        </w:rPr>
      </w:pPr>
    </w:p>
    <w:p w14:paraId="1D32933D" w14:textId="77777777" w:rsidR="006E0282" w:rsidRDefault="006E0282" w:rsidP="005844C0">
      <w:pPr>
        <w:tabs>
          <w:tab w:val="left" w:pos="3630"/>
          <w:tab w:val="center" w:pos="4536"/>
        </w:tabs>
        <w:autoSpaceDE w:val="0"/>
        <w:autoSpaceDN w:val="0"/>
        <w:adjustRightInd w:val="0"/>
        <w:spacing w:line="240" w:lineRule="auto"/>
        <w:rPr>
          <w:rFonts w:eastAsia="Calibri" w:cs="Vrinda"/>
          <w:b/>
          <w:bCs/>
          <w:color w:val="000000"/>
          <w:szCs w:val="28"/>
          <w:lang w:bidi="bn-BD"/>
        </w:rPr>
      </w:pPr>
    </w:p>
    <w:tbl>
      <w:tblPr>
        <w:tblStyle w:val="TableGrid"/>
        <w:tblW w:w="8095" w:type="dxa"/>
        <w:tblInd w:w="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65"/>
        <w:gridCol w:w="5040"/>
        <w:gridCol w:w="990"/>
      </w:tblGrid>
      <w:tr w:rsidR="006E0282" w:rsidRPr="008E6E4B" w14:paraId="501D8B37" w14:textId="77777777" w:rsidTr="00B01D10">
        <w:tc>
          <w:tcPr>
            <w:tcW w:w="2065" w:type="dxa"/>
          </w:tcPr>
          <w:p w14:paraId="38474FCC" w14:textId="77777777" w:rsidR="006E0282" w:rsidRPr="008E6E4B" w:rsidRDefault="006E0282" w:rsidP="003E3E31">
            <w:pPr>
              <w:autoSpaceDE w:val="0"/>
              <w:autoSpaceDN w:val="0"/>
              <w:adjustRightInd w:val="0"/>
              <w:rPr>
                <w:rFonts w:cs="Times New Roman"/>
                <w:color w:val="000000"/>
                <w:szCs w:val="24"/>
              </w:rPr>
            </w:pPr>
          </w:p>
        </w:tc>
        <w:tc>
          <w:tcPr>
            <w:tcW w:w="5040" w:type="dxa"/>
          </w:tcPr>
          <w:p w14:paraId="22CD0746" w14:textId="77777777" w:rsidR="006E0282" w:rsidRPr="008E6E4B" w:rsidRDefault="006E0282" w:rsidP="003E3E31">
            <w:pPr>
              <w:autoSpaceDE w:val="0"/>
              <w:autoSpaceDN w:val="0"/>
              <w:adjustRightInd w:val="0"/>
              <w:rPr>
                <w:rFonts w:cs="Times New Roman"/>
                <w:b/>
                <w:color w:val="000000"/>
                <w:szCs w:val="24"/>
              </w:rPr>
            </w:pPr>
          </w:p>
        </w:tc>
        <w:tc>
          <w:tcPr>
            <w:tcW w:w="990" w:type="dxa"/>
          </w:tcPr>
          <w:p w14:paraId="2E9CCAD1" w14:textId="77777777" w:rsidR="006E0282" w:rsidRPr="008E6E4B" w:rsidRDefault="006E0282" w:rsidP="0089415D">
            <w:pPr>
              <w:autoSpaceDE w:val="0"/>
              <w:autoSpaceDN w:val="0"/>
              <w:adjustRightInd w:val="0"/>
              <w:jc w:val="center"/>
              <w:rPr>
                <w:rFonts w:cs="Times New Roman"/>
                <w:b/>
                <w:color w:val="000000"/>
                <w:szCs w:val="24"/>
              </w:rPr>
            </w:pPr>
            <w:r w:rsidRPr="008E6E4B">
              <w:rPr>
                <w:rFonts w:cs="Times New Roman"/>
                <w:b/>
                <w:color w:val="000000"/>
                <w:szCs w:val="24"/>
              </w:rPr>
              <w:t>P</w:t>
            </w:r>
            <w:r w:rsidR="0089415D">
              <w:rPr>
                <w:rFonts w:cs="Times New Roman"/>
                <w:b/>
                <w:color w:val="000000"/>
                <w:szCs w:val="24"/>
              </w:rPr>
              <w:t>age</w:t>
            </w:r>
          </w:p>
        </w:tc>
      </w:tr>
      <w:tr w:rsidR="006E0282" w:rsidRPr="008E6E4B" w14:paraId="05A24D2C" w14:textId="77777777" w:rsidTr="00B01D10">
        <w:tc>
          <w:tcPr>
            <w:tcW w:w="2065" w:type="dxa"/>
          </w:tcPr>
          <w:p w14:paraId="1872AE46" w14:textId="77777777" w:rsidR="006E0282" w:rsidRPr="008E6E4B" w:rsidRDefault="006E0282" w:rsidP="00B01D10">
            <w:pPr>
              <w:autoSpaceDE w:val="0"/>
              <w:autoSpaceDN w:val="0"/>
              <w:adjustRightInd w:val="0"/>
              <w:jc w:val="left"/>
              <w:rPr>
                <w:rFonts w:cs="Times New Roman"/>
                <w:color w:val="000000"/>
                <w:szCs w:val="24"/>
              </w:rPr>
            </w:pPr>
            <w:r w:rsidRPr="008E6E4B">
              <w:rPr>
                <w:rFonts w:cs="Times New Roman"/>
                <w:color w:val="000000"/>
                <w:szCs w:val="24"/>
              </w:rPr>
              <w:t>Acknowledgement</w:t>
            </w:r>
          </w:p>
        </w:tc>
        <w:tc>
          <w:tcPr>
            <w:tcW w:w="5040" w:type="dxa"/>
          </w:tcPr>
          <w:p w14:paraId="02947F7C" w14:textId="77777777" w:rsidR="006E0282" w:rsidRPr="008E6E4B" w:rsidRDefault="006E0282" w:rsidP="003E3E31">
            <w:pPr>
              <w:autoSpaceDE w:val="0"/>
              <w:autoSpaceDN w:val="0"/>
              <w:adjustRightInd w:val="0"/>
              <w:rPr>
                <w:rFonts w:cs="Times New Roman"/>
                <w:b/>
                <w:color w:val="000000"/>
                <w:szCs w:val="24"/>
              </w:rPr>
            </w:pPr>
          </w:p>
        </w:tc>
        <w:tc>
          <w:tcPr>
            <w:tcW w:w="990" w:type="dxa"/>
          </w:tcPr>
          <w:p w14:paraId="15EB7989" w14:textId="77777777"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i</w:t>
            </w:r>
            <w:r w:rsidR="00660973">
              <w:rPr>
                <w:rFonts w:cs="Times New Roman"/>
                <w:color w:val="000000"/>
                <w:szCs w:val="24"/>
              </w:rPr>
              <w:t>i</w:t>
            </w:r>
          </w:p>
        </w:tc>
      </w:tr>
      <w:tr w:rsidR="006E0282" w:rsidRPr="008E6E4B" w14:paraId="7D8FF5CF" w14:textId="77777777" w:rsidTr="00B01D10">
        <w:tc>
          <w:tcPr>
            <w:tcW w:w="2065" w:type="dxa"/>
          </w:tcPr>
          <w:p w14:paraId="3E7757A4" w14:textId="77777777" w:rsidR="006E0282" w:rsidRPr="008E6E4B" w:rsidRDefault="006E0282" w:rsidP="00B01D10">
            <w:pPr>
              <w:autoSpaceDE w:val="0"/>
              <w:autoSpaceDN w:val="0"/>
              <w:adjustRightInd w:val="0"/>
              <w:jc w:val="left"/>
              <w:rPr>
                <w:rFonts w:cs="Times New Roman"/>
                <w:color w:val="000000"/>
                <w:szCs w:val="24"/>
              </w:rPr>
            </w:pPr>
            <w:r w:rsidRPr="008E6E4B">
              <w:rPr>
                <w:rFonts w:cs="Times New Roman"/>
                <w:color w:val="000000"/>
                <w:szCs w:val="24"/>
              </w:rPr>
              <w:t>Abstract</w:t>
            </w:r>
          </w:p>
        </w:tc>
        <w:tc>
          <w:tcPr>
            <w:tcW w:w="5040" w:type="dxa"/>
          </w:tcPr>
          <w:p w14:paraId="036A1370" w14:textId="77777777" w:rsidR="006E0282" w:rsidRPr="008E6E4B" w:rsidRDefault="006E0282" w:rsidP="003E3E31">
            <w:pPr>
              <w:autoSpaceDE w:val="0"/>
              <w:autoSpaceDN w:val="0"/>
              <w:adjustRightInd w:val="0"/>
              <w:rPr>
                <w:rFonts w:cs="Times New Roman"/>
                <w:b/>
                <w:color w:val="000000"/>
                <w:szCs w:val="24"/>
              </w:rPr>
            </w:pPr>
          </w:p>
        </w:tc>
        <w:tc>
          <w:tcPr>
            <w:tcW w:w="990" w:type="dxa"/>
          </w:tcPr>
          <w:p w14:paraId="17784F89" w14:textId="77777777" w:rsidR="006E0282" w:rsidRPr="008E6E4B" w:rsidRDefault="00660973" w:rsidP="003E3E31">
            <w:pPr>
              <w:autoSpaceDE w:val="0"/>
              <w:autoSpaceDN w:val="0"/>
              <w:adjustRightInd w:val="0"/>
              <w:jc w:val="center"/>
              <w:rPr>
                <w:rFonts w:cs="Times New Roman"/>
                <w:color w:val="000000"/>
                <w:szCs w:val="24"/>
              </w:rPr>
            </w:pPr>
            <w:r>
              <w:rPr>
                <w:rFonts w:cs="Times New Roman"/>
                <w:color w:val="000000"/>
                <w:szCs w:val="24"/>
              </w:rPr>
              <w:t>i</w:t>
            </w:r>
            <w:r w:rsidR="006E0282" w:rsidRPr="008E6E4B">
              <w:rPr>
                <w:rFonts w:cs="Times New Roman"/>
                <w:color w:val="000000"/>
                <w:szCs w:val="24"/>
              </w:rPr>
              <w:t>ii</w:t>
            </w:r>
          </w:p>
        </w:tc>
      </w:tr>
      <w:tr w:rsidR="006E0282" w:rsidRPr="008E6E4B" w14:paraId="66CC8B4A" w14:textId="77777777" w:rsidTr="00B01D10">
        <w:tc>
          <w:tcPr>
            <w:tcW w:w="2065" w:type="dxa"/>
          </w:tcPr>
          <w:p w14:paraId="16D60B80" w14:textId="77777777" w:rsidR="006E0282" w:rsidRPr="008E6E4B" w:rsidRDefault="006E0282" w:rsidP="00B01D10">
            <w:pPr>
              <w:autoSpaceDE w:val="0"/>
              <w:autoSpaceDN w:val="0"/>
              <w:adjustRightInd w:val="0"/>
              <w:jc w:val="left"/>
              <w:rPr>
                <w:rFonts w:cs="Times New Roman"/>
                <w:b/>
                <w:color w:val="000000"/>
                <w:szCs w:val="24"/>
              </w:rPr>
            </w:pPr>
            <w:r w:rsidRPr="008E6E4B">
              <w:rPr>
                <w:rFonts w:cs="Times New Roman"/>
                <w:color w:val="000000"/>
                <w:szCs w:val="24"/>
              </w:rPr>
              <w:t>Contents</w:t>
            </w:r>
          </w:p>
        </w:tc>
        <w:tc>
          <w:tcPr>
            <w:tcW w:w="5040" w:type="dxa"/>
          </w:tcPr>
          <w:p w14:paraId="2C83E65F" w14:textId="77777777" w:rsidR="006E0282" w:rsidRPr="008E6E4B" w:rsidRDefault="006E0282" w:rsidP="003E3E31">
            <w:pPr>
              <w:autoSpaceDE w:val="0"/>
              <w:autoSpaceDN w:val="0"/>
              <w:adjustRightInd w:val="0"/>
              <w:rPr>
                <w:rFonts w:cs="Times New Roman"/>
                <w:b/>
                <w:color w:val="000000"/>
                <w:szCs w:val="24"/>
              </w:rPr>
            </w:pPr>
          </w:p>
        </w:tc>
        <w:tc>
          <w:tcPr>
            <w:tcW w:w="990" w:type="dxa"/>
          </w:tcPr>
          <w:p w14:paraId="5B299F2E" w14:textId="77777777"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i</w:t>
            </w:r>
            <w:r w:rsidR="00660973">
              <w:rPr>
                <w:rFonts w:cs="Times New Roman"/>
                <w:color w:val="000000"/>
                <w:szCs w:val="24"/>
              </w:rPr>
              <w:t>v</w:t>
            </w:r>
          </w:p>
        </w:tc>
      </w:tr>
      <w:tr w:rsidR="006E0282" w:rsidRPr="008E6E4B" w14:paraId="63372BEE" w14:textId="77777777" w:rsidTr="00B01D10">
        <w:tc>
          <w:tcPr>
            <w:tcW w:w="2065" w:type="dxa"/>
          </w:tcPr>
          <w:p w14:paraId="50087F15" w14:textId="77777777" w:rsidR="006E0282" w:rsidRPr="008E6E4B" w:rsidRDefault="006E0282" w:rsidP="00B01D10">
            <w:pPr>
              <w:autoSpaceDE w:val="0"/>
              <w:autoSpaceDN w:val="0"/>
              <w:adjustRightInd w:val="0"/>
              <w:jc w:val="left"/>
              <w:rPr>
                <w:rFonts w:cs="Times New Roman"/>
                <w:color w:val="000000"/>
                <w:szCs w:val="24"/>
              </w:rPr>
            </w:pPr>
            <w:r w:rsidRPr="008E6E4B">
              <w:rPr>
                <w:rFonts w:cs="Times New Roman"/>
                <w:color w:val="000000"/>
                <w:szCs w:val="24"/>
              </w:rPr>
              <w:t>List of Table</w:t>
            </w:r>
            <w:r>
              <w:rPr>
                <w:rFonts w:cs="Times New Roman"/>
                <w:color w:val="000000"/>
                <w:szCs w:val="24"/>
              </w:rPr>
              <w:t>s</w:t>
            </w:r>
          </w:p>
        </w:tc>
        <w:tc>
          <w:tcPr>
            <w:tcW w:w="5040" w:type="dxa"/>
          </w:tcPr>
          <w:p w14:paraId="7100235D" w14:textId="77777777" w:rsidR="006E0282" w:rsidRPr="008E6E4B" w:rsidRDefault="006E0282" w:rsidP="003E3E31">
            <w:pPr>
              <w:autoSpaceDE w:val="0"/>
              <w:autoSpaceDN w:val="0"/>
              <w:adjustRightInd w:val="0"/>
              <w:rPr>
                <w:rFonts w:cs="Times New Roman"/>
                <w:b/>
                <w:color w:val="000000"/>
                <w:szCs w:val="24"/>
              </w:rPr>
            </w:pPr>
          </w:p>
        </w:tc>
        <w:tc>
          <w:tcPr>
            <w:tcW w:w="990" w:type="dxa"/>
          </w:tcPr>
          <w:p w14:paraId="2D59A5B7" w14:textId="77777777" w:rsidR="006E0282" w:rsidRPr="008E6E4B" w:rsidRDefault="00660973" w:rsidP="003E3E31">
            <w:pPr>
              <w:autoSpaceDE w:val="0"/>
              <w:autoSpaceDN w:val="0"/>
              <w:adjustRightInd w:val="0"/>
              <w:jc w:val="center"/>
              <w:rPr>
                <w:rFonts w:cs="Times New Roman"/>
                <w:color w:val="000000"/>
                <w:szCs w:val="24"/>
              </w:rPr>
            </w:pPr>
            <w:r>
              <w:rPr>
                <w:rFonts w:cs="Times New Roman"/>
                <w:color w:val="000000"/>
                <w:szCs w:val="24"/>
              </w:rPr>
              <w:t>vi</w:t>
            </w:r>
          </w:p>
        </w:tc>
      </w:tr>
      <w:tr w:rsidR="006E0282" w:rsidRPr="008E6E4B" w14:paraId="2B6A968F" w14:textId="77777777" w:rsidTr="00B01D10">
        <w:tc>
          <w:tcPr>
            <w:tcW w:w="2065" w:type="dxa"/>
          </w:tcPr>
          <w:p w14:paraId="569D2A1E" w14:textId="77777777" w:rsidR="006E0282" w:rsidRPr="008E6E4B" w:rsidRDefault="006E0282" w:rsidP="00B01D10">
            <w:pPr>
              <w:autoSpaceDE w:val="0"/>
              <w:autoSpaceDN w:val="0"/>
              <w:adjustRightInd w:val="0"/>
              <w:jc w:val="left"/>
              <w:rPr>
                <w:rFonts w:cs="Times New Roman"/>
                <w:color w:val="000000"/>
                <w:szCs w:val="24"/>
              </w:rPr>
            </w:pPr>
            <w:r w:rsidRPr="008E6E4B">
              <w:rPr>
                <w:rFonts w:cs="Times New Roman"/>
                <w:color w:val="000000"/>
                <w:szCs w:val="24"/>
              </w:rPr>
              <w:t>List of Figures</w:t>
            </w:r>
          </w:p>
        </w:tc>
        <w:tc>
          <w:tcPr>
            <w:tcW w:w="5040" w:type="dxa"/>
          </w:tcPr>
          <w:p w14:paraId="6665A6E0" w14:textId="77777777" w:rsidR="006E0282" w:rsidRPr="008E6E4B" w:rsidRDefault="006E0282" w:rsidP="003E3E31">
            <w:pPr>
              <w:autoSpaceDE w:val="0"/>
              <w:autoSpaceDN w:val="0"/>
              <w:adjustRightInd w:val="0"/>
              <w:rPr>
                <w:rFonts w:cs="Times New Roman"/>
                <w:b/>
                <w:color w:val="000000"/>
                <w:szCs w:val="24"/>
              </w:rPr>
            </w:pPr>
          </w:p>
        </w:tc>
        <w:tc>
          <w:tcPr>
            <w:tcW w:w="990" w:type="dxa"/>
          </w:tcPr>
          <w:p w14:paraId="64BFC161" w14:textId="77777777" w:rsidR="006E0282" w:rsidRPr="008E6E4B" w:rsidRDefault="00660973" w:rsidP="003E3E31">
            <w:pPr>
              <w:autoSpaceDE w:val="0"/>
              <w:autoSpaceDN w:val="0"/>
              <w:adjustRightInd w:val="0"/>
              <w:jc w:val="center"/>
              <w:rPr>
                <w:rFonts w:cs="Times New Roman"/>
                <w:color w:val="000000"/>
                <w:szCs w:val="24"/>
              </w:rPr>
            </w:pPr>
            <w:r>
              <w:rPr>
                <w:rFonts w:cs="Times New Roman"/>
                <w:color w:val="000000"/>
                <w:szCs w:val="24"/>
              </w:rPr>
              <w:t>vii</w:t>
            </w:r>
          </w:p>
        </w:tc>
      </w:tr>
    </w:tbl>
    <w:p w14:paraId="331EAA24" w14:textId="77777777" w:rsidR="001F595B" w:rsidRDefault="001F595B"/>
    <w:tbl>
      <w:tblPr>
        <w:tblStyle w:val="TableGrid"/>
        <w:tblW w:w="87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0"/>
        <w:gridCol w:w="7195"/>
        <w:gridCol w:w="1085"/>
      </w:tblGrid>
      <w:tr w:rsidR="006E0282" w:rsidRPr="008E6E4B" w14:paraId="3E719F74" w14:textId="77777777" w:rsidTr="009F559D">
        <w:trPr>
          <w:trHeight w:val="397"/>
        </w:trPr>
        <w:tc>
          <w:tcPr>
            <w:tcW w:w="450" w:type="dxa"/>
          </w:tcPr>
          <w:p w14:paraId="3A71F7C7" w14:textId="77777777" w:rsidR="006E0282" w:rsidRPr="008E6E4B" w:rsidRDefault="000E2A19" w:rsidP="003E3E31">
            <w:pPr>
              <w:autoSpaceDE w:val="0"/>
              <w:autoSpaceDN w:val="0"/>
              <w:adjustRightInd w:val="0"/>
              <w:rPr>
                <w:rFonts w:cs="Times New Roman"/>
                <w:b/>
                <w:color w:val="000000"/>
                <w:szCs w:val="24"/>
              </w:rPr>
            </w:pPr>
            <w:r>
              <w:rPr>
                <w:rFonts w:cs="Times New Roman"/>
                <w:b/>
                <w:color w:val="000000"/>
                <w:szCs w:val="24"/>
              </w:rPr>
              <w:t>1</w:t>
            </w:r>
          </w:p>
        </w:tc>
        <w:tc>
          <w:tcPr>
            <w:tcW w:w="7195" w:type="dxa"/>
          </w:tcPr>
          <w:p w14:paraId="413B58D2" w14:textId="77777777" w:rsidR="006E0282" w:rsidRPr="008E6E4B" w:rsidRDefault="006E0282" w:rsidP="003E3E31">
            <w:pPr>
              <w:autoSpaceDE w:val="0"/>
              <w:autoSpaceDN w:val="0"/>
              <w:adjustRightInd w:val="0"/>
              <w:rPr>
                <w:rFonts w:cs="Times New Roman"/>
                <w:b/>
                <w:color w:val="000000"/>
                <w:szCs w:val="24"/>
              </w:rPr>
            </w:pPr>
            <w:r w:rsidRPr="008E6E4B">
              <w:rPr>
                <w:rFonts w:cs="Times New Roman"/>
                <w:b/>
                <w:color w:val="000000"/>
                <w:szCs w:val="24"/>
              </w:rPr>
              <w:t>Introduction</w:t>
            </w:r>
          </w:p>
        </w:tc>
        <w:tc>
          <w:tcPr>
            <w:tcW w:w="1085" w:type="dxa"/>
          </w:tcPr>
          <w:p w14:paraId="1CCB4DBA" w14:textId="77777777"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1</w:t>
            </w:r>
          </w:p>
        </w:tc>
      </w:tr>
      <w:tr w:rsidR="006E0282" w:rsidRPr="008E6E4B" w14:paraId="269A5D24" w14:textId="77777777" w:rsidTr="009F559D">
        <w:tc>
          <w:tcPr>
            <w:tcW w:w="450" w:type="dxa"/>
          </w:tcPr>
          <w:p w14:paraId="27FEF88A"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7B917FF9" w14:textId="77777777" w:rsidR="006E0282" w:rsidRPr="008E6E4B" w:rsidRDefault="006E0282" w:rsidP="003E3E31">
            <w:pPr>
              <w:autoSpaceDE w:val="0"/>
              <w:autoSpaceDN w:val="0"/>
              <w:adjustRightInd w:val="0"/>
              <w:rPr>
                <w:rFonts w:cs="Times New Roman"/>
                <w:color w:val="000000"/>
                <w:szCs w:val="24"/>
              </w:rPr>
            </w:pPr>
            <w:proofErr w:type="gramStart"/>
            <w:r w:rsidRPr="008E6E4B">
              <w:rPr>
                <w:rFonts w:cs="Times New Roman"/>
                <w:color w:val="000000"/>
                <w:szCs w:val="24"/>
              </w:rPr>
              <w:t>1.1  Background</w:t>
            </w:r>
            <w:proofErr w:type="gramEnd"/>
            <w:r w:rsidR="00816356">
              <w:rPr>
                <w:rFonts w:cs="Times New Roman"/>
                <w:color w:val="000000"/>
                <w:szCs w:val="24"/>
              </w:rPr>
              <w:t xml:space="preserve"> /</w:t>
            </w:r>
            <w:r w:rsidR="00816356" w:rsidRPr="008E6E4B">
              <w:rPr>
                <w:rFonts w:cs="Times New Roman"/>
                <w:bCs/>
                <w:color w:val="000000"/>
                <w:szCs w:val="24"/>
              </w:rPr>
              <w:t xml:space="preserve"> Problem </w:t>
            </w:r>
            <w:r w:rsidR="00816356">
              <w:rPr>
                <w:rFonts w:cs="Times New Roman"/>
                <w:bCs/>
                <w:color w:val="000000"/>
                <w:szCs w:val="24"/>
              </w:rPr>
              <w:t>s</w:t>
            </w:r>
            <w:r w:rsidR="00816356" w:rsidRPr="008E6E4B">
              <w:rPr>
                <w:rFonts w:cs="Times New Roman"/>
                <w:bCs/>
                <w:color w:val="000000"/>
                <w:szCs w:val="24"/>
              </w:rPr>
              <w:t>tatement</w:t>
            </w:r>
          </w:p>
        </w:tc>
        <w:tc>
          <w:tcPr>
            <w:tcW w:w="1085" w:type="dxa"/>
          </w:tcPr>
          <w:p w14:paraId="17E77C5B" w14:textId="77777777"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1</w:t>
            </w:r>
          </w:p>
        </w:tc>
      </w:tr>
      <w:tr w:rsidR="006E0282" w:rsidRPr="008E6E4B" w14:paraId="52674CFA" w14:textId="77777777" w:rsidTr="009F559D">
        <w:tc>
          <w:tcPr>
            <w:tcW w:w="450" w:type="dxa"/>
          </w:tcPr>
          <w:p w14:paraId="0AF3FCC2"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4D344750" w14:textId="77777777" w:rsidR="006E0282" w:rsidRPr="008E6E4B" w:rsidRDefault="006E0282" w:rsidP="002D7FFE">
            <w:pPr>
              <w:autoSpaceDE w:val="0"/>
              <w:autoSpaceDN w:val="0"/>
              <w:adjustRightInd w:val="0"/>
              <w:rPr>
                <w:rFonts w:cs="Times New Roman"/>
                <w:color w:val="000000"/>
                <w:szCs w:val="24"/>
              </w:rPr>
            </w:pPr>
            <w:proofErr w:type="gramStart"/>
            <w:r w:rsidRPr="008E6E4B">
              <w:rPr>
                <w:rFonts w:cs="Times New Roman"/>
                <w:color w:val="000000"/>
                <w:szCs w:val="24"/>
              </w:rPr>
              <w:t xml:space="preserve">1.2  </w:t>
            </w:r>
            <w:r w:rsidR="002D7FFE" w:rsidRPr="008E6E4B">
              <w:rPr>
                <w:rFonts w:cs="Times New Roman"/>
                <w:color w:val="000000"/>
                <w:szCs w:val="24"/>
              </w:rPr>
              <w:t>Objectives</w:t>
            </w:r>
            <w:proofErr w:type="gramEnd"/>
          </w:p>
        </w:tc>
        <w:tc>
          <w:tcPr>
            <w:tcW w:w="1085" w:type="dxa"/>
          </w:tcPr>
          <w:p w14:paraId="69A0A1AD" w14:textId="77777777"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3</w:t>
            </w:r>
          </w:p>
        </w:tc>
      </w:tr>
      <w:tr w:rsidR="006E0282" w:rsidRPr="008E6E4B" w14:paraId="76C6B323" w14:textId="77777777" w:rsidTr="009F559D">
        <w:tc>
          <w:tcPr>
            <w:tcW w:w="450" w:type="dxa"/>
          </w:tcPr>
          <w:p w14:paraId="6000F892"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204CEC81" w14:textId="77777777" w:rsidR="006E0282" w:rsidRPr="008E6E4B" w:rsidRDefault="006E0282" w:rsidP="002D7FFE">
            <w:pPr>
              <w:autoSpaceDE w:val="0"/>
              <w:autoSpaceDN w:val="0"/>
              <w:adjustRightInd w:val="0"/>
              <w:rPr>
                <w:rFonts w:cs="Times New Roman"/>
                <w:bCs/>
                <w:color w:val="000000"/>
                <w:szCs w:val="24"/>
              </w:rPr>
            </w:pPr>
            <w:proofErr w:type="gramStart"/>
            <w:r w:rsidRPr="008E6E4B">
              <w:rPr>
                <w:rFonts w:cs="Times New Roman"/>
                <w:bCs/>
                <w:color w:val="000000"/>
                <w:szCs w:val="24"/>
              </w:rPr>
              <w:t xml:space="preserve">1.3  </w:t>
            </w:r>
            <w:r w:rsidR="002D7FFE" w:rsidRPr="008E6E4B">
              <w:rPr>
                <w:rFonts w:cs="Times New Roman"/>
                <w:color w:val="000000"/>
                <w:szCs w:val="24"/>
              </w:rPr>
              <w:t>Scopes</w:t>
            </w:r>
            <w:proofErr w:type="gramEnd"/>
          </w:p>
        </w:tc>
        <w:tc>
          <w:tcPr>
            <w:tcW w:w="1085" w:type="dxa"/>
          </w:tcPr>
          <w:p w14:paraId="4219E72E" w14:textId="77777777"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3</w:t>
            </w:r>
          </w:p>
        </w:tc>
      </w:tr>
      <w:tr w:rsidR="006E0282" w:rsidRPr="008E6E4B" w14:paraId="63D4F8D2" w14:textId="77777777" w:rsidTr="009F559D">
        <w:tc>
          <w:tcPr>
            <w:tcW w:w="450" w:type="dxa"/>
          </w:tcPr>
          <w:p w14:paraId="3FD34757"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2764B7BD" w14:textId="77777777" w:rsidR="006E0282" w:rsidRPr="008E6E4B" w:rsidRDefault="002D7FFE" w:rsidP="00964B12">
            <w:pPr>
              <w:autoSpaceDE w:val="0"/>
              <w:autoSpaceDN w:val="0"/>
              <w:adjustRightInd w:val="0"/>
              <w:jc w:val="left"/>
              <w:rPr>
                <w:rFonts w:cs="Times New Roman"/>
                <w:color w:val="000000"/>
                <w:szCs w:val="24"/>
              </w:rPr>
            </w:pPr>
            <w:proofErr w:type="gramStart"/>
            <w:r>
              <w:rPr>
                <w:rFonts w:cs="Times New Roman"/>
                <w:color w:val="000000"/>
                <w:szCs w:val="24"/>
              </w:rPr>
              <w:t xml:space="preserve">1.4 </w:t>
            </w:r>
            <w:r w:rsidR="008763FD">
              <w:rPr>
                <w:rFonts w:cs="Times New Roman"/>
                <w:color w:val="000000"/>
                <w:szCs w:val="24"/>
              </w:rPr>
              <w:t xml:space="preserve"> </w:t>
            </w:r>
            <w:r w:rsidRPr="00384B2D">
              <w:rPr>
                <w:rFonts w:cs="Times New Roman"/>
                <w:i/>
                <w:color w:val="000000"/>
                <w:szCs w:val="24"/>
              </w:rPr>
              <w:t>Unfamiliarity</w:t>
            </w:r>
            <w:proofErr w:type="gramEnd"/>
            <w:r w:rsidRPr="00384B2D">
              <w:rPr>
                <w:rFonts w:cs="Times New Roman"/>
                <w:i/>
                <w:color w:val="000000"/>
                <w:szCs w:val="24"/>
              </w:rPr>
              <w:t xml:space="preserve"> of the </w:t>
            </w:r>
            <w:r w:rsidR="00964B12" w:rsidRPr="00384B2D">
              <w:rPr>
                <w:rFonts w:cs="Times New Roman"/>
                <w:i/>
                <w:color w:val="000000"/>
                <w:szCs w:val="24"/>
              </w:rPr>
              <w:t>p</w:t>
            </w:r>
            <w:r w:rsidR="004D0F45" w:rsidRPr="00384B2D">
              <w:rPr>
                <w:rFonts w:cs="Times New Roman"/>
                <w:i/>
                <w:color w:val="000000"/>
                <w:szCs w:val="24"/>
              </w:rPr>
              <w:t>roblem/</w:t>
            </w:r>
            <w:r w:rsidR="00964B12" w:rsidRPr="00384B2D">
              <w:rPr>
                <w:rFonts w:cs="Times New Roman"/>
                <w:i/>
                <w:color w:val="000000"/>
                <w:szCs w:val="24"/>
              </w:rPr>
              <w:t>t</w:t>
            </w:r>
            <w:r w:rsidRPr="00384B2D">
              <w:rPr>
                <w:rFonts w:cs="Times New Roman"/>
                <w:i/>
                <w:color w:val="000000"/>
                <w:szCs w:val="24"/>
              </w:rPr>
              <w:t>opic/</w:t>
            </w:r>
            <w:r w:rsidR="00964B12" w:rsidRPr="00384B2D">
              <w:rPr>
                <w:rFonts w:cs="Times New Roman"/>
                <w:i/>
                <w:color w:val="000000"/>
                <w:szCs w:val="24"/>
              </w:rPr>
              <w:t>s</w:t>
            </w:r>
            <w:r w:rsidRPr="00384B2D">
              <w:rPr>
                <w:rFonts w:cs="Times New Roman"/>
                <w:i/>
                <w:color w:val="000000"/>
                <w:szCs w:val="24"/>
              </w:rPr>
              <w:t>olution</w:t>
            </w:r>
            <w:r>
              <w:rPr>
                <w:rFonts w:cs="Times New Roman"/>
                <w:color w:val="000000"/>
                <w:szCs w:val="24"/>
              </w:rPr>
              <w:t xml:space="preserve"> (</w:t>
            </w:r>
            <w:r w:rsidR="0044679F" w:rsidRPr="0044679F">
              <w:rPr>
                <w:rFonts w:cs="Times New Roman"/>
                <w:color w:val="FF0000"/>
                <w:szCs w:val="24"/>
              </w:rPr>
              <w:t xml:space="preserve">Hint: </w:t>
            </w:r>
            <w:r w:rsidRPr="00384B2D">
              <w:rPr>
                <w:rFonts w:cs="Times New Roman"/>
                <w:color w:val="FF0000"/>
                <w:szCs w:val="24"/>
              </w:rPr>
              <w:t>Ensure that the problem idea is not acquired directly from any existing source/course</w:t>
            </w:r>
            <w:r w:rsidRPr="002D7FFE">
              <w:rPr>
                <w:rFonts w:cs="Times New Roman"/>
                <w:color w:val="000000"/>
                <w:szCs w:val="24"/>
              </w:rPr>
              <w:t>)</w:t>
            </w:r>
            <w:r w:rsidR="006E0282" w:rsidRPr="008E6E4B">
              <w:rPr>
                <w:rFonts w:cs="Times New Roman"/>
                <w:color w:val="000000"/>
                <w:szCs w:val="24"/>
              </w:rPr>
              <w:t xml:space="preserve">  </w:t>
            </w:r>
          </w:p>
        </w:tc>
        <w:tc>
          <w:tcPr>
            <w:tcW w:w="1085" w:type="dxa"/>
          </w:tcPr>
          <w:p w14:paraId="5DE98D0C" w14:textId="77777777" w:rsidR="006E0282" w:rsidRPr="008E6E4B" w:rsidRDefault="006E0282" w:rsidP="00134B93">
            <w:pPr>
              <w:autoSpaceDE w:val="0"/>
              <w:autoSpaceDN w:val="0"/>
              <w:adjustRightInd w:val="0"/>
              <w:jc w:val="center"/>
              <w:rPr>
                <w:rFonts w:cs="Times New Roman"/>
                <w:color w:val="000000"/>
                <w:szCs w:val="24"/>
              </w:rPr>
            </w:pPr>
            <w:r w:rsidRPr="008E6E4B">
              <w:rPr>
                <w:rFonts w:cs="Times New Roman"/>
                <w:color w:val="000000"/>
                <w:szCs w:val="24"/>
              </w:rPr>
              <w:t>4</w:t>
            </w:r>
          </w:p>
        </w:tc>
      </w:tr>
      <w:tr w:rsidR="006E0282" w:rsidRPr="008E6E4B" w14:paraId="69AEA466" w14:textId="77777777" w:rsidTr="009F559D">
        <w:tc>
          <w:tcPr>
            <w:tcW w:w="450" w:type="dxa"/>
          </w:tcPr>
          <w:p w14:paraId="7C5A8CF7"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38DEE986" w14:textId="77777777" w:rsidR="002F332E" w:rsidRPr="008E6E4B" w:rsidRDefault="006E0282" w:rsidP="00E5778F">
            <w:pPr>
              <w:autoSpaceDE w:val="0"/>
              <w:autoSpaceDN w:val="0"/>
              <w:adjustRightInd w:val="0"/>
              <w:jc w:val="left"/>
              <w:rPr>
                <w:rFonts w:cs="Times New Roman"/>
                <w:color w:val="000000"/>
                <w:szCs w:val="24"/>
              </w:rPr>
            </w:pPr>
            <w:proofErr w:type="gramStart"/>
            <w:r w:rsidRPr="008E6E4B">
              <w:rPr>
                <w:rFonts w:cs="Times New Roman"/>
                <w:color w:val="000000"/>
                <w:szCs w:val="24"/>
              </w:rPr>
              <w:t>1.</w:t>
            </w:r>
            <w:r w:rsidR="00501A95">
              <w:rPr>
                <w:rFonts w:cs="Times New Roman"/>
                <w:color w:val="000000"/>
                <w:szCs w:val="24"/>
              </w:rPr>
              <w:t>5</w:t>
            </w:r>
            <w:r w:rsidRPr="008E6E4B">
              <w:rPr>
                <w:rFonts w:cs="Times New Roman"/>
                <w:color w:val="000000"/>
                <w:szCs w:val="24"/>
              </w:rPr>
              <w:t xml:space="preserve">  </w:t>
            </w:r>
            <w:r w:rsidR="002F332E" w:rsidRPr="00E5778F">
              <w:rPr>
                <w:rFonts w:cs="Times New Roman"/>
                <w:i/>
                <w:color w:val="000000"/>
                <w:szCs w:val="24"/>
              </w:rPr>
              <w:t>Project</w:t>
            </w:r>
            <w:proofErr w:type="gramEnd"/>
            <w:r w:rsidR="002F332E" w:rsidRPr="00E5778F">
              <w:rPr>
                <w:rFonts w:cs="Times New Roman"/>
                <w:i/>
                <w:color w:val="000000"/>
                <w:szCs w:val="24"/>
              </w:rPr>
              <w:t xml:space="preserve"> planning</w:t>
            </w:r>
            <w:r w:rsidR="002F332E">
              <w:rPr>
                <w:rFonts w:cs="Times New Roman"/>
                <w:color w:val="000000"/>
                <w:szCs w:val="24"/>
              </w:rPr>
              <w:t xml:space="preserve"> (</w:t>
            </w:r>
            <w:r w:rsidR="0044679F" w:rsidRPr="0044679F">
              <w:rPr>
                <w:rFonts w:cs="Times New Roman"/>
                <w:color w:val="FF0000"/>
                <w:szCs w:val="24"/>
              </w:rPr>
              <w:t xml:space="preserve">Hint: </w:t>
            </w:r>
            <w:r w:rsidR="002F332E" w:rsidRPr="00384B2D">
              <w:rPr>
                <w:rFonts w:cs="Times New Roman"/>
                <w:color w:val="FF0000"/>
                <w:szCs w:val="24"/>
              </w:rPr>
              <w:t>Write about the work plan using RACI matrix/Gantt Chart etc.</w:t>
            </w:r>
            <w:r w:rsidR="002F332E" w:rsidRPr="006048F2">
              <w:rPr>
                <w:rFonts w:cs="Times New Roman"/>
                <w:szCs w:val="24"/>
              </w:rPr>
              <w:t>)</w:t>
            </w:r>
          </w:p>
        </w:tc>
        <w:tc>
          <w:tcPr>
            <w:tcW w:w="1085" w:type="dxa"/>
          </w:tcPr>
          <w:p w14:paraId="5AB19504" w14:textId="77777777" w:rsidR="006E0282" w:rsidRPr="008E6E4B" w:rsidRDefault="006E0282" w:rsidP="003E3E31">
            <w:pPr>
              <w:autoSpaceDE w:val="0"/>
              <w:autoSpaceDN w:val="0"/>
              <w:adjustRightInd w:val="0"/>
              <w:jc w:val="center"/>
              <w:rPr>
                <w:rFonts w:cs="Times New Roman"/>
                <w:color w:val="000000"/>
                <w:szCs w:val="24"/>
              </w:rPr>
            </w:pPr>
            <w:r>
              <w:rPr>
                <w:rFonts w:cs="Times New Roman"/>
                <w:color w:val="000000"/>
                <w:szCs w:val="24"/>
              </w:rPr>
              <w:t>6</w:t>
            </w:r>
          </w:p>
        </w:tc>
      </w:tr>
      <w:tr w:rsidR="004D52A9" w:rsidRPr="008E6E4B" w14:paraId="6D7A6D56" w14:textId="77777777" w:rsidTr="009F559D">
        <w:tc>
          <w:tcPr>
            <w:tcW w:w="450" w:type="dxa"/>
          </w:tcPr>
          <w:p w14:paraId="6BE5D71C" w14:textId="77777777" w:rsidR="004D52A9" w:rsidRPr="008E6E4B" w:rsidRDefault="004D52A9" w:rsidP="003E3E31">
            <w:pPr>
              <w:autoSpaceDE w:val="0"/>
              <w:autoSpaceDN w:val="0"/>
              <w:adjustRightInd w:val="0"/>
              <w:jc w:val="center"/>
              <w:rPr>
                <w:rFonts w:cs="Times New Roman"/>
                <w:color w:val="000000"/>
                <w:szCs w:val="24"/>
              </w:rPr>
            </w:pPr>
          </w:p>
        </w:tc>
        <w:tc>
          <w:tcPr>
            <w:tcW w:w="7195" w:type="dxa"/>
          </w:tcPr>
          <w:p w14:paraId="6B7A4940" w14:textId="77777777" w:rsidR="004D52A9" w:rsidRPr="008E6E4B" w:rsidRDefault="004D52A9" w:rsidP="00E5778F">
            <w:pPr>
              <w:autoSpaceDE w:val="0"/>
              <w:autoSpaceDN w:val="0"/>
              <w:adjustRightInd w:val="0"/>
              <w:jc w:val="left"/>
              <w:rPr>
                <w:rFonts w:cs="Times New Roman"/>
                <w:color w:val="000000"/>
                <w:szCs w:val="24"/>
              </w:rPr>
            </w:pPr>
            <w:proofErr w:type="gramStart"/>
            <w:r>
              <w:rPr>
                <w:rFonts w:cs="Times New Roman"/>
                <w:color w:val="000000"/>
                <w:szCs w:val="24"/>
              </w:rPr>
              <w:t>1.6  …</w:t>
            </w:r>
            <w:proofErr w:type="gramEnd"/>
            <w:r>
              <w:rPr>
                <w:rFonts w:cs="Times New Roman"/>
                <w:color w:val="000000"/>
                <w:szCs w:val="24"/>
              </w:rPr>
              <w:t>……………….</w:t>
            </w:r>
          </w:p>
        </w:tc>
        <w:tc>
          <w:tcPr>
            <w:tcW w:w="1085" w:type="dxa"/>
          </w:tcPr>
          <w:p w14:paraId="4D5914A9" w14:textId="77777777" w:rsidR="004D52A9" w:rsidRDefault="004D52A9" w:rsidP="003E3E31">
            <w:pPr>
              <w:autoSpaceDE w:val="0"/>
              <w:autoSpaceDN w:val="0"/>
              <w:adjustRightInd w:val="0"/>
              <w:jc w:val="center"/>
              <w:rPr>
                <w:rFonts w:cs="Times New Roman"/>
                <w:color w:val="000000"/>
                <w:szCs w:val="24"/>
              </w:rPr>
            </w:pPr>
            <w:r>
              <w:rPr>
                <w:rFonts w:cs="Times New Roman"/>
                <w:color w:val="000000"/>
                <w:szCs w:val="24"/>
              </w:rPr>
              <w:t>6</w:t>
            </w:r>
          </w:p>
        </w:tc>
      </w:tr>
      <w:tr w:rsidR="006E0282" w:rsidRPr="008E6E4B" w14:paraId="2E3AF96D" w14:textId="77777777" w:rsidTr="009F559D">
        <w:tc>
          <w:tcPr>
            <w:tcW w:w="450" w:type="dxa"/>
          </w:tcPr>
          <w:p w14:paraId="0CC16332" w14:textId="77777777" w:rsidR="006E0282" w:rsidRPr="008E6E4B" w:rsidRDefault="000E2A19" w:rsidP="003E3E31">
            <w:pPr>
              <w:autoSpaceDE w:val="0"/>
              <w:autoSpaceDN w:val="0"/>
              <w:adjustRightInd w:val="0"/>
              <w:spacing w:before="120"/>
              <w:rPr>
                <w:rFonts w:cs="Times New Roman"/>
                <w:b/>
                <w:color w:val="000000"/>
                <w:szCs w:val="24"/>
              </w:rPr>
            </w:pPr>
            <w:r>
              <w:rPr>
                <w:rFonts w:cs="Times New Roman"/>
                <w:b/>
                <w:color w:val="000000"/>
                <w:szCs w:val="24"/>
              </w:rPr>
              <w:t>2</w:t>
            </w:r>
          </w:p>
        </w:tc>
        <w:tc>
          <w:tcPr>
            <w:tcW w:w="7195" w:type="dxa"/>
          </w:tcPr>
          <w:p w14:paraId="72073ED1" w14:textId="77777777" w:rsidR="006E0282" w:rsidRPr="008E6E4B" w:rsidRDefault="002B6D6A" w:rsidP="00E4578E">
            <w:pPr>
              <w:autoSpaceDE w:val="0"/>
              <w:autoSpaceDN w:val="0"/>
              <w:adjustRightInd w:val="0"/>
              <w:spacing w:before="120"/>
              <w:rPr>
                <w:rFonts w:cs="Times New Roman"/>
                <w:b/>
                <w:bCs/>
                <w:color w:val="000000"/>
                <w:szCs w:val="24"/>
              </w:rPr>
            </w:pPr>
            <w:r>
              <w:rPr>
                <w:rFonts w:cs="Times New Roman"/>
                <w:b/>
                <w:bCs/>
                <w:color w:val="000000"/>
                <w:szCs w:val="24"/>
              </w:rPr>
              <w:t>Related Work</w:t>
            </w:r>
            <w:r w:rsidR="00016C49">
              <w:rPr>
                <w:rFonts w:cs="Times New Roman"/>
                <w:b/>
                <w:bCs/>
                <w:color w:val="000000"/>
                <w:szCs w:val="24"/>
              </w:rPr>
              <w:t xml:space="preserve"> </w:t>
            </w:r>
            <w:r w:rsidR="000326C8">
              <w:t>(</w:t>
            </w:r>
            <w:r w:rsidR="00016C49" w:rsidRPr="0044679F">
              <w:rPr>
                <w:color w:val="FF0000"/>
              </w:rPr>
              <w:t>Optional</w:t>
            </w:r>
            <w:r w:rsidR="00F63983">
              <w:rPr>
                <w:color w:val="FF0000"/>
              </w:rPr>
              <w:t xml:space="preserve"> Section</w:t>
            </w:r>
            <w:r w:rsidR="000326C8">
              <w:t>)</w:t>
            </w:r>
          </w:p>
        </w:tc>
        <w:tc>
          <w:tcPr>
            <w:tcW w:w="1085" w:type="dxa"/>
          </w:tcPr>
          <w:p w14:paraId="1B01C6F9" w14:textId="77777777" w:rsidR="006E0282" w:rsidRPr="008E6E4B" w:rsidRDefault="006E0282" w:rsidP="003E3E31">
            <w:pPr>
              <w:autoSpaceDE w:val="0"/>
              <w:autoSpaceDN w:val="0"/>
              <w:adjustRightInd w:val="0"/>
              <w:spacing w:before="120"/>
              <w:jc w:val="center"/>
              <w:rPr>
                <w:rFonts w:cs="Times New Roman"/>
                <w:color w:val="000000"/>
                <w:szCs w:val="24"/>
              </w:rPr>
            </w:pPr>
            <w:r w:rsidRPr="008E6E4B">
              <w:rPr>
                <w:rFonts w:cs="Times New Roman"/>
                <w:color w:val="000000"/>
                <w:szCs w:val="24"/>
              </w:rPr>
              <w:t>7</w:t>
            </w:r>
          </w:p>
        </w:tc>
      </w:tr>
      <w:tr w:rsidR="006E0282" w:rsidRPr="008E6E4B" w14:paraId="49FF1CB8" w14:textId="77777777" w:rsidTr="009F559D">
        <w:tc>
          <w:tcPr>
            <w:tcW w:w="450" w:type="dxa"/>
          </w:tcPr>
          <w:p w14:paraId="277FA291"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668C5197" w14:textId="77777777" w:rsidR="006E0282" w:rsidRPr="008E6E4B" w:rsidRDefault="006E0282" w:rsidP="00900714">
            <w:pPr>
              <w:rPr>
                <w:rFonts w:cs="Times New Roman"/>
                <w:bCs/>
                <w:szCs w:val="24"/>
              </w:rPr>
            </w:pPr>
            <w:proofErr w:type="gramStart"/>
            <w:r w:rsidRPr="008E6E4B">
              <w:rPr>
                <w:rFonts w:cs="Times New Roman"/>
                <w:bCs/>
                <w:szCs w:val="24"/>
              </w:rPr>
              <w:t xml:space="preserve">2.1  </w:t>
            </w:r>
            <w:r w:rsidR="00900714">
              <w:rPr>
                <w:rFonts w:cs="Times New Roman"/>
                <w:bCs/>
                <w:szCs w:val="24"/>
              </w:rPr>
              <w:t>Existing</w:t>
            </w:r>
            <w:proofErr w:type="gramEnd"/>
            <w:r w:rsidR="00900714">
              <w:rPr>
                <w:rFonts w:cs="Times New Roman"/>
                <w:bCs/>
                <w:szCs w:val="24"/>
              </w:rPr>
              <w:t xml:space="preserve"> solution</w:t>
            </w:r>
            <w:r w:rsidR="00E4578E">
              <w:rPr>
                <w:rFonts w:cs="Times New Roman"/>
                <w:bCs/>
                <w:szCs w:val="24"/>
              </w:rPr>
              <w:t>s</w:t>
            </w:r>
          </w:p>
        </w:tc>
        <w:tc>
          <w:tcPr>
            <w:tcW w:w="1085" w:type="dxa"/>
          </w:tcPr>
          <w:p w14:paraId="3023018C" w14:textId="77777777" w:rsidR="006E0282" w:rsidRPr="008E6E4B" w:rsidRDefault="006E0282" w:rsidP="003E3E31">
            <w:pPr>
              <w:autoSpaceDE w:val="0"/>
              <w:autoSpaceDN w:val="0"/>
              <w:adjustRightInd w:val="0"/>
              <w:jc w:val="center"/>
              <w:rPr>
                <w:rFonts w:cs="Times New Roman"/>
                <w:bCs/>
                <w:szCs w:val="24"/>
              </w:rPr>
            </w:pPr>
            <w:r w:rsidRPr="008E6E4B">
              <w:rPr>
                <w:rFonts w:cs="Times New Roman"/>
                <w:bCs/>
                <w:szCs w:val="24"/>
              </w:rPr>
              <w:t>7</w:t>
            </w:r>
          </w:p>
        </w:tc>
      </w:tr>
      <w:tr w:rsidR="006E0282" w:rsidRPr="008E6E4B" w14:paraId="4E9F5784" w14:textId="77777777" w:rsidTr="009F559D">
        <w:tc>
          <w:tcPr>
            <w:tcW w:w="450" w:type="dxa"/>
          </w:tcPr>
          <w:p w14:paraId="5AFD95E9"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4D6CE808" w14:textId="77777777" w:rsidR="006E0282" w:rsidRPr="008E6E4B" w:rsidRDefault="00B9177C" w:rsidP="00D0033A">
            <w:pPr>
              <w:jc w:val="left"/>
              <w:rPr>
                <w:rFonts w:cs="Times New Roman"/>
                <w:bCs/>
                <w:szCs w:val="24"/>
              </w:rPr>
            </w:pPr>
            <w:proofErr w:type="gramStart"/>
            <w:r>
              <w:rPr>
                <w:rFonts w:cs="Times New Roman"/>
                <w:bCs/>
                <w:szCs w:val="24"/>
              </w:rPr>
              <w:t xml:space="preserve">2.2 </w:t>
            </w:r>
            <w:r w:rsidR="00504606">
              <w:rPr>
                <w:rFonts w:cs="Times New Roman"/>
                <w:bCs/>
                <w:szCs w:val="24"/>
              </w:rPr>
              <w:t xml:space="preserve"> </w:t>
            </w:r>
            <w:r w:rsidR="00D0033A">
              <w:rPr>
                <w:rFonts w:cs="Times New Roman"/>
                <w:bCs/>
                <w:szCs w:val="24"/>
              </w:rPr>
              <w:t>Limitation</w:t>
            </w:r>
            <w:proofErr w:type="gramEnd"/>
            <w:r w:rsidR="00482B28">
              <w:rPr>
                <w:rFonts w:cs="Times New Roman"/>
                <w:bCs/>
                <w:szCs w:val="24"/>
              </w:rPr>
              <w:t xml:space="preserve"> in</w:t>
            </w:r>
            <w:r w:rsidR="00D0033A">
              <w:rPr>
                <w:rFonts w:cs="Times New Roman"/>
                <w:bCs/>
                <w:szCs w:val="24"/>
              </w:rPr>
              <w:t xml:space="preserve"> existing</w:t>
            </w:r>
            <w:r w:rsidRPr="00B9177C">
              <w:rPr>
                <w:rFonts w:cs="Times New Roman"/>
                <w:bCs/>
                <w:szCs w:val="24"/>
              </w:rPr>
              <w:t xml:space="preserve"> solution</w:t>
            </w:r>
            <w:r w:rsidR="00E4578E">
              <w:rPr>
                <w:rFonts w:cs="Times New Roman"/>
                <w:bCs/>
                <w:szCs w:val="24"/>
              </w:rPr>
              <w:t>s</w:t>
            </w:r>
            <w:r w:rsidRPr="00B9177C">
              <w:rPr>
                <w:rFonts w:cs="Times New Roman"/>
                <w:bCs/>
                <w:szCs w:val="24"/>
              </w:rPr>
              <w:t xml:space="preserve"> (</w:t>
            </w:r>
            <w:r w:rsidR="00583356" w:rsidRPr="0044679F">
              <w:rPr>
                <w:rFonts w:cs="Times New Roman"/>
                <w:color w:val="FF0000"/>
                <w:szCs w:val="24"/>
              </w:rPr>
              <w:t xml:space="preserve">Hint: </w:t>
            </w:r>
            <w:r w:rsidRPr="00384B2D">
              <w:rPr>
                <w:rFonts w:cs="Times New Roman"/>
                <w:color w:val="FF0000"/>
                <w:szCs w:val="24"/>
              </w:rPr>
              <w:t>Write a summary using table and pro</w:t>
            </w:r>
            <w:r w:rsidR="00F07800" w:rsidRPr="00384B2D">
              <w:rPr>
                <w:rFonts w:cs="Times New Roman"/>
                <w:color w:val="FF0000"/>
                <w:szCs w:val="24"/>
              </w:rPr>
              <w:t>ve</w:t>
            </w:r>
            <w:r w:rsidRPr="00384B2D">
              <w:rPr>
                <w:rFonts w:cs="Times New Roman"/>
                <w:color w:val="FF0000"/>
                <w:szCs w:val="24"/>
              </w:rPr>
              <w:t xml:space="preserve"> that the problem idea is a new one and not acquired directly from any existing sources</w:t>
            </w:r>
            <w:r w:rsidRPr="00B9177C">
              <w:rPr>
                <w:rFonts w:cs="Times New Roman"/>
                <w:bCs/>
                <w:szCs w:val="24"/>
              </w:rPr>
              <w:t>)</w:t>
            </w:r>
          </w:p>
        </w:tc>
        <w:tc>
          <w:tcPr>
            <w:tcW w:w="1085" w:type="dxa"/>
          </w:tcPr>
          <w:p w14:paraId="660E5352" w14:textId="77777777" w:rsidR="006E0282" w:rsidRPr="008E6E4B" w:rsidRDefault="006E0282" w:rsidP="003E3E31">
            <w:pPr>
              <w:autoSpaceDE w:val="0"/>
              <w:autoSpaceDN w:val="0"/>
              <w:adjustRightInd w:val="0"/>
              <w:jc w:val="center"/>
              <w:rPr>
                <w:rFonts w:cs="Times New Roman"/>
                <w:bCs/>
                <w:szCs w:val="24"/>
              </w:rPr>
            </w:pPr>
            <w:r w:rsidRPr="008E6E4B">
              <w:rPr>
                <w:rFonts w:cs="Times New Roman"/>
                <w:bCs/>
                <w:szCs w:val="24"/>
              </w:rPr>
              <w:t>8</w:t>
            </w:r>
          </w:p>
        </w:tc>
      </w:tr>
      <w:tr w:rsidR="0002280E" w:rsidRPr="008E6E4B" w14:paraId="1817B69C" w14:textId="77777777" w:rsidTr="009F559D">
        <w:tc>
          <w:tcPr>
            <w:tcW w:w="450" w:type="dxa"/>
          </w:tcPr>
          <w:p w14:paraId="51ED3DEA" w14:textId="77777777" w:rsidR="0002280E" w:rsidRPr="008E6E4B" w:rsidRDefault="0002280E" w:rsidP="003E3E31">
            <w:pPr>
              <w:autoSpaceDE w:val="0"/>
              <w:autoSpaceDN w:val="0"/>
              <w:adjustRightInd w:val="0"/>
              <w:jc w:val="center"/>
              <w:rPr>
                <w:rFonts w:cs="Times New Roman"/>
                <w:color w:val="000000"/>
                <w:szCs w:val="24"/>
              </w:rPr>
            </w:pPr>
          </w:p>
        </w:tc>
        <w:tc>
          <w:tcPr>
            <w:tcW w:w="7195" w:type="dxa"/>
          </w:tcPr>
          <w:p w14:paraId="156D277B" w14:textId="77777777" w:rsidR="0002280E" w:rsidRDefault="0002280E" w:rsidP="00F07800">
            <w:pPr>
              <w:jc w:val="left"/>
              <w:rPr>
                <w:rFonts w:cs="Times New Roman"/>
                <w:bCs/>
                <w:szCs w:val="24"/>
              </w:rPr>
            </w:pPr>
            <w:proofErr w:type="gramStart"/>
            <w:r>
              <w:rPr>
                <w:rFonts w:cs="Times New Roman"/>
                <w:bCs/>
                <w:szCs w:val="24"/>
              </w:rPr>
              <w:t>2.3  …</w:t>
            </w:r>
            <w:proofErr w:type="gramEnd"/>
            <w:r>
              <w:rPr>
                <w:rFonts w:cs="Times New Roman"/>
                <w:bCs/>
                <w:szCs w:val="24"/>
              </w:rPr>
              <w:t>………………….</w:t>
            </w:r>
          </w:p>
        </w:tc>
        <w:tc>
          <w:tcPr>
            <w:tcW w:w="1085" w:type="dxa"/>
          </w:tcPr>
          <w:p w14:paraId="17905BA0" w14:textId="77777777" w:rsidR="0002280E" w:rsidRPr="008E6E4B" w:rsidRDefault="0002280E" w:rsidP="003E3E31">
            <w:pPr>
              <w:autoSpaceDE w:val="0"/>
              <w:autoSpaceDN w:val="0"/>
              <w:adjustRightInd w:val="0"/>
              <w:jc w:val="center"/>
              <w:rPr>
                <w:rFonts w:cs="Times New Roman"/>
                <w:bCs/>
                <w:szCs w:val="24"/>
              </w:rPr>
            </w:pPr>
            <w:r>
              <w:rPr>
                <w:rFonts w:cs="Times New Roman"/>
                <w:bCs/>
                <w:szCs w:val="24"/>
              </w:rPr>
              <w:t>10</w:t>
            </w:r>
          </w:p>
        </w:tc>
      </w:tr>
      <w:tr w:rsidR="006E0282" w:rsidRPr="008E6E4B" w14:paraId="1693F0E8" w14:textId="77777777" w:rsidTr="009F559D">
        <w:tc>
          <w:tcPr>
            <w:tcW w:w="450" w:type="dxa"/>
          </w:tcPr>
          <w:p w14:paraId="60C53BF6" w14:textId="77777777" w:rsidR="006E0282" w:rsidRPr="008E6E4B" w:rsidRDefault="000E2A19" w:rsidP="003E3E31">
            <w:pPr>
              <w:autoSpaceDE w:val="0"/>
              <w:autoSpaceDN w:val="0"/>
              <w:adjustRightInd w:val="0"/>
              <w:spacing w:before="120"/>
              <w:rPr>
                <w:rFonts w:cs="Times New Roman"/>
                <w:b/>
                <w:color w:val="000000"/>
                <w:szCs w:val="24"/>
              </w:rPr>
            </w:pPr>
            <w:r>
              <w:rPr>
                <w:rFonts w:cs="Times New Roman"/>
                <w:b/>
                <w:color w:val="000000"/>
                <w:szCs w:val="24"/>
              </w:rPr>
              <w:t>3</w:t>
            </w:r>
          </w:p>
        </w:tc>
        <w:tc>
          <w:tcPr>
            <w:tcW w:w="7195" w:type="dxa"/>
          </w:tcPr>
          <w:p w14:paraId="099A3C8A" w14:textId="77777777" w:rsidR="006E0282" w:rsidRPr="008E6E4B" w:rsidRDefault="004826A9" w:rsidP="003E3E31">
            <w:pPr>
              <w:spacing w:before="120"/>
              <w:rPr>
                <w:rFonts w:cs="Times New Roman"/>
                <w:b/>
                <w:bCs/>
                <w:szCs w:val="28"/>
              </w:rPr>
            </w:pPr>
            <w:r w:rsidRPr="004826A9">
              <w:rPr>
                <w:rFonts w:cs="Times New Roman"/>
                <w:b/>
                <w:bCs/>
                <w:szCs w:val="32"/>
              </w:rPr>
              <w:t>System Design</w:t>
            </w:r>
          </w:p>
        </w:tc>
        <w:tc>
          <w:tcPr>
            <w:tcW w:w="1085" w:type="dxa"/>
          </w:tcPr>
          <w:p w14:paraId="7D112A62" w14:textId="77777777" w:rsidR="006E0282" w:rsidRPr="008E6E4B" w:rsidRDefault="006E0282" w:rsidP="003E3E31">
            <w:pPr>
              <w:autoSpaceDE w:val="0"/>
              <w:autoSpaceDN w:val="0"/>
              <w:adjustRightInd w:val="0"/>
              <w:spacing w:before="120"/>
              <w:jc w:val="center"/>
              <w:rPr>
                <w:rFonts w:cs="Times New Roman"/>
                <w:color w:val="000000"/>
                <w:szCs w:val="24"/>
              </w:rPr>
            </w:pPr>
            <w:r w:rsidRPr="008E6E4B">
              <w:rPr>
                <w:rFonts w:cs="Times New Roman"/>
                <w:color w:val="000000"/>
                <w:szCs w:val="24"/>
              </w:rPr>
              <w:t>14</w:t>
            </w:r>
          </w:p>
        </w:tc>
      </w:tr>
      <w:tr w:rsidR="006E0282" w:rsidRPr="008E6E4B" w14:paraId="39E8D1A7" w14:textId="77777777" w:rsidTr="009F559D">
        <w:trPr>
          <w:trHeight w:val="181"/>
        </w:trPr>
        <w:tc>
          <w:tcPr>
            <w:tcW w:w="450" w:type="dxa"/>
          </w:tcPr>
          <w:p w14:paraId="448DBF22" w14:textId="77777777" w:rsidR="006E0282" w:rsidRPr="008E6E4B" w:rsidRDefault="006E0282" w:rsidP="003E3E31">
            <w:pPr>
              <w:autoSpaceDE w:val="0"/>
              <w:autoSpaceDN w:val="0"/>
              <w:adjustRightInd w:val="0"/>
              <w:rPr>
                <w:rFonts w:cs="Times New Roman"/>
                <w:b/>
                <w:color w:val="000000"/>
                <w:szCs w:val="24"/>
              </w:rPr>
            </w:pPr>
          </w:p>
        </w:tc>
        <w:tc>
          <w:tcPr>
            <w:tcW w:w="7195" w:type="dxa"/>
          </w:tcPr>
          <w:p w14:paraId="0CEA66CD" w14:textId="77777777" w:rsidR="006E0282" w:rsidRPr="008E6E4B" w:rsidRDefault="00742CB3" w:rsidP="00742CB3">
            <w:pPr>
              <w:jc w:val="left"/>
              <w:rPr>
                <w:rFonts w:cs="Times New Roman"/>
                <w:szCs w:val="28"/>
              </w:rPr>
            </w:pPr>
            <w:proofErr w:type="gramStart"/>
            <w:r>
              <w:rPr>
                <w:rFonts w:cs="Times New Roman"/>
                <w:bCs/>
                <w:szCs w:val="28"/>
              </w:rPr>
              <w:t>3.1</w:t>
            </w:r>
            <w:r w:rsidR="00504606">
              <w:rPr>
                <w:rFonts w:cs="Times New Roman"/>
                <w:bCs/>
                <w:szCs w:val="28"/>
              </w:rPr>
              <w:t xml:space="preserve"> </w:t>
            </w:r>
            <w:r>
              <w:rPr>
                <w:rFonts w:cs="Times New Roman"/>
                <w:bCs/>
                <w:szCs w:val="28"/>
              </w:rPr>
              <w:t xml:space="preserve"> </w:t>
            </w:r>
            <w:r w:rsidRPr="00742CB3">
              <w:rPr>
                <w:rFonts w:cs="Times New Roman"/>
                <w:bCs/>
                <w:szCs w:val="28"/>
              </w:rPr>
              <w:t>Analysis</w:t>
            </w:r>
            <w:proofErr w:type="gramEnd"/>
            <w:r w:rsidRPr="00742CB3">
              <w:rPr>
                <w:rFonts w:cs="Times New Roman"/>
                <w:bCs/>
                <w:szCs w:val="28"/>
              </w:rPr>
              <w:t xml:space="preserve"> of the system (</w:t>
            </w:r>
            <w:r w:rsidR="0070593A" w:rsidRPr="0044679F">
              <w:rPr>
                <w:rFonts w:cs="Times New Roman"/>
                <w:color w:val="FF0000"/>
                <w:szCs w:val="24"/>
              </w:rPr>
              <w:t xml:space="preserve">Hint: </w:t>
            </w:r>
            <w:r w:rsidRPr="00384B2D">
              <w:rPr>
                <w:rFonts w:cs="Times New Roman"/>
                <w:color w:val="FF0000"/>
                <w:szCs w:val="24"/>
              </w:rPr>
              <w:t>Include DFD, use case diagram, etc.</w:t>
            </w:r>
            <w:r w:rsidRPr="00D8294E">
              <w:rPr>
                <w:rFonts w:cs="Times New Roman"/>
                <w:szCs w:val="24"/>
              </w:rPr>
              <w:t>)</w:t>
            </w:r>
          </w:p>
        </w:tc>
        <w:tc>
          <w:tcPr>
            <w:tcW w:w="1085" w:type="dxa"/>
          </w:tcPr>
          <w:p w14:paraId="17768C15" w14:textId="77777777"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14</w:t>
            </w:r>
          </w:p>
        </w:tc>
      </w:tr>
      <w:tr w:rsidR="006E0282" w:rsidRPr="008E6E4B" w14:paraId="1E6E8E55" w14:textId="77777777" w:rsidTr="009F559D">
        <w:trPr>
          <w:trHeight w:val="181"/>
        </w:trPr>
        <w:tc>
          <w:tcPr>
            <w:tcW w:w="450" w:type="dxa"/>
          </w:tcPr>
          <w:p w14:paraId="33BFCD35" w14:textId="77777777" w:rsidR="006E0282" w:rsidRPr="008E6E4B" w:rsidRDefault="006E0282" w:rsidP="003E3E31">
            <w:pPr>
              <w:autoSpaceDE w:val="0"/>
              <w:autoSpaceDN w:val="0"/>
              <w:adjustRightInd w:val="0"/>
              <w:rPr>
                <w:rFonts w:cs="Times New Roman"/>
                <w:b/>
                <w:color w:val="000000"/>
                <w:szCs w:val="24"/>
              </w:rPr>
            </w:pPr>
          </w:p>
        </w:tc>
        <w:tc>
          <w:tcPr>
            <w:tcW w:w="7195" w:type="dxa"/>
          </w:tcPr>
          <w:p w14:paraId="6030466A" w14:textId="77777777" w:rsidR="006E0282" w:rsidRPr="008E6E4B" w:rsidRDefault="006E0282" w:rsidP="00560C8B">
            <w:pPr>
              <w:jc w:val="left"/>
              <w:rPr>
                <w:rFonts w:cs="Times New Roman"/>
                <w:bCs/>
                <w:szCs w:val="28"/>
              </w:rPr>
            </w:pPr>
            <w:proofErr w:type="gramStart"/>
            <w:r w:rsidRPr="008E6E4B">
              <w:rPr>
                <w:rFonts w:cs="Times New Roman"/>
                <w:bCs/>
                <w:szCs w:val="28"/>
              </w:rPr>
              <w:t xml:space="preserve">3.2 </w:t>
            </w:r>
            <w:r w:rsidR="00A54B31">
              <w:rPr>
                <w:rFonts w:cs="Times New Roman"/>
                <w:bCs/>
                <w:szCs w:val="28"/>
              </w:rPr>
              <w:t xml:space="preserve"> </w:t>
            </w:r>
            <w:r w:rsidR="00A54B31" w:rsidRPr="00A54B31">
              <w:rPr>
                <w:rFonts w:cs="Times New Roman"/>
                <w:bCs/>
                <w:szCs w:val="28"/>
              </w:rPr>
              <w:t>System</w:t>
            </w:r>
            <w:proofErr w:type="gramEnd"/>
            <w:r w:rsidR="00A54B31" w:rsidRPr="00A54B31">
              <w:rPr>
                <w:rFonts w:cs="Times New Roman"/>
                <w:bCs/>
                <w:szCs w:val="28"/>
              </w:rPr>
              <w:t xml:space="preserve"> architecture (</w:t>
            </w:r>
            <w:r w:rsidR="0070593A" w:rsidRPr="0044679F">
              <w:rPr>
                <w:rFonts w:cs="Times New Roman"/>
                <w:color w:val="FF0000"/>
                <w:szCs w:val="24"/>
              </w:rPr>
              <w:t xml:space="preserve">Hint: </w:t>
            </w:r>
            <w:r w:rsidR="00A54B31" w:rsidRPr="00384B2D">
              <w:rPr>
                <w:rFonts w:cs="Times New Roman"/>
                <w:color w:val="FF0000"/>
                <w:szCs w:val="24"/>
              </w:rPr>
              <w:t>Include class diagram, detailed architecture of your system</w:t>
            </w:r>
            <w:r w:rsidR="00D13E81" w:rsidRPr="00384B2D">
              <w:rPr>
                <w:rFonts w:cs="Times New Roman"/>
                <w:color w:val="FF0000"/>
                <w:szCs w:val="24"/>
              </w:rPr>
              <w:t>, etc.</w:t>
            </w:r>
            <w:r w:rsidR="00A54B31" w:rsidRPr="00A54B31">
              <w:rPr>
                <w:rFonts w:cs="Times New Roman"/>
                <w:bCs/>
                <w:szCs w:val="28"/>
              </w:rPr>
              <w:t>)</w:t>
            </w:r>
          </w:p>
        </w:tc>
        <w:tc>
          <w:tcPr>
            <w:tcW w:w="1085" w:type="dxa"/>
          </w:tcPr>
          <w:p w14:paraId="370A3A62" w14:textId="77777777"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14</w:t>
            </w:r>
          </w:p>
        </w:tc>
      </w:tr>
      <w:tr w:rsidR="006E0282" w:rsidRPr="008E6E4B" w14:paraId="2FD87361" w14:textId="77777777" w:rsidTr="009F559D">
        <w:tc>
          <w:tcPr>
            <w:tcW w:w="450" w:type="dxa"/>
          </w:tcPr>
          <w:p w14:paraId="1257065C" w14:textId="77777777" w:rsidR="006E0282" w:rsidRPr="008E6E4B" w:rsidRDefault="006E0282" w:rsidP="003E3E31">
            <w:pPr>
              <w:autoSpaceDE w:val="0"/>
              <w:autoSpaceDN w:val="0"/>
              <w:adjustRightInd w:val="0"/>
              <w:rPr>
                <w:rFonts w:cs="Times New Roman"/>
                <w:b/>
                <w:color w:val="000000"/>
                <w:szCs w:val="24"/>
              </w:rPr>
            </w:pPr>
          </w:p>
        </w:tc>
        <w:tc>
          <w:tcPr>
            <w:tcW w:w="7195" w:type="dxa"/>
          </w:tcPr>
          <w:p w14:paraId="2F9BA2BB" w14:textId="77777777" w:rsidR="006E0282" w:rsidRPr="008E6E4B" w:rsidRDefault="006E0282" w:rsidP="00882C78">
            <w:pPr>
              <w:keepNext/>
              <w:keepLines/>
              <w:jc w:val="left"/>
              <w:rPr>
                <w:rFonts w:eastAsiaTheme="majorEastAsia" w:cs="Times New Roman"/>
                <w:color w:val="000000" w:themeColor="text1"/>
                <w:szCs w:val="24"/>
              </w:rPr>
            </w:pPr>
            <w:proofErr w:type="gramStart"/>
            <w:r w:rsidRPr="008E6E4B">
              <w:rPr>
                <w:rFonts w:eastAsiaTheme="majorEastAsia" w:cs="Times New Roman"/>
                <w:color w:val="000000" w:themeColor="text1"/>
                <w:szCs w:val="24"/>
              </w:rPr>
              <w:t>3.3</w:t>
            </w:r>
            <w:r>
              <w:rPr>
                <w:rFonts w:eastAsiaTheme="majorEastAsia" w:cs="Times New Roman"/>
                <w:color w:val="000000" w:themeColor="text1"/>
                <w:szCs w:val="24"/>
              </w:rPr>
              <w:t xml:space="preserve">  </w:t>
            </w:r>
            <w:r w:rsidR="00560C8B" w:rsidRPr="0070593A">
              <w:rPr>
                <w:rFonts w:eastAsiaTheme="majorEastAsia" w:cs="Times New Roman"/>
                <w:i/>
                <w:color w:val="000000" w:themeColor="text1"/>
                <w:szCs w:val="24"/>
              </w:rPr>
              <w:t>Tools</w:t>
            </w:r>
            <w:proofErr w:type="gramEnd"/>
            <w:r w:rsidR="00560C8B" w:rsidRPr="0070593A">
              <w:rPr>
                <w:rFonts w:eastAsiaTheme="majorEastAsia" w:cs="Times New Roman"/>
                <w:i/>
                <w:color w:val="000000" w:themeColor="text1"/>
                <w:szCs w:val="24"/>
              </w:rPr>
              <w:t xml:space="preserve"> / Platform used</w:t>
            </w:r>
            <w:r w:rsidR="00C741D1">
              <w:rPr>
                <w:rFonts w:eastAsiaTheme="majorEastAsia" w:cs="Times New Roman"/>
                <w:i/>
                <w:color w:val="000000" w:themeColor="text1"/>
                <w:szCs w:val="24"/>
              </w:rPr>
              <w:t xml:space="preserve"> </w:t>
            </w:r>
            <w:r w:rsidR="00C741D1" w:rsidRPr="00C741D1">
              <w:rPr>
                <w:rFonts w:eastAsiaTheme="majorEastAsia" w:cs="Times New Roman"/>
                <w:color w:val="000000" w:themeColor="text1"/>
                <w:szCs w:val="24"/>
              </w:rPr>
              <w:t>(</w:t>
            </w:r>
            <w:r w:rsidR="008D6769" w:rsidRPr="0044679F">
              <w:rPr>
                <w:rFonts w:cs="Times New Roman"/>
                <w:color w:val="FF0000"/>
                <w:szCs w:val="24"/>
              </w:rPr>
              <w:t xml:space="preserve">Hint: </w:t>
            </w:r>
            <w:r w:rsidR="00C741D1" w:rsidRPr="008D6769">
              <w:rPr>
                <w:rFonts w:cs="Times New Roman"/>
                <w:color w:val="FF0000"/>
                <w:szCs w:val="24"/>
              </w:rPr>
              <w:t>Reason for choosing platform, etc.</w:t>
            </w:r>
            <w:r w:rsidR="00C741D1" w:rsidRPr="00C741D1">
              <w:rPr>
                <w:rFonts w:eastAsiaTheme="majorEastAsia" w:cs="Times New Roman"/>
                <w:color w:val="000000" w:themeColor="text1"/>
                <w:szCs w:val="24"/>
              </w:rPr>
              <w:t>)</w:t>
            </w:r>
          </w:p>
        </w:tc>
        <w:tc>
          <w:tcPr>
            <w:tcW w:w="1085" w:type="dxa"/>
          </w:tcPr>
          <w:p w14:paraId="00BEB954" w14:textId="77777777"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15</w:t>
            </w:r>
          </w:p>
        </w:tc>
      </w:tr>
      <w:tr w:rsidR="005F56DD" w:rsidRPr="008E6E4B" w14:paraId="15C24617" w14:textId="77777777" w:rsidTr="009F559D">
        <w:tc>
          <w:tcPr>
            <w:tcW w:w="450" w:type="dxa"/>
          </w:tcPr>
          <w:p w14:paraId="1DCF1BFF" w14:textId="77777777" w:rsidR="005F56DD" w:rsidRPr="008E6E4B" w:rsidRDefault="005F56DD" w:rsidP="003E3E31">
            <w:pPr>
              <w:autoSpaceDE w:val="0"/>
              <w:autoSpaceDN w:val="0"/>
              <w:adjustRightInd w:val="0"/>
              <w:rPr>
                <w:rFonts w:cs="Times New Roman"/>
                <w:b/>
                <w:color w:val="000000"/>
                <w:szCs w:val="24"/>
              </w:rPr>
            </w:pPr>
          </w:p>
        </w:tc>
        <w:tc>
          <w:tcPr>
            <w:tcW w:w="7195" w:type="dxa"/>
          </w:tcPr>
          <w:p w14:paraId="2D71B6C1" w14:textId="77777777" w:rsidR="005F56DD" w:rsidRPr="008E6E4B" w:rsidRDefault="005F56DD" w:rsidP="00782093">
            <w:pPr>
              <w:keepNext/>
              <w:keepLines/>
              <w:ind w:left="421"/>
              <w:jc w:val="left"/>
              <w:rPr>
                <w:rFonts w:eastAsiaTheme="majorEastAsia" w:cs="Times New Roman"/>
                <w:color w:val="000000" w:themeColor="text1"/>
                <w:szCs w:val="24"/>
              </w:rPr>
            </w:pPr>
            <w:r>
              <w:rPr>
                <w:rFonts w:eastAsiaTheme="majorEastAsia" w:cs="Times New Roman"/>
                <w:color w:val="000000" w:themeColor="text1"/>
                <w:szCs w:val="24"/>
              </w:rPr>
              <w:t>3.3.1 Android Studio</w:t>
            </w:r>
          </w:p>
        </w:tc>
        <w:tc>
          <w:tcPr>
            <w:tcW w:w="1085" w:type="dxa"/>
          </w:tcPr>
          <w:p w14:paraId="7E7CD347" w14:textId="77777777" w:rsidR="005F56DD" w:rsidRPr="008E6E4B" w:rsidRDefault="005F56DD" w:rsidP="003E3E31">
            <w:pPr>
              <w:autoSpaceDE w:val="0"/>
              <w:autoSpaceDN w:val="0"/>
              <w:adjustRightInd w:val="0"/>
              <w:jc w:val="center"/>
              <w:rPr>
                <w:rFonts w:cs="Times New Roman"/>
                <w:color w:val="000000"/>
                <w:szCs w:val="24"/>
              </w:rPr>
            </w:pPr>
            <w:r>
              <w:rPr>
                <w:rFonts w:cs="Times New Roman"/>
                <w:color w:val="000000"/>
                <w:szCs w:val="24"/>
              </w:rPr>
              <w:t>16</w:t>
            </w:r>
          </w:p>
        </w:tc>
      </w:tr>
      <w:tr w:rsidR="00782093" w:rsidRPr="008E6E4B" w14:paraId="66FF2F50" w14:textId="77777777" w:rsidTr="009F559D">
        <w:tc>
          <w:tcPr>
            <w:tcW w:w="450" w:type="dxa"/>
          </w:tcPr>
          <w:p w14:paraId="5907A2D1" w14:textId="77777777" w:rsidR="00782093" w:rsidRPr="008E6E4B" w:rsidRDefault="00782093" w:rsidP="003E3E31">
            <w:pPr>
              <w:autoSpaceDE w:val="0"/>
              <w:autoSpaceDN w:val="0"/>
              <w:adjustRightInd w:val="0"/>
              <w:rPr>
                <w:rFonts w:cs="Times New Roman"/>
                <w:b/>
                <w:color w:val="000000"/>
                <w:szCs w:val="24"/>
              </w:rPr>
            </w:pPr>
          </w:p>
        </w:tc>
        <w:tc>
          <w:tcPr>
            <w:tcW w:w="7195" w:type="dxa"/>
          </w:tcPr>
          <w:p w14:paraId="14FE0A30" w14:textId="77777777" w:rsidR="00782093" w:rsidRDefault="00782093" w:rsidP="00782093">
            <w:pPr>
              <w:keepNext/>
              <w:keepLines/>
              <w:ind w:left="421"/>
              <w:jc w:val="left"/>
              <w:rPr>
                <w:rFonts w:eastAsiaTheme="majorEastAsia" w:cs="Times New Roman"/>
                <w:color w:val="000000" w:themeColor="text1"/>
                <w:szCs w:val="24"/>
              </w:rPr>
            </w:pPr>
            <w:r>
              <w:rPr>
                <w:rFonts w:eastAsiaTheme="majorEastAsia" w:cs="Times New Roman"/>
                <w:color w:val="000000" w:themeColor="text1"/>
                <w:szCs w:val="24"/>
              </w:rPr>
              <w:t>3.3.2 Kotlin</w:t>
            </w:r>
          </w:p>
        </w:tc>
        <w:tc>
          <w:tcPr>
            <w:tcW w:w="1085" w:type="dxa"/>
          </w:tcPr>
          <w:p w14:paraId="70D99A3E" w14:textId="77777777" w:rsidR="00782093" w:rsidRDefault="00782093" w:rsidP="003E3E31">
            <w:pPr>
              <w:autoSpaceDE w:val="0"/>
              <w:autoSpaceDN w:val="0"/>
              <w:adjustRightInd w:val="0"/>
              <w:jc w:val="center"/>
              <w:rPr>
                <w:rFonts w:cs="Times New Roman"/>
                <w:color w:val="000000"/>
                <w:szCs w:val="24"/>
              </w:rPr>
            </w:pPr>
            <w:r>
              <w:rPr>
                <w:rFonts w:cs="Times New Roman"/>
                <w:color w:val="000000"/>
                <w:szCs w:val="24"/>
              </w:rPr>
              <w:t>17</w:t>
            </w:r>
          </w:p>
        </w:tc>
      </w:tr>
      <w:tr w:rsidR="00C626CA" w:rsidRPr="008E6E4B" w14:paraId="29ED2193" w14:textId="77777777" w:rsidTr="009F559D">
        <w:tc>
          <w:tcPr>
            <w:tcW w:w="450" w:type="dxa"/>
          </w:tcPr>
          <w:p w14:paraId="66C6F464" w14:textId="77777777" w:rsidR="00C626CA" w:rsidRPr="008E6E4B" w:rsidRDefault="00C626CA" w:rsidP="003E3E31">
            <w:pPr>
              <w:autoSpaceDE w:val="0"/>
              <w:autoSpaceDN w:val="0"/>
              <w:adjustRightInd w:val="0"/>
              <w:rPr>
                <w:rFonts w:cs="Times New Roman"/>
                <w:b/>
                <w:color w:val="000000"/>
                <w:szCs w:val="24"/>
              </w:rPr>
            </w:pPr>
          </w:p>
        </w:tc>
        <w:tc>
          <w:tcPr>
            <w:tcW w:w="7195" w:type="dxa"/>
          </w:tcPr>
          <w:p w14:paraId="799A827B" w14:textId="77777777" w:rsidR="00C626CA" w:rsidRPr="008E6E4B" w:rsidRDefault="00C626CA" w:rsidP="003E3E31">
            <w:pPr>
              <w:keepNext/>
              <w:keepLines/>
              <w:rPr>
                <w:rFonts w:eastAsiaTheme="majorEastAsia" w:cs="Times New Roman"/>
                <w:color w:val="000000" w:themeColor="text1"/>
                <w:szCs w:val="24"/>
              </w:rPr>
            </w:pPr>
            <w:proofErr w:type="gramStart"/>
            <w:r>
              <w:rPr>
                <w:rFonts w:eastAsiaTheme="majorEastAsia" w:cs="Times New Roman"/>
                <w:color w:val="000000" w:themeColor="text1"/>
                <w:szCs w:val="24"/>
              </w:rPr>
              <w:t>3.4  …</w:t>
            </w:r>
            <w:proofErr w:type="gramEnd"/>
            <w:r>
              <w:rPr>
                <w:rFonts w:eastAsiaTheme="majorEastAsia" w:cs="Times New Roman"/>
                <w:color w:val="000000" w:themeColor="text1"/>
                <w:szCs w:val="24"/>
              </w:rPr>
              <w:t>…………………</w:t>
            </w:r>
          </w:p>
        </w:tc>
        <w:tc>
          <w:tcPr>
            <w:tcW w:w="1085" w:type="dxa"/>
          </w:tcPr>
          <w:p w14:paraId="378CA6F0" w14:textId="77777777" w:rsidR="00C626CA" w:rsidRPr="008E6E4B" w:rsidRDefault="00B51E4E" w:rsidP="003E3E31">
            <w:pPr>
              <w:autoSpaceDE w:val="0"/>
              <w:autoSpaceDN w:val="0"/>
              <w:adjustRightInd w:val="0"/>
              <w:jc w:val="center"/>
              <w:rPr>
                <w:rFonts w:cs="Times New Roman"/>
                <w:color w:val="000000"/>
                <w:szCs w:val="24"/>
              </w:rPr>
            </w:pPr>
            <w:r>
              <w:rPr>
                <w:rFonts w:cs="Times New Roman"/>
                <w:color w:val="000000"/>
                <w:szCs w:val="24"/>
              </w:rPr>
              <w:t>19</w:t>
            </w:r>
          </w:p>
        </w:tc>
      </w:tr>
      <w:tr w:rsidR="006E0282" w:rsidRPr="008E6E4B" w14:paraId="30230EF6" w14:textId="77777777" w:rsidTr="009F559D">
        <w:tc>
          <w:tcPr>
            <w:tcW w:w="450" w:type="dxa"/>
            <w:vAlign w:val="center"/>
          </w:tcPr>
          <w:p w14:paraId="092DDCD2" w14:textId="77777777" w:rsidR="006E0282" w:rsidRPr="008E6E4B" w:rsidRDefault="000E2A19" w:rsidP="003E3E31">
            <w:pPr>
              <w:autoSpaceDE w:val="0"/>
              <w:autoSpaceDN w:val="0"/>
              <w:adjustRightInd w:val="0"/>
              <w:spacing w:before="120"/>
              <w:rPr>
                <w:rFonts w:cs="Times New Roman"/>
                <w:b/>
                <w:color w:val="000000"/>
                <w:szCs w:val="24"/>
              </w:rPr>
            </w:pPr>
            <w:r>
              <w:rPr>
                <w:rFonts w:cs="Times New Roman"/>
                <w:b/>
                <w:color w:val="000000"/>
                <w:szCs w:val="24"/>
              </w:rPr>
              <w:t>4</w:t>
            </w:r>
            <w:r w:rsidR="006E0282" w:rsidRPr="008E6E4B">
              <w:rPr>
                <w:rFonts w:cs="Times New Roman"/>
                <w:b/>
                <w:color w:val="000000"/>
                <w:szCs w:val="24"/>
              </w:rPr>
              <w:t xml:space="preserve"> </w:t>
            </w:r>
          </w:p>
        </w:tc>
        <w:tc>
          <w:tcPr>
            <w:tcW w:w="7195" w:type="dxa"/>
            <w:vAlign w:val="center"/>
          </w:tcPr>
          <w:p w14:paraId="3F7D24A7" w14:textId="77777777" w:rsidR="006E0282" w:rsidRPr="008E6E4B" w:rsidRDefault="008024D9" w:rsidP="003E3E31">
            <w:pPr>
              <w:autoSpaceDE w:val="0"/>
              <w:autoSpaceDN w:val="0"/>
              <w:adjustRightInd w:val="0"/>
              <w:spacing w:before="120"/>
              <w:rPr>
                <w:rFonts w:cs="Times New Roman"/>
                <w:b/>
                <w:bCs/>
                <w:color w:val="000000"/>
                <w:szCs w:val="24"/>
              </w:rPr>
            </w:pPr>
            <w:r>
              <w:rPr>
                <w:rFonts w:cs="Times New Roman"/>
                <w:b/>
                <w:bCs/>
                <w:color w:val="000000"/>
                <w:szCs w:val="24"/>
              </w:rPr>
              <w:t xml:space="preserve">Project </w:t>
            </w:r>
            <w:r w:rsidR="00EE42DF">
              <w:rPr>
                <w:rFonts w:cs="Times New Roman"/>
                <w:b/>
                <w:bCs/>
                <w:color w:val="000000"/>
                <w:szCs w:val="24"/>
              </w:rPr>
              <w:t>Implementation</w:t>
            </w:r>
          </w:p>
        </w:tc>
        <w:tc>
          <w:tcPr>
            <w:tcW w:w="1085" w:type="dxa"/>
            <w:vAlign w:val="center"/>
          </w:tcPr>
          <w:p w14:paraId="3EF3F5A2" w14:textId="77777777" w:rsidR="006E0282" w:rsidRPr="008E6E4B" w:rsidRDefault="006E0282" w:rsidP="003E3E31">
            <w:pPr>
              <w:autoSpaceDE w:val="0"/>
              <w:autoSpaceDN w:val="0"/>
              <w:adjustRightInd w:val="0"/>
              <w:spacing w:before="120"/>
              <w:jc w:val="center"/>
              <w:rPr>
                <w:rFonts w:cs="Times New Roman"/>
                <w:b/>
                <w:color w:val="000000"/>
                <w:szCs w:val="24"/>
              </w:rPr>
            </w:pPr>
            <w:r>
              <w:rPr>
                <w:rFonts w:cs="Times New Roman"/>
                <w:color w:val="000000"/>
                <w:szCs w:val="24"/>
              </w:rPr>
              <w:t>22</w:t>
            </w:r>
          </w:p>
        </w:tc>
      </w:tr>
      <w:tr w:rsidR="006E0282" w:rsidRPr="008E6E4B" w14:paraId="3D1EB51A" w14:textId="77777777" w:rsidTr="009F559D">
        <w:tc>
          <w:tcPr>
            <w:tcW w:w="450" w:type="dxa"/>
          </w:tcPr>
          <w:p w14:paraId="4C01B54E"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7895452D" w14:textId="77777777" w:rsidR="006E0282" w:rsidRPr="008E6E4B" w:rsidRDefault="006E0282" w:rsidP="006B3326">
            <w:pPr>
              <w:jc w:val="left"/>
              <w:rPr>
                <w:rFonts w:cs="Times New Roman"/>
                <w:bCs/>
                <w:szCs w:val="28"/>
              </w:rPr>
            </w:pPr>
            <w:proofErr w:type="gramStart"/>
            <w:r w:rsidRPr="008E6E4B">
              <w:rPr>
                <w:rFonts w:cs="Times New Roman"/>
                <w:bCs/>
                <w:szCs w:val="28"/>
              </w:rPr>
              <w:t xml:space="preserve">4.1  </w:t>
            </w:r>
            <w:r w:rsidR="00B85DCA" w:rsidRPr="00B85DCA">
              <w:rPr>
                <w:rFonts w:cs="Times New Roman"/>
                <w:bCs/>
                <w:szCs w:val="28"/>
              </w:rPr>
              <w:t>System</w:t>
            </w:r>
            <w:proofErr w:type="gramEnd"/>
            <w:r w:rsidR="00B85DCA" w:rsidRPr="00B85DCA">
              <w:rPr>
                <w:rFonts w:cs="Times New Roman"/>
                <w:bCs/>
                <w:szCs w:val="28"/>
              </w:rPr>
              <w:t xml:space="preserve"> implementation</w:t>
            </w:r>
            <w:r w:rsidR="00C64B72">
              <w:rPr>
                <w:rFonts w:cs="Times New Roman"/>
                <w:bCs/>
                <w:szCs w:val="28"/>
              </w:rPr>
              <w:t xml:space="preserve"> (</w:t>
            </w:r>
            <w:r w:rsidR="00C64B72" w:rsidRPr="00C64B72">
              <w:rPr>
                <w:rFonts w:cs="Times New Roman"/>
                <w:bCs/>
                <w:color w:val="FF0000"/>
                <w:szCs w:val="28"/>
              </w:rPr>
              <w:t>Also include User Manual considering Front End</w:t>
            </w:r>
            <w:r w:rsidR="00C64B72">
              <w:rPr>
                <w:rFonts w:cs="Times New Roman"/>
                <w:bCs/>
                <w:szCs w:val="28"/>
              </w:rPr>
              <w:t>)</w:t>
            </w:r>
          </w:p>
        </w:tc>
        <w:tc>
          <w:tcPr>
            <w:tcW w:w="1085" w:type="dxa"/>
          </w:tcPr>
          <w:p w14:paraId="118BD95E" w14:textId="77777777" w:rsidR="006E0282" w:rsidRPr="008E6E4B" w:rsidRDefault="006E0282" w:rsidP="003E3E31">
            <w:pPr>
              <w:autoSpaceDE w:val="0"/>
              <w:autoSpaceDN w:val="0"/>
              <w:adjustRightInd w:val="0"/>
              <w:jc w:val="center"/>
              <w:rPr>
                <w:rFonts w:cs="Times New Roman"/>
                <w:color w:val="000000"/>
                <w:szCs w:val="24"/>
              </w:rPr>
            </w:pPr>
            <w:r>
              <w:rPr>
                <w:rFonts w:cs="Times New Roman"/>
                <w:color w:val="000000"/>
                <w:szCs w:val="24"/>
              </w:rPr>
              <w:t>22</w:t>
            </w:r>
          </w:p>
        </w:tc>
      </w:tr>
      <w:tr w:rsidR="006E0282" w:rsidRPr="008E6E4B" w14:paraId="40A29206" w14:textId="77777777" w:rsidTr="009F559D">
        <w:trPr>
          <w:trHeight w:val="343"/>
        </w:trPr>
        <w:tc>
          <w:tcPr>
            <w:tcW w:w="450" w:type="dxa"/>
          </w:tcPr>
          <w:p w14:paraId="5E168AFF"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21DF4FB3" w14:textId="77777777" w:rsidR="006E0282" w:rsidRPr="008E6E4B" w:rsidRDefault="006E0282" w:rsidP="009E5757">
            <w:pPr>
              <w:jc w:val="left"/>
              <w:rPr>
                <w:rFonts w:cs="Times New Roman"/>
                <w:szCs w:val="24"/>
              </w:rPr>
            </w:pPr>
            <w:proofErr w:type="gramStart"/>
            <w:r w:rsidRPr="008E6E4B">
              <w:rPr>
                <w:rFonts w:cs="Times New Roman"/>
                <w:bCs/>
                <w:iCs/>
                <w:color w:val="000000" w:themeColor="text1"/>
                <w:szCs w:val="24"/>
                <w:lang w:bidi="bn-BD"/>
              </w:rPr>
              <w:t>4.</w:t>
            </w:r>
            <w:r w:rsidR="00A623EE">
              <w:rPr>
                <w:rFonts w:cs="Times New Roman"/>
                <w:bCs/>
                <w:iCs/>
                <w:color w:val="000000" w:themeColor="text1"/>
                <w:szCs w:val="24"/>
                <w:lang w:bidi="bn-BD"/>
              </w:rPr>
              <w:t xml:space="preserve">2  </w:t>
            </w:r>
            <w:r w:rsidR="00A623EE" w:rsidRPr="0070593A">
              <w:rPr>
                <w:rFonts w:cs="Times New Roman"/>
                <w:bCs/>
                <w:i/>
                <w:iCs/>
                <w:color w:val="000000" w:themeColor="text1"/>
                <w:szCs w:val="24"/>
                <w:lang w:bidi="bn-BD"/>
              </w:rPr>
              <w:t>Morality</w:t>
            </w:r>
            <w:proofErr w:type="gramEnd"/>
            <w:r w:rsidR="00A623EE" w:rsidRPr="0070593A">
              <w:rPr>
                <w:rFonts w:cs="Times New Roman"/>
                <w:bCs/>
                <w:i/>
                <w:iCs/>
                <w:color w:val="000000" w:themeColor="text1"/>
                <w:szCs w:val="24"/>
                <w:lang w:bidi="bn-BD"/>
              </w:rPr>
              <w:t xml:space="preserve"> or Ethical </w:t>
            </w:r>
            <w:r w:rsidR="009E5757" w:rsidRPr="0070593A">
              <w:rPr>
                <w:rFonts w:cs="Times New Roman"/>
                <w:bCs/>
                <w:i/>
                <w:iCs/>
                <w:color w:val="000000" w:themeColor="text1"/>
                <w:szCs w:val="24"/>
                <w:lang w:bidi="bn-BD"/>
              </w:rPr>
              <w:t>i</w:t>
            </w:r>
            <w:r w:rsidR="00A623EE" w:rsidRPr="0070593A">
              <w:rPr>
                <w:rFonts w:cs="Times New Roman"/>
                <w:bCs/>
                <w:i/>
                <w:iCs/>
                <w:color w:val="000000" w:themeColor="text1"/>
                <w:szCs w:val="24"/>
                <w:lang w:bidi="bn-BD"/>
              </w:rPr>
              <w:t>ssues</w:t>
            </w:r>
            <w:r w:rsidR="00A623EE" w:rsidRPr="00A623EE">
              <w:rPr>
                <w:rFonts w:cs="Times New Roman"/>
                <w:bCs/>
                <w:iCs/>
                <w:color w:val="000000" w:themeColor="text1"/>
                <w:szCs w:val="24"/>
                <w:lang w:bidi="bn-BD"/>
              </w:rPr>
              <w:t xml:space="preserve"> (</w:t>
            </w:r>
            <w:r w:rsidR="0070593A" w:rsidRPr="0044679F">
              <w:rPr>
                <w:rFonts w:cs="Times New Roman"/>
                <w:color w:val="FF0000"/>
                <w:szCs w:val="24"/>
              </w:rPr>
              <w:t xml:space="preserve">Hint: </w:t>
            </w:r>
            <w:r w:rsidR="00A623EE" w:rsidRPr="00384B2D">
              <w:rPr>
                <w:rFonts w:cs="Times New Roman"/>
                <w:color w:val="FF0000"/>
                <w:szCs w:val="24"/>
              </w:rPr>
              <w:t>Proper citations or acknowledgement and plagiarism</w:t>
            </w:r>
            <w:r w:rsidR="00A623EE" w:rsidRPr="00A623EE">
              <w:rPr>
                <w:rFonts w:cs="Times New Roman"/>
                <w:bCs/>
                <w:iCs/>
                <w:color w:val="000000" w:themeColor="text1"/>
                <w:szCs w:val="24"/>
                <w:lang w:bidi="bn-BD"/>
              </w:rPr>
              <w:t>)</w:t>
            </w:r>
          </w:p>
        </w:tc>
        <w:tc>
          <w:tcPr>
            <w:tcW w:w="1085" w:type="dxa"/>
          </w:tcPr>
          <w:p w14:paraId="0F01518F" w14:textId="77777777" w:rsidR="006E0282" w:rsidRPr="008E6E4B" w:rsidRDefault="006E0282" w:rsidP="003E3E31">
            <w:pPr>
              <w:autoSpaceDE w:val="0"/>
              <w:autoSpaceDN w:val="0"/>
              <w:adjustRightInd w:val="0"/>
              <w:jc w:val="center"/>
              <w:rPr>
                <w:rFonts w:cs="Times New Roman"/>
                <w:color w:val="000000"/>
                <w:szCs w:val="24"/>
              </w:rPr>
            </w:pPr>
            <w:r>
              <w:rPr>
                <w:rFonts w:cs="Times New Roman"/>
                <w:color w:val="000000"/>
                <w:szCs w:val="24"/>
              </w:rPr>
              <w:t>24</w:t>
            </w:r>
          </w:p>
        </w:tc>
      </w:tr>
      <w:tr w:rsidR="006E0282" w:rsidRPr="008E6E4B" w14:paraId="46A0D266" w14:textId="77777777" w:rsidTr="009F559D">
        <w:trPr>
          <w:trHeight w:val="343"/>
        </w:trPr>
        <w:tc>
          <w:tcPr>
            <w:tcW w:w="450" w:type="dxa"/>
          </w:tcPr>
          <w:p w14:paraId="37C8B710"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2A23B436" w14:textId="77777777" w:rsidR="006E0282" w:rsidRPr="00545E9B" w:rsidRDefault="00FA7D25" w:rsidP="00DE1BB3">
            <w:pPr>
              <w:jc w:val="left"/>
              <w:rPr>
                <w:rFonts w:cs="Times New Roman"/>
                <w:bCs/>
                <w:iCs/>
                <w:color w:val="000000" w:themeColor="text1"/>
                <w:szCs w:val="24"/>
                <w:cs/>
                <w:lang w:bidi="bn-BD"/>
              </w:rPr>
            </w:pPr>
            <w:proofErr w:type="gramStart"/>
            <w:r>
              <w:rPr>
                <w:rFonts w:cs="Times New Roman"/>
                <w:bCs/>
                <w:iCs/>
                <w:color w:val="000000" w:themeColor="text1"/>
                <w:szCs w:val="24"/>
                <w:lang w:bidi="bn-BD"/>
              </w:rPr>
              <w:t xml:space="preserve">4.3 </w:t>
            </w:r>
            <w:r w:rsidR="00B3656B" w:rsidRPr="00FA7D25">
              <w:rPr>
                <w:rFonts w:cs="Times New Roman"/>
                <w:bCs/>
                <w:iCs/>
                <w:color w:val="000000" w:themeColor="text1"/>
                <w:szCs w:val="24"/>
                <w:lang w:bidi="bn-BD"/>
              </w:rPr>
              <w:t xml:space="preserve"> </w:t>
            </w:r>
            <w:r w:rsidRPr="00384B2D">
              <w:rPr>
                <w:rFonts w:cs="Times New Roman"/>
                <w:bCs/>
                <w:i/>
                <w:iCs/>
                <w:color w:val="000000" w:themeColor="text1"/>
                <w:szCs w:val="24"/>
                <w:lang w:bidi="bn-BD"/>
              </w:rPr>
              <w:t>Socio</w:t>
            </w:r>
            <w:proofErr w:type="gramEnd"/>
            <w:r w:rsidRPr="00384B2D">
              <w:rPr>
                <w:rFonts w:cs="Times New Roman"/>
                <w:bCs/>
                <w:i/>
                <w:iCs/>
                <w:color w:val="000000" w:themeColor="text1"/>
                <w:szCs w:val="24"/>
                <w:lang w:bidi="bn-BD"/>
              </w:rPr>
              <w:t>-</w:t>
            </w:r>
            <w:r w:rsidR="00DE1BB3" w:rsidRPr="00384B2D">
              <w:rPr>
                <w:rFonts w:cs="Times New Roman"/>
                <w:bCs/>
                <w:i/>
                <w:iCs/>
                <w:color w:val="000000" w:themeColor="text1"/>
                <w:szCs w:val="24"/>
                <w:lang w:bidi="bn-BD"/>
              </w:rPr>
              <w:t>e</w:t>
            </w:r>
            <w:r w:rsidRPr="00384B2D">
              <w:rPr>
                <w:rFonts w:cs="Times New Roman"/>
                <w:bCs/>
                <w:i/>
                <w:iCs/>
                <w:color w:val="000000" w:themeColor="text1"/>
                <w:szCs w:val="24"/>
                <w:lang w:bidi="bn-BD"/>
              </w:rPr>
              <w:t xml:space="preserve">conomic </w:t>
            </w:r>
            <w:r w:rsidR="00ED25F7" w:rsidRPr="00384B2D">
              <w:rPr>
                <w:rFonts w:cs="Times New Roman"/>
                <w:bCs/>
                <w:i/>
                <w:iCs/>
                <w:color w:val="000000" w:themeColor="text1"/>
                <w:szCs w:val="24"/>
                <w:lang w:bidi="bn-BD"/>
              </w:rPr>
              <w:t>i</w:t>
            </w:r>
            <w:r w:rsidRPr="00384B2D">
              <w:rPr>
                <w:rFonts w:cs="Times New Roman"/>
                <w:bCs/>
                <w:i/>
                <w:iCs/>
                <w:color w:val="000000" w:themeColor="text1"/>
                <w:szCs w:val="24"/>
                <w:lang w:bidi="bn-BD"/>
              </w:rPr>
              <w:t xml:space="preserve">mpact and </w:t>
            </w:r>
            <w:r w:rsidR="00ED25F7" w:rsidRPr="00384B2D">
              <w:rPr>
                <w:rFonts w:cs="Times New Roman"/>
                <w:bCs/>
                <w:i/>
                <w:iCs/>
                <w:color w:val="000000" w:themeColor="text1"/>
                <w:szCs w:val="24"/>
                <w:lang w:bidi="bn-BD"/>
              </w:rPr>
              <w:t>s</w:t>
            </w:r>
            <w:r w:rsidRPr="00384B2D">
              <w:rPr>
                <w:rFonts w:cs="Times New Roman"/>
                <w:bCs/>
                <w:i/>
                <w:iCs/>
                <w:color w:val="000000" w:themeColor="text1"/>
                <w:szCs w:val="24"/>
                <w:lang w:bidi="bn-BD"/>
              </w:rPr>
              <w:t>ustainability</w:t>
            </w:r>
            <w:r w:rsidRPr="00FA7D25">
              <w:rPr>
                <w:rFonts w:cs="Times New Roman"/>
                <w:bCs/>
                <w:iCs/>
                <w:color w:val="000000" w:themeColor="text1"/>
                <w:szCs w:val="24"/>
                <w:lang w:bidi="bn-BD"/>
              </w:rPr>
              <w:t xml:space="preserve"> (</w:t>
            </w:r>
            <w:r w:rsidR="00D8294E" w:rsidRPr="0044679F">
              <w:rPr>
                <w:rFonts w:cs="Times New Roman"/>
                <w:color w:val="FF0000"/>
                <w:szCs w:val="24"/>
              </w:rPr>
              <w:t xml:space="preserve">Hint: </w:t>
            </w:r>
            <w:r w:rsidRPr="00384B2D">
              <w:rPr>
                <w:rFonts w:cs="Times New Roman"/>
                <w:color w:val="FF0000"/>
                <w:szCs w:val="24"/>
              </w:rPr>
              <w:t>Write down the impact of the project on societal, health, safety, legal</w:t>
            </w:r>
            <w:r w:rsidR="004D0F45" w:rsidRPr="00384B2D">
              <w:rPr>
                <w:rFonts w:cs="Times New Roman"/>
                <w:color w:val="FF0000"/>
                <w:szCs w:val="24"/>
              </w:rPr>
              <w:t>,</w:t>
            </w:r>
            <w:r w:rsidRPr="00384B2D">
              <w:rPr>
                <w:rFonts w:cs="Times New Roman"/>
                <w:color w:val="FF0000"/>
                <w:szCs w:val="24"/>
              </w:rPr>
              <w:t xml:space="preserve"> and cultural issues also the impact of project on the environment and sustainability</w:t>
            </w:r>
            <w:r w:rsidR="00545E9B">
              <w:rPr>
                <w:rFonts w:cs="Times New Roman"/>
                <w:bCs/>
                <w:iCs/>
                <w:color w:val="000000" w:themeColor="text1"/>
                <w:szCs w:val="24"/>
                <w:lang w:bidi="bn-BD"/>
              </w:rPr>
              <w:t>)</w:t>
            </w:r>
          </w:p>
        </w:tc>
        <w:tc>
          <w:tcPr>
            <w:tcW w:w="1085" w:type="dxa"/>
          </w:tcPr>
          <w:p w14:paraId="36C53576" w14:textId="77777777" w:rsidR="006E0282" w:rsidRPr="008E6E4B" w:rsidRDefault="006E0282" w:rsidP="003E3E31">
            <w:pPr>
              <w:autoSpaceDE w:val="0"/>
              <w:autoSpaceDN w:val="0"/>
              <w:adjustRightInd w:val="0"/>
              <w:jc w:val="center"/>
              <w:rPr>
                <w:rFonts w:cs="Times New Roman"/>
                <w:color w:val="000000"/>
                <w:szCs w:val="24"/>
              </w:rPr>
            </w:pPr>
            <w:r>
              <w:rPr>
                <w:rFonts w:cs="Times New Roman"/>
                <w:color w:val="000000"/>
                <w:szCs w:val="24"/>
              </w:rPr>
              <w:t>25</w:t>
            </w:r>
          </w:p>
        </w:tc>
      </w:tr>
      <w:tr w:rsidR="006E0282" w:rsidRPr="008E6E4B" w14:paraId="04C26546" w14:textId="77777777" w:rsidTr="009F559D">
        <w:trPr>
          <w:trHeight w:val="343"/>
        </w:trPr>
        <w:tc>
          <w:tcPr>
            <w:tcW w:w="450" w:type="dxa"/>
          </w:tcPr>
          <w:p w14:paraId="22B4676D"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7DF0884D" w14:textId="77777777" w:rsidR="006E0282" w:rsidRPr="00ED5E8A" w:rsidRDefault="006E0282" w:rsidP="00317EA8">
            <w:pPr>
              <w:contextualSpacing/>
              <w:jc w:val="left"/>
              <w:rPr>
                <w:rFonts w:cs="Times New Roman"/>
                <w:bCs/>
                <w:iCs/>
                <w:szCs w:val="24"/>
                <w:lang w:bidi="bn-BD"/>
              </w:rPr>
            </w:pPr>
            <w:proofErr w:type="gramStart"/>
            <w:r>
              <w:rPr>
                <w:rFonts w:cs="Times New Roman"/>
                <w:bCs/>
                <w:iCs/>
                <w:szCs w:val="24"/>
                <w:lang w:bidi="bn-BD"/>
              </w:rPr>
              <w:t>4.</w:t>
            </w:r>
            <w:r w:rsidR="00D20E12">
              <w:rPr>
                <w:rFonts w:cs="Times New Roman"/>
                <w:bCs/>
                <w:iCs/>
                <w:szCs w:val="24"/>
                <w:lang w:bidi="bn-BD"/>
              </w:rPr>
              <w:t>4</w:t>
            </w:r>
            <w:r>
              <w:rPr>
                <w:rFonts w:cs="Times New Roman"/>
                <w:bCs/>
                <w:iCs/>
                <w:szCs w:val="24"/>
                <w:lang w:bidi="bn-BD"/>
              </w:rPr>
              <w:t xml:space="preserve"> </w:t>
            </w:r>
            <w:r w:rsidR="00317EA8">
              <w:rPr>
                <w:rFonts w:cs="Times New Roman"/>
                <w:bCs/>
                <w:iCs/>
                <w:szCs w:val="24"/>
                <w:lang w:bidi="bn-BD"/>
              </w:rPr>
              <w:t xml:space="preserve"> </w:t>
            </w:r>
            <w:r w:rsidR="00D35ECE" w:rsidRPr="00384B2D">
              <w:rPr>
                <w:rFonts w:cs="Times New Roman"/>
                <w:bCs/>
                <w:i/>
                <w:iCs/>
                <w:szCs w:val="24"/>
                <w:lang w:bidi="bn-BD"/>
              </w:rPr>
              <w:t>Financial</w:t>
            </w:r>
            <w:proofErr w:type="gramEnd"/>
            <w:r w:rsidR="00D35ECE" w:rsidRPr="00384B2D">
              <w:rPr>
                <w:rFonts w:cs="Times New Roman"/>
                <w:bCs/>
                <w:i/>
                <w:iCs/>
                <w:szCs w:val="24"/>
                <w:lang w:bidi="bn-BD"/>
              </w:rPr>
              <w:t xml:space="preserve"> </w:t>
            </w:r>
            <w:r w:rsidR="00033560" w:rsidRPr="00384B2D">
              <w:rPr>
                <w:rFonts w:cs="Times New Roman"/>
                <w:bCs/>
                <w:i/>
                <w:iCs/>
                <w:szCs w:val="24"/>
                <w:lang w:bidi="bn-BD"/>
              </w:rPr>
              <w:t>a</w:t>
            </w:r>
            <w:r w:rsidR="00D35ECE" w:rsidRPr="00384B2D">
              <w:rPr>
                <w:rFonts w:cs="Times New Roman"/>
                <w:bCs/>
                <w:i/>
                <w:iCs/>
                <w:szCs w:val="24"/>
                <w:lang w:bidi="bn-BD"/>
              </w:rPr>
              <w:t>nalyses and budget</w:t>
            </w:r>
            <w:r w:rsidR="00D35ECE" w:rsidRPr="00D35ECE">
              <w:rPr>
                <w:rFonts w:cs="Times New Roman"/>
                <w:bCs/>
                <w:iCs/>
                <w:szCs w:val="24"/>
                <w:lang w:bidi="bn-BD"/>
              </w:rPr>
              <w:t xml:space="preserve"> (</w:t>
            </w:r>
            <w:r w:rsidR="00D35ECE" w:rsidRPr="00384B2D">
              <w:rPr>
                <w:rFonts w:cs="Times New Roman"/>
                <w:color w:val="FF0000"/>
                <w:szCs w:val="24"/>
              </w:rPr>
              <w:t>Overall budget planning or Component / Software Budget planning. It can be written in Appendices also.</w:t>
            </w:r>
            <w:r w:rsidR="00D35ECE" w:rsidRPr="00D35ECE">
              <w:rPr>
                <w:rFonts w:cs="Times New Roman"/>
                <w:bCs/>
                <w:iCs/>
                <w:szCs w:val="24"/>
                <w:lang w:bidi="bn-BD"/>
              </w:rPr>
              <w:t>)</w:t>
            </w:r>
          </w:p>
        </w:tc>
        <w:tc>
          <w:tcPr>
            <w:tcW w:w="1085" w:type="dxa"/>
          </w:tcPr>
          <w:p w14:paraId="0FA9EBA9" w14:textId="77777777" w:rsidR="006E0282" w:rsidRPr="00ED5E8A" w:rsidRDefault="006E0282" w:rsidP="003E3E31">
            <w:pPr>
              <w:autoSpaceDE w:val="0"/>
              <w:autoSpaceDN w:val="0"/>
              <w:adjustRightInd w:val="0"/>
              <w:jc w:val="center"/>
              <w:rPr>
                <w:rFonts w:cs="Times New Roman"/>
                <w:szCs w:val="24"/>
              </w:rPr>
            </w:pPr>
            <w:r>
              <w:rPr>
                <w:rFonts w:cs="Times New Roman"/>
                <w:szCs w:val="24"/>
              </w:rPr>
              <w:t>2</w:t>
            </w:r>
            <w:r w:rsidR="00C1495D">
              <w:rPr>
                <w:rFonts w:cs="Times New Roman"/>
                <w:szCs w:val="24"/>
              </w:rPr>
              <w:t>6</w:t>
            </w:r>
          </w:p>
        </w:tc>
      </w:tr>
      <w:tr w:rsidR="00CF4A5F" w:rsidRPr="008E6E4B" w14:paraId="185F77CF" w14:textId="77777777" w:rsidTr="009F559D">
        <w:trPr>
          <w:trHeight w:val="343"/>
        </w:trPr>
        <w:tc>
          <w:tcPr>
            <w:tcW w:w="450" w:type="dxa"/>
          </w:tcPr>
          <w:p w14:paraId="30B3EEB8" w14:textId="77777777" w:rsidR="00CF4A5F" w:rsidRPr="008E6E4B" w:rsidRDefault="00CF4A5F" w:rsidP="003E3E31">
            <w:pPr>
              <w:autoSpaceDE w:val="0"/>
              <w:autoSpaceDN w:val="0"/>
              <w:adjustRightInd w:val="0"/>
              <w:jc w:val="center"/>
              <w:rPr>
                <w:rFonts w:cs="Times New Roman"/>
                <w:color w:val="000000"/>
                <w:szCs w:val="24"/>
              </w:rPr>
            </w:pPr>
          </w:p>
        </w:tc>
        <w:tc>
          <w:tcPr>
            <w:tcW w:w="7195" w:type="dxa"/>
          </w:tcPr>
          <w:p w14:paraId="01D9DCD8" w14:textId="77777777" w:rsidR="00CF4A5F" w:rsidRDefault="00CF4A5F" w:rsidP="00317EA8">
            <w:pPr>
              <w:contextualSpacing/>
              <w:jc w:val="left"/>
              <w:rPr>
                <w:rFonts w:cs="Times New Roman"/>
                <w:bCs/>
                <w:iCs/>
                <w:szCs w:val="24"/>
                <w:lang w:bidi="bn-BD"/>
              </w:rPr>
            </w:pPr>
            <w:proofErr w:type="gramStart"/>
            <w:r>
              <w:rPr>
                <w:rFonts w:cs="Times New Roman"/>
                <w:bCs/>
                <w:iCs/>
                <w:szCs w:val="24"/>
                <w:lang w:bidi="bn-BD"/>
              </w:rPr>
              <w:t>4.5  …</w:t>
            </w:r>
            <w:proofErr w:type="gramEnd"/>
            <w:r>
              <w:rPr>
                <w:rFonts w:cs="Times New Roman"/>
                <w:bCs/>
                <w:iCs/>
                <w:szCs w:val="24"/>
                <w:lang w:bidi="bn-BD"/>
              </w:rPr>
              <w:t>…….</w:t>
            </w:r>
          </w:p>
        </w:tc>
        <w:tc>
          <w:tcPr>
            <w:tcW w:w="1085" w:type="dxa"/>
          </w:tcPr>
          <w:p w14:paraId="1DF9EF56" w14:textId="77777777" w:rsidR="00CF4A5F" w:rsidRDefault="00CF4A5F" w:rsidP="004644DE">
            <w:pPr>
              <w:autoSpaceDE w:val="0"/>
              <w:autoSpaceDN w:val="0"/>
              <w:adjustRightInd w:val="0"/>
              <w:jc w:val="center"/>
              <w:rPr>
                <w:rFonts w:cs="Times New Roman"/>
                <w:szCs w:val="24"/>
              </w:rPr>
            </w:pPr>
            <w:r>
              <w:rPr>
                <w:rFonts w:cs="Times New Roman"/>
                <w:szCs w:val="24"/>
              </w:rPr>
              <w:t>2</w:t>
            </w:r>
            <w:r w:rsidR="004644DE">
              <w:rPr>
                <w:rFonts w:cs="Times New Roman"/>
                <w:szCs w:val="24"/>
              </w:rPr>
              <w:t>7</w:t>
            </w:r>
          </w:p>
        </w:tc>
      </w:tr>
      <w:tr w:rsidR="006E0282" w:rsidRPr="008E6E4B" w14:paraId="0F64FD8A" w14:textId="77777777" w:rsidTr="009F559D">
        <w:tc>
          <w:tcPr>
            <w:tcW w:w="450" w:type="dxa"/>
          </w:tcPr>
          <w:p w14:paraId="21840835" w14:textId="77777777" w:rsidR="006E0282" w:rsidRPr="008E6E4B" w:rsidRDefault="000E2A19" w:rsidP="003E3E31">
            <w:pPr>
              <w:autoSpaceDE w:val="0"/>
              <w:autoSpaceDN w:val="0"/>
              <w:adjustRightInd w:val="0"/>
              <w:rPr>
                <w:rFonts w:cs="Times New Roman"/>
                <w:color w:val="000000"/>
                <w:szCs w:val="24"/>
              </w:rPr>
            </w:pPr>
            <w:r>
              <w:rPr>
                <w:rFonts w:cs="Times New Roman"/>
                <w:b/>
                <w:color w:val="000000"/>
                <w:szCs w:val="24"/>
              </w:rPr>
              <w:t>5</w:t>
            </w:r>
          </w:p>
        </w:tc>
        <w:tc>
          <w:tcPr>
            <w:tcW w:w="7195" w:type="dxa"/>
          </w:tcPr>
          <w:p w14:paraId="613BA215" w14:textId="77777777" w:rsidR="006E0282" w:rsidRPr="008E6E4B" w:rsidRDefault="006E0282" w:rsidP="003E3E31">
            <w:pPr>
              <w:rPr>
                <w:rFonts w:cs="Times New Roman"/>
                <w:b/>
                <w:szCs w:val="32"/>
              </w:rPr>
            </w:pPr>
            <w:r w:rsidRPr="008E6E4B">
              <w:rPr>
                <w:rFonts w:cs="Times New Roman"/>
                <w:b/>
                <w:szCs w:val="32"/>
              </w:rPr>
              <w:t>Conclusions</w:t>
            </w:r>
          </w:p>
        </w:tc>
        <w:tc>
          <w:tcPr>
            <w:tcW w:w="1085" w:type="dxa"/>
          </w:tcPr>
          <w:p w14:paraId="47C5EEBF" w14:textId="77777777" w:rsidR="006E0282" w:rsidRPr="008E6E4B" w:rsidRDefault="00DF46E4" w:rsidP="003E3E31">
            <w:pPr>
              <w:autoSpaceDE w:val="0"/>
              <w:autoSpaceDN w:val="0"/>
              <w:adjustRightInd w:val="0"/>
              <w:jc w:val="center"/>
              <w:rPr>
                <w:rFonts w:cs="Times New Roman"/>
                <w:color w:val="000000"/>
                <w:szCs w:val="24"/>
              </w:rPr>
            </w:pPr>
            <w:r>
              <w:rPr>
                <w:rFonts w:cs="Times New Roman"/>
                <w:color w:val="000000"/>
                <w:szCs w:val="24"/>
              </w:rPr>
              <w:t>2</w:t>
            </w:r>
            <w:r w:rsidR="006E0282">
              <w:rPr>
                <w:rFonts w:cs="Times New Roman"/>
                <w:color w:val="000000"/>
                <w:szCs w:val="24"/>
              </w:rPr>
              <w:t>8</w:t>
            </w:r>
          </w:p>
        </w:tc>
      </w:tr>
      <w:tr w:rsidR="006E0282" w:rsidRPr="008E6E4B" w14:paraId="343CA287" w14:textId="77777777" w:rsidTr="009F559D">
        <w:trPr>
          <w:trHeight w:val="235"/>
        </w:trPr>
        <w:tc>
          <w:tcPr>
            <w:tcW w:w="450" w:type="dxa"/>
          </w:tcPr>
          <w:p w14:paraId="305F5D0B"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55813487" w14:textId="77777777" w:rsidR="006E0282" w:rsidRPr="008E6E4B" w:rsidRDefault="00EC184C" w:rsidP="003D64D3">
            <w:pPr>
              <w:rPr>
                <w:rFonts w:cs="Times New Roman"/>
              </w:rPr>
            </w:pPr>
            <w:proofErr w:type="gramStart"/>
            <w:r>
              <w:rPr>
                <w:rFonts w:cs="Times New Roman"/>
                <w:bCs/>
                <w:szCs w:val="28"/>
              </w:rPr>
              <w:t>5</w:t>
            </w:r>
            <w:r w:rsidR="006E0282" w:rsidRPr="008E6E4B">
              <w:rPr>
                <w:rFonts w:cs="Times New Roman"/>
                <w:bCs/>
                <w:szCs w:val="28"/>
              </w:rPr>
              <w:t>.1</w:t>
            </w:r>
            <w:r w:rsidR="00317EA8">
              <w:rPr>
                <w:rFonts w:cs="Times New Roman"/>
                <w:bCs/>
                <w:szCs w:val="28"/>
              </w:rPr>
              <w:t xml:space="preserve"> </w:t>
            </w:r>
            <w:r w:rsidR="006E0282" w:rsidRPr="008E6E4B">
              <w:rPr>
                <w:rFonts w:cs="Times New Roman"/>
                <w:bCs/>
                <w:szCs w:val="28"/>
              </w:rPr>
              <w:t xml:space="preserve"> </w:t>
            </w:r>
            <w:r w:rsidR="00BA51FC" w:rsidRPr="00BA51FC">
              <w:rPr>
                <w:rFonts w:cs="Times New Roman"/>
                <w:bCs/>
                <w:szCs w:val="28"/>
              </w:rPr>
              <w:t>Conclusion</w:t>
            </w:r>
            <w:proofErr w:type="gramEnd"/>
            <w:r w:rsidR="00BA51FC" w:rsidRPr="00BA51FC">
              <w:rPr>
                <w:rFonts w:cs="Times New Roman"/>
                <w:bCs/>
                <w:szCs w:val="28"/>
              </w:rPr>
              <w:t xml:space="preserve"> and </w:t>
            </w:r>
            <w:r w:rsidR="003D64D3">
              <w:rPr>
                <w:rFonts w:cs="Times New Roman"/>
                <w:bCs/>
                <w:szCs w:val="28"/>
              </w:rPr>
              <w:t>c</w:t>
            </w:r>
            <w:r w:rsidR="00BA51FC" w:rsidRPr="00BA51FC">
              <w:rPr>
                <w:rFonts w:cs="Times New Roman"/>
                <w:bCs/>
                <w:szCs w:val="28"/>
              </w:rPr>
              <w:t xml:space="preserve">hallenges </w:t>
            </w:r>
            <w:r w:rsidR="00BA51FC">
              <w:rPr>
                <w:rFonts w:cs="Times New Roman"/>
                <w:bCs/>
                <w:szCs w:val="28"/>
              </w:rPr>
              <w:t>f</w:t>
            </w:r>
            <w:r w:rsidR="00BA51FC" w:rsidRPr="00BA51FC">
              <w:rPr>
                <w:rFonts w:cs="Times New Roman"/>
                <w:bCs/>
                <w:szCs w:val="28"/>
              </w:rPr>
              <w:t>aced</w:t>
            </w:r>
          </w:p>
        </w:tc>
        <w:tc>
          <w:tcPr>
            <w:tcW w:w="1085" w:type="dxa"/>
          </w:tcPr>
          <w:p w14:paraId="58C90E76" w14:textId="77777777" w:rsidR="006E0282" w:rsidRPr="008E6E4B" w:rsidRDefault="00DF46E4" w:rsidP="003E3E31">
            <w:pPr>
              <w:autoSpaceDE w:val="0"/>
              <w:autoSpaceDN w:val="0"/>
              <w:adjustRightInd w:val="0"/>
              <w:jc w:val="center"/>
              <w:rPr>
                <w:rFonts w:cs="Times New Roman"/>
                <w:color w:val="000000"/>
                <w:szCs w:val="24"/>
              </w:rPr>
            </w:pPr>
            <w:r>
              <w:rPr>
                <w:rFonts w:cs="Times New Roman"/>
                <w:color w:val="000000"/>
                <w:szCs w:val="24"/>
              </w:rPr>
              <w:t>2</w:t>
            </w:r>
            <w:r w:rsidR="006E0282">
              <w:rPr>
                <w:rFonts w:cs="Times New Roman"/>
                <w:color w:val="000000"/>
                <w:szCs w:val="24"/>
              </w:rPr>
              <w:t>8</w:t>
            </w:r>
          </w:p>
        </w:tc>
      </w:tr>
      <w:tr w:rsidR="006E0282" w:rsidRPr="008E6E4B" w14:paraId="24D79B4A" w14:textId="77777777" w:rsidTr="009F559D">
        <w:trPr>
          <w:trHeight w:val="58"/>
        </w:trPr>
        <w:tc>
          <w:tcPr>
            <w:tcW w:w="450" w:type="dxa"/>
          </w:tcPr>
          <w:p w14:paraId="1533F0D5"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04AAE26A" w14:textId="77777777" w:rsidR="006E0282" w:rsidRPr="008E6E4B" w:rsidRDefault="00DF46E4" w:rsidP="003E3E31">
            <w:pPr>
              <w:rPr>
                <w:rFonts w:cs="Times New Roman"/>
              </w:rPr>
            </w:pPr>
            <w:proofErr w:type="gramStart"/>
            <w:r>
              <w:rPr>
                <w:rFonts w:cs="Times New Roman"/>
                <w:bCs/>
                <w:szCs w:val="28"/>
              </w:rPr>
              <w:t>5</w:t>
            </w:r>
            <w:r w:rsidR="006E0282" w:rsidRPr="008E6E4B">
              <w:rPr>
                <w:rFonts w:cs="Times New Roman"/>
                <w:bCs/>
                <w:szCs w:val="28"/>
              </w:rPr>
              <w:t xml:space="preserve">.2 </w:t>
            </w:r>
            <w:r w:rsidR="00317EA8">
              <w:rPr>
                <w:rFonts w:cs="Times New Roman"/>
                <w:bCs/>
                <w:szCs w:val="28"/>
              </w:rPr>
              <w:t xml:space="preserve"> </w:t>
            </w:r>
            <w:r w:rsidR="006E0282" w:rsidRPr="008E6E4B">
              <w:rPr>
                <w:rFonts w:cs="Times New Roman"/>
                <w:bCs/>
                <w:szCs w:val="28"/>
              </w:rPr>
              <w:t>Future</w:t>
            </w:r>
            <w:proofErr w:type="gramEnd"/>
            <w:r w:rsidR="006E0282" w:rsidRPr="008E6E4B">
              <w:rPr>
                <w:rFonts w:cs="Times New Roman"/>
                <w:bCs/>
                <w:szCs w:val="28"/>
              </w:rPr>
              <w:t xml:space="preserve"> work</w:t>
            </w:r>
          </w:p>
        </w:tc>
        <w:tc>
          <w:tcPr>
            <w:tcW w:w="1085" w:type="dxa"/>
          </w:tcPr>
          <w:p w14:paraId="2ABCB77A" w14:textId="77777777" w:rsidR="006E0282" w:rsidRPr="008E6E4B" w:rsidRDefault="00DF46E4" w:rsidP="00DF46E4">
            <w:pPr>
              <w:autoSpaceDE w:val="0"/>
              <w:autoSpaceDN w:val="0"/>
              <w:adjustRightInd w:val="0"/>
              <w:jc w:val="center"/>
              <w:rPr>
                <w:rFonts w:cs="Times New Roman"/>
                <w:color w:val="000000"/>
                <w:szCs w:val="24"/>
              </w:rPr>
            </w:pPr>
            <w:r>
              <w:rPr>
                <w:rFonts w:cs="Times New Roman"/>
                <w:color w:val="000000"/>
                <w:szCs w:val="24"/>
              </w:rPr>
              <w:t>29</w:t>
            </w:r>
          </w:p>
        </w:tc>
      </w:tr>
      <w:tr w:rsidR="00F756CF" w:rsidRPr="008E6E4B" w14:paraId="608213F2" w14:textId="77777777" w:rsidTr="009F559D">
        <w:trPr>
          <w:trHeight w:val="58"/>
        </w:trPr>
        <w:tc>
          <w:tcPr>
            <w:tcW w:w="450" w:type="dxa"/>
          </w:tcPr>
          <w:p w14:paraId="7E6D22CC" w14:textId="77777777" w:rsidR="00F756CF" w:rsidRPr="008E6E4B" w:rsidRDefault="00F756CF" w:rsidP="003E3E31">
            <w:pPr>
              <w:autoSpaceDE w:val="0"/>
              <w:autoSpaceDN w:val="0"/>
              <w:adjustRightInd w:val="0"/>
              <w:jc w:val="center"/>
              <w:rPr>
                <w:rFonts w:cs="Times New Roman"/>
                <w:color w:val="000000"/>
                <w:szCs w:val="24"/>
              </w:rPr>
            </w:pPr>
          </w:p>
        </w:tc>
        <w:tc>
          <w:tcPr>
            <w:tcW w:w="7195" w:type="dxa"/>
          </w:tcPr>
          <w:p w14:paraId="3BDCDFCD" w14:textId="77777777" w:rsidR="00F756CF" w:rsidRDefault="00F756CF" w:rsidP="003E3E31">
            <w:pPr>
              <w:rPr>
                <w:rFonts w:cs="Times New Roman"/>
                <w:bCs/>
                <w:szCs w:val="28"/>
              </w:rPr>
            </w:pPr>
            <w:proofErr w:type="gramStart"/>
            <w:r>
              <w:rPr>
                <w:rFonts w:cs="Times New Roman"/>
                <w:bCs/>
                <w:szCs w:val="28"/>
              </w:rPr>
              <w:t>5.3</w:t>
            </w:r>
            <w:r w:rsidR="00CB2144">
              <w:rPr>
                <w:rFonts w:cs="Times New Roman"/>
                <w:bCs/>
                <w:szCs w:val="28"/>
              </w:rPr>
              <w:t xml:space="preserve">  …</w:t>
            </w:r>
            <w:proofErr w:type="gramEnd"/>
            <w:r w:rsidR="00CB2144">
              <w:rPr>
                <w:rFonts w:cs="Times New Roman"/>
                <w:bCs/>
                <w:szCs w:val="28"/>
              </w:rPr>
              <w:t>……….</w:t>
            </w:r>
          </w:p>
        </w:tc>
        <w:tc>
          <w:tcPr>
            <w:tcW w:w="1085" w:type="dxa"/>
          </w:tcPr>
          <w:p w14:paraId="23828055" w14:textId="77777777" w:rsidR="00F756CF" w:rsidRDefault="00CB2144" w:rsidP="00DF46E4">
            <w:pPr>
              <w:autoSpaceDE w:val="0"/>
              <w:autoSpaceDN w:val="0"/>
              <w:adjustRightInd w:val="0"/>
              <w:jc w:val="center"/>
              <w:rPr>
                <w:rFonts w:cs="Times New Roman"/>
                <w:color w:val="000000"/>
                <w:szCs w:val="24"/>
              </w:rPr>
            </w:pPr>
            <w:r>
              <w:rPr>
                <w:rFonts w:cs="Times New Roman"/>
                <w:color w:val="000000"/>
                <w:szCs w:val="24"/>
              </w:rPr>
              <w:t>30</w:t>
            </w:r>
          </w:p>
        </w:tc>
      </w:tr>
      <w:tr w:rsidR="00887C5A" w:rsidRPr="008E6E4B" w14:paraId="3F6DC244" w14:textId="77777777" w:rsidTr="009F559D">
        <w:trPr>
          <w:trHeight w:val="58"/>
        </w:trPr>
        <w:tc>
          <w:tcPr>
            <w:tcW w:w="450" w:type="dxa"/>
          </w:tcPr>
          <w:p w14:paraId="7944074C" w14:textId="77777777" w:rsidR="00887C5A" w:rsidRPr="008E6E4B" w:rsidRDefault="00887C5A" w:rsidP="003E3E31">
            <w:pPr>
              <w:autoSpaceDE w:val="0"/>
              <w:autoSpaceDN w:val="0"/>
              <w:adjustRightInd w:val="0"/>
              <w:jc w:val="center"/>
              <w:rPr>
                <w:rFonts w:cs="Times New Roman"/>
                <w:color w:val="000000"/>
                <w:szCs w:val="24"/>
              </w:rPr>
            </w:pPr>
          </w:p>
        </w:tc>
        <w:tc>
          <w:tcPr>
            <w:tcW w:w="7195" w:type="dxa"/>
          </w:tcPr>
          <w:p w14:paraId="41D8ED63" w14:textId="77777777" w:rsidR="00887C5A" w:rsidRDefault="00887C5A" w:rsidP="003E3E31">
            <w:pPr>
              <w:rPr>
                <w:rFonts w:cs="Times New Roman"/>
                <w:bCs/>
                <w:szCs w:val="28"/>
              </w:rPr>
            </w:pPr>
          </w:p>
        </w:tc>
        <w:tc>
          <w:tcPr>
            <w:tcW w:w="1085" w:type="dxa"/>
          </w:tcPr>
          <w:p w14:paraId="3A17D5B1" w14:textId="77777777" w:rsidR="00887C5A" w:rsidRDefault="00887C5A" w:rsidP="00DF46E4">
            <w:pPr>
              <w:autoSpaceDE w:val="0"/>
              <w:autoSpaceDN w:val="0"/>
              <w:adjustRightInd w:val="0"/>
              <w:jc w:val="center"/>
              <w:rPr>
                <w:rFonts w:cs="Times New Roman"/>
                <w:color w:val="000000"/>
                <w:szCs w:val="24"/>
              </w:rPr>
            </w:pPr>
          </w:p>
        </w:tc>
      </w:tr>
      <w:tr w:rsidR="003B1EBC" w:rsidRPr="008E6E4B" w14:paraId="0B9117B4" w14:textId="77777777" w:rsidTr="009F559D">
        <w:tc>
          <w:tcPr>
            <w:tcW w:w="450" w:type="dxa"/>
          </w:tcPr>
          <w:p w14:paraId="70C271CF" w14:textId="77777777" w:rsidR="003B1EBC" w:rsidRPr="008E6E4B" w:rsidRDefault="003B1EBC" w:rsidP="003B1EBC">
            <w:pPr>
              <w:autoSpaceDE w:val="0"/>
              <w:autoSpaceDN w:val="0"/>
              <w:adjustRightInd w:val="0"/>
              <w:rPr>
                <w:rFonts w:cs="Times New Roman"/>
                <w:b/>
                <w:color w:val="000000"/>
                <w:szCs w:val="24"/>
              </w:rPr>
            </w:pPr>
          </w:p>
        </w:tc>
        <w:tc>
          <w:tcPr>
            <w:tcW w:w="7195" w:type="dxa"/>
          </w:tcPr>
          <w:p w14:paraId="6E94FA7F" w14:textId="77777777" w:rsidR="003B1EBC" w:rsidRPr="008E6E4B" w:rsidRDefault="00887C5A" w:rsidP="00887C5A">
            <w:pPr>
              <w:rPr>
                <w:rFonts w:cs="Times New Roman"/>
                <w:b/>
                <w:color w:val="000000"/>
                <w:szCs w:val="24"/>
              </w:rPr>
            </w:pPr>
            <w:r w:rsidRPr="00887C5A">
              <w:rPr>
                <w:rFonts w:cs="Times New Roman"/>
                <w:b/>
                <w:szCs w:val="32"/>
              </w:rPr>
              <w:t>References</w:t>
            </w:r>
          </w:p>
        </w:tc>
        <w:tc>
          <w:tcPr>
            <w:tcW w:w="1085" w:type="dxa"/>
          </w:tcPr>
          <w:p w14:paraId="645AD458" w14:textId="77777777" w:rsidR="003B1EBC" w:rsidRPr="008E6E4B" w:rsidRDefault="003B1EBC" w:rsidP="00482EB2">
            <w:pPr>
              <w:autoSpaceDE w:val="0"/>
              <w:autoSpaceDN w:val="0"/>
              <w:adjustRightInd w:val="0"/>
              <w:jc w:val="center"/>
              <w:rPr>
                <w:rFonts w:cs="Times New Roman"/>
                <w:color w:val="000000"/>
                <w:szCs w:val="24"/>
              </w:rPr>
            </w:pPr>
            <w:r>
              <w:rPr>
                <w:rFonts w:cs="Times New Roman"/>
                <w:color w:val="000000"/>
                <w:szCs w:val="24"/>
              </w:rPr>
              <w:t>3</w:t>
            </w:r>
            <w:r w:rsidR="00482EB2">
              <w:rPr>
                <w:rFonts w:cs="Times New Roman"/>
                <w:color w:val="000000"/>
                <w:szCs w:val="24"/>
              </w:rPr>
              <w:t>1</w:t>
            </w:r>
          </w:p>
        </w:tc>
      </w:tr>
      <w:tr w:rsidR="003B1EBC" w:rsidRPr="008E6E4B" w14:paraId="629DEA66" w14:textId="77777777" w:rsidTr="009F559D">
        <w:tc>
          <w:tcPr>
            <w:tcW w:w="450" w:type="dxa"/>
          </w:tcPr>
          <w:p w14:paraId="5846FECD" w14:textId="77777777" w:rsidR="003B1EBC" w:rsidRPr="009B58E5" w:rsidRDefault="003B1EBC" w:rsidP="003B1EBC">
            <w:pPr>
              <w:autoSpaceDE w:val="0"/>
              <w:autoSpaceDN w:val="0"/>
              <w:adjustRightInd w:val="0"/>
              <w:rPr>
                <w:rFonts w:cs="Times New Roman"/>
                <w:color w:val="000000"/>
                <w:szCs w:val="24"/>
              </w:rPr>
            </w:pPr>
          </w:p>
        </w:tc>
        <w:tc>
          <w:tcPr>
            <w:tcW w:w="7195" w:type="dxa"/>
          </w:tcPr>
          <w:p w14:paraId="36A9D0F8" w14:textId="77777777" w:rsidR="003B1EBC" w:rsidRPr="009B58E5" w:rsidRDefault="003B1EBC" w:rsidP="003B1EBC">
            <w:pPr>
              <w:autoSpaceDE w:val="0"/>
              <w:autoSpaceDN w:val="0"/>
              <w:adjustRightInd w:val="0"/>
              <w:rPr>
                <w:rFonts w:cs="Times New Roman"/>
                <w:color w:val="000000"/>
                <w:szCs w:val="24"/>
              </w:rPr>
            </w:pPr>
            <w:r w:rsidRPr="009B58E5">
              <w:rPr>
                <w:rFonts w:cs="Times New Roman"/>
                <w:color w:val="000000"/>
                <w:szCs w:val="24"/>
              </w:rPr>
              <w:t>Appendices (</w:t>
            </w:r>
            <w:r w:rsidRPr="00384B2D">
              <w:rPr>
                <w:rFonts w:cs="Times New Roman"/>
                <w:color w:val="FF0000"/>
                <w:szCs w:val="24"/>
              </w:rPr>
              <w:t>If any</w:t>
            </w:r>
            <w:r w:rsidRPr="009B58E5">
              <w:rPr>
                <w:rFonts w:cs="Times New Roman"/>
                <w:color w:val="000000"/>
                <w:szCs w:val="24"/>
              </w:rPr>
              <w:t>)</w:t>
            </w:r>
          </w:p>
        </w:tc>
        <w:tc>
          <w:tcPr>
            <w:tcW w:w="1085" w:type="dxa"/>
          </w:tcPr>
          <w:p w14:paraId="2BC29369" w14:textId="77777777" w:rsidR="003B1EBC" w:rsidRDefault="003B1EBC" w:rsidP="003B1EBC">
            <w:pPr>
              <w:autoSpaceDE w:val="0"/>
              <w:autoSpaceDN w:val="0"/>
              <w:adjustRightInd w:val="0"/>
              <w:jc w:val="center"/>
              <w:rPr>
                <w:rFonts w:cs="Times New Roman"/>
                <w:color w:val="000000"/>
                <w:szCs w:val="24"/>
              </w:rPr>
            </w:pPr>
          </w:p>
        </w:tc>
      </w:tr>
    </w:tbl>
    <w:p w14:paraId="5F36414A" w14:textId="77777777" w:rsidR="00DC4A70" w:rsidRDefault="00DC4A70" w:rsidP="00B53B50"/>
    <w:p w14:paraId="3F73A5D9" w14:textId="77777777" w:rsidR="00E053CC" w:rsidRDefault="00E053CC" w:rsidP="00E053CC">
      <w:pPr>
        <w:jc w:val="left"/>
        <w:rPr>
          <w:rFonts w:cs="Times New Roman"/>
          <w:b/>
          <w:szCs w:val="24"/>
        </w:rPr>
      </w:pPr>
    </w:p>
    <w:p w14:paraId="52AE5A3C" w14:textId="77777777" w:rsidR="003359E6" w:rsidRDefault="003359E6">
      <w:pPr>
        <w:rPr>
          <w:rFonts w:cs="Times New Roman"/>
          <w:b/>
          <w:szCs w:val="24"/>
        </w:rPr>
      </w:pPr>
    </w:p>
    <w:p w14:paraId="05C898ED" w14:textId="77777777" w:rsidR="003359E6" w:rsidRDefault="003359E6">
      <w:pPr>
        <w:spacing w:after="160" w:line="259" w:lineRule="auto"/>
        <w:jc w:val="left"/>
        <w:rPr>
          <w:rFonts w:cs="Times New Roman"/>
          <w:b/>
          <w:szCs w:val="24"/>
        </w:rPr>
      </w:pPr>
      <w:r>
        <w:rPr>
          <w:rFonts w:cs="Times New Roman"/>
          <w:b/>
          <w:szCs w:val="24"/>
        </w:rPr>
        <w:br w:type="page"/>
      </w:r>
    </w:p>
    <w:p w14:paraId="7B9F6980" w14:textId="77777777" w:rsidR="003359E6" w:rsidRPr="003359E6" w:rsidRDefault="008B466C" w:rsidP="003C45AE">
      <w:pPr>
        <w:tabs>
          <w:tab w:val="left" w:pos="3630"/>
          <w:tab w:val="center" w:pos="4536"/>
        </w:tabs>
        <w:autoSpaceDE w:val="0"/>
        <w:autoSpaceDN w:val="0"/>
        <w:adjustRightInd w:val="0"/>
        <w:jc w:val="center"/>
        <w:rPr>
          <w:rFonts w:eastAsia="Calibri" w:cs="Vrinda"/>
          <w:b/>
          <w:bCs/>
          <w:color w:val="000000"/>
          <w:sz w:val="32"/>
          <w:szCs w:val="32"/>
          <w:lang w:bidi="bn-BD"/>
        </w:rPr>
      </w:pPr>
      <w:r>
        <w:rPr>
          <w:rFonts w:eastAsia="Calibri" w:cs="Vrinda"/>
          <w:b/>
          <w:bCs/>
          <w:color w:val="000000"/>
          <w:sz w:val="32"/>
          <w:szCs w:val="32"/>
          <w:lang w:bidi="bn-BD"/>
        </w:rPr>
        <w:lastRenderedPageBreak/>
        <w:t>List of T</w:t>
      </w:r>
      <w:r w:rsidR="005844C0" w:rsidRPr="003359E6">
        <w:rPr>
          <w:rFonts w:eastAsia="Calibri" w:cs="Vrinda"/>
          <w:b/>
          <w:bCs/>
          <w:color w:val="000000"/>
          <w:sz w:val="32"/>
          <w:szCs w:val="32"/>
          <w:lang w:bidi="bn-BD"/>
        </w:rPr>
        <w:t>ables</w:t>
      </w:r>
    </w:p>
    <w:p w14:paraId="2D9F568D" w14:textId="77777777" w:rsidR="003359E6" w:rsidRPr="003C45AE" w:rsidRDefault="003359E6" w:rsidP="003C45AE">
      <w:pPr>
        <w:tabs>
          <w:tab w:val="left" w:pos="3630"/>
          <w:tab w:val="center" w:pos="4536"/>
        </w:tabs>
        <w:autoSpaceDE w:val="0"/>
        <w:autoSpaceDN w:val="0"/>
        <w:adjustRightInd w:val="0"/>
        <w:spacing w:line="240" w:lineRule="auto"/>
        <w:jc w:val="center"/>
        <w:rPr>
          <w:rFonts w:eastAsia="Calibri" w:cs="Vrinda"/>
          <w:b/>
          <w:bCs/>
          <w:color w:val="000000"/>
          <w:szCs w:val="24"/>
          <w:lang w:bidi="bn-BD"/>
        </w:rPr>
      </w:pPr>
    </w:p>
    <w:tbl>
      <w:tblPr>
        <w:tblStyle w:val="TableGrid"/>
        <w:tblpPr w:leftFromText="180" w:rightFromText="180" w:vertAnchor="page" w:horzAnchor="margin" w:tblpY="290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4" w:type="dxa"/>
          <w:left w:w="115" w:type="dxa"/>
          <w:right w:w="115" w:type="dxa"/>
        </w:tblCellMar>
        <w:tblLook w:val="04A0" w:firstRow="1" w:lastRow="0" w:firstColumn="1" w:lastColumn="0" w:noHBand="0" w:noVBand="1"/>
      </w:tblPr>
      <w:tblGrid>
        <w:gridCol w:w="1555"/>
        <w:gridCol w:w="6095"/>
        <w:gridCol w:w="900"/>
      </w:tblGrid>
      <w:tr w:rsidR="003C45AE" w14:paraId="29C158E1" w14:textId="77777777" w:rsidTr="00902A86">
        <w:tc>
          <w:tcPr>
            <w:tcW w:w="1555" w:type="dxa"/>
          </w:tcPr>
          <w:p w14:paraId="54C82D39" w14:textId="77777777" w:rsidR="003C45AE" w:rsidRDefault="003C45AE" w:rsidP="00902A86">
            <w:pPr>
              <w:spacing w:before="60" w:after="60"/>
              <w:jc w:val="center"/>
              <w:rPr>
                <w:rFonts w:cs="Times New Roman"/>
                <w:b/>
                <w:szCs w:val="24"/>
              </w:rPr>
            </w:pPr>
            <w:r>
              <w:rPr>
                <w:rFonts w:cs="Times New Roman"/>
                <w:b/>
                <w:szCs w:val="24"/>
              </w:rPr>
              <w:t>Table No</w:t>
            </w:r>
            <w:r w:rsidR="00B503FF">
              <w:rPr>
                <w:rFonts w:cs="Times New Roman"/>
                <w:b/>
                <w:szCs w:val="24"/>
              </w:rPr>
              <w:t>.</w:t>
            </w:r>
          </w:p>
        </w:tc>
        <w:tc>
          <w:tcPr>
            <w:tcW w:w="6095" w:type="dxa"/>
          </w:tcPr>
          <w:p w14:paraId="1E7BC0EC" w14:textId="77777777" w:rsidR="003C45AE" w:rsidRDefault="00B503FF" w:rsidP="003C45AE">
            <w:pPr>
              <w:spacing w:before="60" w:after="60"/>
              <w:jc w:val="left"/>
              <w:rPr>
                <w:rFonts w:cs="Times New Roman"/>
                <w:b/>
                <w:szCs w:val="24"/>
              </w:rPr>
            </w:pPr>
            <w:r>
              <w:rPr>
                <w:b/>
                <w:bCs/>
                <w:color w:val="000000"/>
                <w:szCs w:val="24"/>
                <w:lang w:bidi="bn-BD"/>
              </w:rPr>
              <w:t>Description</w:t>
            </w:r>
          </w:p>
        </w:tc>
        <w:tc>
          <w:tcPr>
            <w:tcW w:w="900" w:type="dxa"/>
          </w:tcPr>
          <w:p w14:paraId="0CA4CFB7" w14:textId="77777777" w:rsidR="003C45AE" w:rsidRDefault="003C45AE" w:rsidP="00902A86">
            <w:pPr>
              <w:spacing w:before="60" w:after="60"/>
              <w:jc w:val="center"/>
              <w:rPr>
                <w:rFonts w:cs="Times New Roman"/>
                <w:b/>
                <w:szCs w:val="24"/>
              </w:rPr>
            </w:pPr>
            <w:r w:rsidRPr="006C4F97">
              <w:rPr>
                <w:b/>
                <w:bCs/>
                <w:color w:val="000000"/>
                <w:szCs w:val="24"/>
                <w:lang w:bidi="bn-BD"/>
              </w:rPr>
              <w:t>Page</w:t>
            </w:r>
          </w:p>
        </w:tc>
      </w:tr>
      <w:tr w:rsidR="003C45AE" w14:paraId="5C4C11DE" w14:textId="77777777" w:rsidTr="00902A86">
        <w:trPr>
          <w:trHeight w:val="80"/>
        </w:trPr>
        <w:tc>
          <w:tcPr>
            <w:tcW w:w="1555" w:type="dxa"/>
          </w:tcPr>
          <w:p w14:paraId="797B6875" w14:textId="77777777" w:rsidR="003C45AE" w:rsidRPr="006F2167" w:rsidRDefault="003C45AE" w:rsidP="00902A86">
            <w:pPr>
              <w:spacing w:before="60" w:after="60" w:line="276" w:lineRule="auto"/>
              <w:jc w:val="center"/>
              <w:rPr>
                <w:rFonts w:cs="Times New Roman"/>
                <w:szCs w:val="20"/>
              </w:rPr>
            </w:pPr>
            <w:r w:rsidRPr="00EB3C7F">
              <w:rPr>
                <w:rFonts w:cs="Times New Roman"/>
                <w:szCs w:val="20"/>
              </w:rPr>
              <w:t>2.1</w:t>
            </w:r>
          </w:p>
        </w:tc>
        <w:tc>
          <w:tcPr>
            <w:tcW w:w="6095" w:type="dxa"/>
          </w:tcPr>
          <w:p w14:paraId="0E633D9A" w14:textId="77777777" w:rsidR="003C45AE" w:rsidRPr="00EB3C7F" w:rsidRDefault="003C45AE" w:rsidP="002E4ABA">
            <w:pPr>
              <w:spacing w:before="60" w:after="60" w:line="276" w:lineRule="auto"/>
              <w:jc w:val="left"/>
              <w:rPr>
                <w:rFonts w:cs="Times New Roman"/>
                <w:b/>
                <w:szCs w:val="24"/>
              </w:rPr>
            </w:pPr>
            <w:r>
              <w:rPr>
                <w:rFonts w:cs="Times New Roman"/>
                <w:szCs w:val="20"/>
              </w:rPr>
              <w:t xml:space="preserve">Network construction using </w:t>
            </w:r>
            <w:proofErr w:type="spellStart"/>
            <w:r w:rsidRPr="00EB3C7F">
              <w:rPr>
                <w:rFonts w:cs="Times New Roman"/>
                <w:szCs w:val="20"/>
              </w:rPr>
              <w:t>Physarum</w:t>
            </w:r>
            <w:proofErr w:type="spellEnd"/>
            <w:r>
              <w:rPr>
                <w:rFonts w:cs="Times New Roman"/>
                <w:szCs w:val="20"/>
              </w:rPr>
              <w:t>.</w:t>
            </w:r>
          </w:p>
        </w:tc>
        <w:tc>
          <w:tcPr>
            <w:tcW w:w="900" w:type="dxa"/>
            <w:vAlign w:val="center"/>
          </w:tcPr>
          <w:p w14:paraId="103F0268" w14:textId="77777777" w:rsidR="003C45AE" w:rsidRPr="00F37888" w:rsidRDefault="003C45AE" w:rsidP="00902A86">
            <w:pPr>
              <w:spacing w:line="276" w:lineRule="auto"/>
              <w:jc w:val="center"/>
            </w:pPr>
            <w:r w:rsidRPr="00F37888">
              <w:t>6</w:t>
            </w:r>
          </w:p>
        </w:tc>
      </w:tr>
      <w:tr w:rsidR="003C45AE" w14:paraId="55769289" w14:textId="77777777" w:rsidTr="00902A86">
        <w:tc>
          <w:tcPr>
            <w:tcW w:w="1555" w:type="dxa"/>
            <w:vAlign w:val="center"/>
          </w:tcPr>
          <w:p w14:paraId="6D56536D" w14:textId="77777777" w:rsidR="003C45AE" w:rsidRPr="00EB3C7F" w:rsidRDefault="002B65AA" w:rsidP="00902A86">
            <w:pPr>
              <w:spacing w:before="60" w:after="60" w:line="276" w:lineRule="auto"/>
              <w:jc w:val="center"/>
              <w:rPr>
                <w:rFonts w:cs="Times New Roman"/>
                <w:szCs w:val="20"/>
              </w:rPr>
            </w:pPr>
            <w:r>
              <w:rPr>
                <w:rFonts w:cs="Times New Roman"/>
                <w:szCs w:val="20"/>
              </w:rPr>
              <w:t>3</w:t>
            </w:r>
            <w:r w:rsidR="003C45AE" w:rsidRPr="00EB3C7F">
              <w:rPr>
                <w:rFonts w:cs="Times New Roman"/>
                <w:szCs w:val="20"/>
              </w:rPr>
              <w:t>.1</w:t>
            </w:r>
          </w:p>
        </w:tc>
        <w:tc>
          <w:tcPr>
            <w:tcW w:w="6095" w:type="dxa"/>
            <w:vAlign w:val="center"/>
          </w:tcPr>
          <w:p w14:paraId="23CB7E60" w14:textId="77777777" w:rsidR="003C45AE" w:rsidRPr="00EB3C7F" w:rsidRDefault="003C45AE" w:rsidP="000543E3">
            <w:pPr>
              <w:spacing w:before="60" w:after="60" w:line="276" w:lineRule="auto"/>
              <w:jc w:val="left"/>
              <w:rPr>
                <w:rFonts w:cs="Times New Roman"/>
                <w:szCs w:val="20"/>
              </w:rPr>
            </w:pPr>
            <w:r w:rsidRPr="00EB3C7F">
              <w:rPr>
                <w:rFonts w:cs="Times New Roman"/>
                <w:szCs w:val="20"/>
              </w:rPr>
              <w:t>Time comparison in car, bus and bicycle</w:t>
            </w:r>
            <w:r w:rsidR="00114F57">
              <w:rPr>
                <w:rFonts w:cs="Times New Roman"/>
                <w:szCs w:val="20"/>
              </w:rPr>
              <w:t>.</w:t>
            </w:r>
          </w:p>
        </w:tc>
        <w:tc>
          <w:tcPr>
            <w:tcW w:w="900" w:type="dxa"/>
          </w:tcPr>
          <w:p w14:paraId="50BBF36E" w14:textId="77777777" w:rsidR="003C45AE" w:rsidRPr="00902A86" w:rsidRDefault="003C45AE" w:rsidP="00902A86">
            <w:pPr>
              <w:spacing w:before="60" w:line="276" w:lineRule="auto"/>
              <w:jc w:val="center"/>
              <w:rPr>
                <w:rFonts w:cs="Times New Roman"/>
                <w:szCs w:val="20"/>
              </w:rPr>
            </w:pPr>
            <w:r w:rsidRPr="00902A86">
              <w:rPr>
                <w:rFonts w:cs="Times New Roman"/>
                <w:szCs w:val="20"/>
              </w:rPr>
              <w:t>23</w:t>
            </w:r>
          </w:p>
        </w:tc>
      </w:tr>
    </w:tbl>
    <w:p w14:paraId="40E067DD" w14:textId="77777777" w:rsidR="003359E6" w:rsidRPr="003C45AE" w:rsidRDefault="003359E6" w:rsidP="003C45AE">
      <w:pPr>
        <w:spacing w:line="240" w:lineRule="auto"/>
        <w:jc w:val="center"/>
        <w:rPr>
          <w:rFonts w:cs="Times New Roman"/>
          <w:b/>
          <w:szCs w:val="24"/>
        </w:rPr>
      </w:pPr>
    </w:p>
    <w:p w14:paraId="7BFD57CF" w14:textId="77777777" w:rsidR="003359E6" w:rsidRDefault="003359E6" w:rsidP="003359E6">
      <w:r>
        <w:br w:type="page"/>
      </w:r>
    </w:p>
    <w:p w14:paraId="411E87D3" w14:textId="77777777" w:rsidR="003359E6" w:rsidRPr="00367717" w:rsidRDefault="00B16977" w:rsidP="00D36AD0">
      <w:pPr>
        <w:tabs>
          <w:tab w:val="left" w:pos="3630"/>
          <w:tab w:val="center" w:pos="4536"/>
        </w:tabs>
        <w:autoSpaceDE w:val="0"/>
        <w:autoSpaceDN w:val="0"/>
        <w:adjustRightInd w:val="0"/>
        <w:jc w:val="center"/>
        <w:rPr>
          <w:b/>
          <w:bCs/>
          <w:color w:val="000000"/>
          <w:sz w:val="32"/>
          <w:szCs w:val="32"/>
          <w:lang w:bidi="bn-BD"/>
        </w:rPr>
      </w:pPr>
      <w:r>
        <w:rPr>
          <w:b/>
          <w:bCs/>
          <w:color w:val="000000"/>
          <w:sz w:val="32"/>
          <w:szCs w:val="32"/>
          <w:lang w:bidi="bn-BD"/>
        </w:rPr>
        <w:lastRenderedPageBreak/>
        <w:t>List of F</w:t>
      </w:r>
      <w:r w:rsidR="005844C0" w:rsidRPr="00367717">
        <w:rPr>
          <w:b/>
          <w:bCs/>
          <w:color w:val="000000"/>
          <w:sz w:val="32"/>
          <w:szCs w:val="32"/>
          <w:lang w:bidi="bn-BD"/>
        </w:rPr>
        <w:t>igures</w:t>
      </w:r>
    </w:p>
    <w:p w14:paraId="4B4D8B95" w14:textId="77777777" w:rsidR="003359E6" w:rsidRDefault="003359E6" w:rsidP="003359E6">
      <w:pPr>
        <w:tabs>
          <w:tab w:val="left" w:pos="3630"/>
          <w:tab w:val="center" w:pos="4536"/>
        </w:tabs>
        <w:autoSpaceDE w:val="0"/>
        <w:autoSpaceDN w:val="0"/>
        <w:adjustRightInd w:val="0"/>
        <w:spacing w:line="240" w:lineRule="auto"/>
        <w:rPr>
          <w:b/>
          <w:bCs/>
          <w:color w:val="000000"/>
          <w:szCs w:val="24"/>
          <w:lang w:bidi="bn-BD"/>
        </w:rPr>
      </w:pPr>
    </w:p>
    <w:tbl>
      <w:tblPr>
        <w:tblStyle w:val="TableGrid"/>
        <w:tblpPr w:leftFromText="180" w:rightFromText="180" w:vertAnchor="page" w:horzAnchor="margin" w:tblpY="2706"/>
        <w:tblW w:w="86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774"/>
        <w:gridCol w:w="1172"/>
      </w:tblGrid>
      <w:tr w:rsidR="00D36AD0" w:rsidRPr="003359E6" w14:paraId="1522164A" w14:textId="77777777" w:rsidTr="00505929">
        <w:tc>
          <w:tcPr>
            <w:tcW w:w="1696" w:type="dxa"/>
            <w:vAlign w:val="center"/>
          </w:tcPr>
          <w:p w14:paraId="78F0BC7A" w14:textId="77777777" w:rsidR="00D36AD0" w:rsidRPr="008520D3" w:rsidRDefault="00D36AD0" w:rsidP="005D00C0">
            <w:pPr>
              <w:spacing w:before="60" w:after="60"/>
              <w:jc w:val="center"/>
              <w:rPr>
                <w:rFonts w:cs="Times New Roman"/>
                <w:b/>
                <w:bCs/>
                <w:color w:val="000000"/>
                <w:szCs w:val="24"/>
                <w:lang w:bidi="bn-BD"/>
              </w:rPr>
            </w:pPr>
            <w:r>
              <w:rPr>
                <w:rFonts w:cs="Times New Roman"/>
                <w:b/>
                <w:bCs/>
                <w:color w:val="000000"/>
                <w:szCs w:val="24"/>
                <w:lang w:bidi="bn-BD"/>
              </w:rPr>
              <w:t>Figure No</w:t>
            </w:r>
            <w:r w:rsidR="00595CB5">
              <w:rPr>
                <w:rFonts w:cs="Times New Roman"/>
                <w:b/>
                <w:bCs/>
                <w:color w:val="000000"/>
                <w:szCs w:val="24"/>
                <w:lang w:bidi="bn-BD"/>
              </w:rPr>
              <w:t>.</w:t>
            </w:r>
          </w:p>
        </w:tc>
        <w:tc>
          <w:tcPr>
            <w:tcW w:w="5774" w:type="dxa"/>
          </w:tcPr>
          <w:p w14:paraId="467B7CFF" w14:textId="77777777" w:rsidR="00D36AD0" w:rsidRPr="003359E6" w:rsidRDefault="00D36AD0" w:rsidP="00D36AD0">
            <w:pPr>
              <w:spacing w:before="60" w:after="60"/>
              <w:jc w:val="left"/>
              <w:rPr>
                <w:rFonts w:cs="Times New Roman"/>
                <w:b/>
                <w:szCs w:val="24"/>
              </w:rPr>
            </w:pPr>
            <w:r w:rsidRPr="008520D3">
              <w:rPr>
                <w:rFonts w:cs="Times New Roman"/>
                <w:b/>
                <w:bCs/>
                <w:color w:val="000000"/>
                <w:szCs w:val="24"/>
                <w:lang w:bidi="bn-BD"/>
              </w:rPr>
              <w:t>Description</w:t>
            </w:r>
          </w:p>
        </w:tc>
        <w:tc>
          <w:tcPr>
            <w:tcW w:w="1172" w:type="dxa"/>
          </w:tcPr>
          <w:p w14:paraId="0A77130A" w14:textId="77777777" w:rsidR="00D36AD0" w:rsidRPr="003359E6" w:rsidRDefault="00D36AD0" w:rsidP="005D00C0">
            <w:pPr>
              <w:spacing w:before="60" w:after="60"/>
              <w:jc w:val="center"/>
              <w:rPr>
                <w:rFonts w:cs="Times New Roman"/>
                <w:b/>
                <w:szCs w:val="24"/>
              </w:rPr>
            </w:pPr>
            <w:r w:rsidRPr="003359E6">
              <w:rPr>
                <w:rFonts w:cs="Times New Roman"/>
                <w:b/>
                <w:bCs/>
                <w:szCs w:val="24"/>
              </w:rPr>
              <w:t>Page</w:t>
            </w:r>
          </w:p>
        </w:tc>
      </w:tr>
      <w:tr w:rsidR="00D36AD0" w:rsidRPr="003359E6" w14:paraId="3921FBBD" w14:textId="77777777" w:rsidTr="00505929">
        <w:tc>
          <w:tcPr>
            <w:tcW w:w="1696" w:type="dxa"/>
          </w:tcPr>
          <w:p w14:paraId="57BDDC70" w14:textId="77777777" w:rsidR="00D36AD0" w:rsidRPr="001751BB" w:rsidRDefault="00B64138" w:rsidP="005D00C0">
            <w:pPr>
              <w:spacing w:before="60" w:after="60" w:line="276" w:lineRule="auto"/>
              <w:jc w:val="center"/>
              <w:rPr>
                <w:szCs w:val="24"/>
              </w:rPr>
            </w:pPr>
            <w:r>
              <w:rPr>
                <w:rFonts w:cs="Times New Roman"/>
                <w:color w:val="000000" w:themeColor="text1"/>
                <w:szCs w:val="24"/>
              </w:rPr>
              <w:t>3.1</w:t>
            </w:r>
          </w:p>
        </w:tc>
        <w:tc>
          <w:tcPr>
            <w:tcW w:w="5774" w:type="dxa"/>
          </w:tcPr>
          <w:p w14:paraId="29BEA070" w14:textId="77777777" w:rsidR="00D36AD0" w:rsidRPr="001751BB" w:rsidRDefault="00D36AD0" w:rsidP="00D36AD0">
            <w:pPr>
              <w:spacing w:before="60" w:after="60" w:line="276" w:lineRule="auto"/>
              <w:jc w:val="left"/>
              <w:rPr>
                <w:szCs w:val="24"/>
              </w:rPr>
            </w:pPr>
            <w:r w:rsidRPr="001751BB">
              <w:rPr>
                <w:rFonts w:cs="Times New Roman"/>
                <w:szCs w:val="24"/>
              </w:rPr>
              <w:t>Real traffic network</w:t>
            </w:r>
            <w:r w:rsidRPr="001751BB">
              <w:rPr>
                <w:rFonts w:cs="Times New Roman"/>
                <w:color w:val="000000" w:themeColor="text1"/>
                <w:szCs w:val="24"/>
              </w:rPr>
              <w:t>.</w:t>
            </w:r>
          </w:p>
        </w:tc>
        <w:tc>
          <w:tcPr>
            <w:tcW w:w="1172" w:type="dxa"/>
          </w:tcPr>
          <w:p w14:paraId="111DA3CF" w14:textId="77777777" w:rsidR="00D36AD0" w:rsidRPr="002E2769" w:rsidRDefault="00D36AD0" w:rsidP="005D00C0">
            <w:pPr>
              <w:spacing w:before="60" w:after="60" w:line="276" w:lineRule="auto"/>
              <w:jc w:val="center"/>
            </w:pPr>
            <w:r w:rsidRPr="002E2769">
              <w:t>16</w:t>
            </w:r>
          </w:p>
        </w:tc>
      </w:tr>
      <w:tr w:rsidR="00D36AD0" w:rsidRPr="003359E6" w14:paraId="1BBF0859" w14:textId="77777777" w:rsidTr="00505929">
        <w:tc>
          <w:tcPr>
            <w:tcW w:w="1696" w:type="dxa"/>
          </w:tcPr>
          <w:p w14:paraId="67C35CB2" w14:textId="77777777" w:rsidR="00D36AD0" w:rsidRPr="001751BB" w:rsidRDefault="00E97E02" w:rsidP="005D00C0">
            <w:pPr>
              <w:spacing w:before="60" w:after="60" w:line="276" w:lineRule="auto"/>
              <w:jc w:val="center"/>
              <w:rPr>
                <w:szCs w:val="24"/>
              </w:rPr>
            </w:pPr>
            <w:r>
              <w:rPr>
                <w:rFonts w:cs="Times New Roman"/>
                <w:szCs w:val="24"/>
              </w:rPr>
              <w:t>4.1</w:t>
            </w:r>
          </w:p>
        </w:tc>
        <w:tc>
          <w:tcPr>
            <w:tcW w:w="5774" w:type="dxa"/>
          </w:tcPr>
          <w:p w14:paraId="4CC80D1A" w14:textId="77777777" w:rsidR="00D36AD0" w:rsidRPr="001751BB" w:rsidRDefault="00D36AD0" w:rsidP="00D36AD0">
            <w:pPr>
              <w:spacing w:before="60" w:after="60" w:line="276" w:lineRule="auto"/>
              <w:jc w:val="left"/>
              <w:rPr>
                <w:szCs w:val="24"/>
              </w:rPr>
            </w:pPr>
            <w:r>
              <w:rPr>
                <w:rFonts w:cs="Times New Roman"/>
                <w:szCs w:val="24"/>
              </w:rPr>
              <w:t xml:space="preserve">Selected </w:t>
            </w:r>
            <w:r w:rsidRPr="001751BB">
              <w:rPr>
                <w:rFonts w:cs="Times New Roman"/>
                <w:szCs w:val="24"/>
              </w:rPr>
              <w:t>Dhaka city Map</w:t>
            </w:r>
            <w:r>
              <w:rPr>
                <w:rFonts w:cs="Times New Roman"/>
                <w:szCs w:val="24"/>
              </w:rPr>
              <w:t>.</w:t>
            </w:r>
          </w:p>
        </w:tc>
        <w:tc>
          <w:tcPr>
            <w:tcW w:w="1172" w:type="dxa"/>
          </w:tcPr>
          <w:p w14:paraId="31AB82A0" w14:textId="77777777" w:rsidR="00D36AD0" w:rsidRPr="002E2769" w:rsidRDefault="00D36AD0" w:rsidP="005D00C0">
            <w:pPr>
              <w:spacing w:before="60" w:after="60" w:line="276" w:lineRule="auto"/>
              <w:jc w:val="center"/>
            </w:pPr>
            <w:r w:rsidRPr="002E2769">
              <w:t>18</w:t>
            </w:r>
          </w:p>
        </w:tc>
      </w:tr>
    </w:tbl>
    <w:p w14:paraId="0AAFF81B" w14:textId="77777777" w:rsidR="00D36AD0" w:rsidRPr="00D36AD0" w:rsidRDefault="00D36AD0" w:rsidP="003359E6">
      <w:pPr>
        <w:tabs>
          <w:tab w:val="left" w:pos="3630"/>
          <w:tab w:val="center" w:pos="4536"/>
        </w:tabs>
        <w:autoSpaceDE w:val="0"/>
        <w:autoSpaceDN w:val="0"/>
        <w:adjustRightInd w:val="0"/>
        <w:spacing w:line="240" w:lineRule="auto"/>
        <w:rPr>
          <w:b/>
          <w:bCs/>
          <w:color w:val="000000"/>
          <w:szCs w:val="24"/>
          <w:lang w:bidi="bn-BD"/>
        </w:rPr>
      </w:pPr>
    </w:p>
    <w:p w14:paraId="1BCDD903" w14:textId="77777777" w:rsidR="003359E6" w:rsidRDefault="003359E6" w:rsidP="003359E6">
      <w:pPr>
        <w:tabs>
          <w:tab w:val="left" w:pos="3630"/>
          <w:tab w:val="center" w:pos="4536"/>
        </w:tabs>
        <w:autoSpaceDE w:val="0"/>
        <w:autoSpaceDN w:val="0"/>
        <w:adjustRightInd w:val="0"/>
        <w:spacing w:line="240" w:lineRule="auto"/>
        <w:rPr>
          <w:b/>
          <w:bCs/>
          <w:color w:val="000000"/>
          <w:sz w:val="28"/>
          <w:szCs w:val="28"/>
          <w:lang w:bidi="bn-BD"/>
        </w:rPr>
      </w:pPr>
    </w:p>
    <w:p w14:paraId="430AFA38" w14:textId="77777777" w:rsidR="003359E6" w:rsidRDefault="003359E6">
      <w:pPr>
        <w:rPr>
          <w:rFonts w:cs="Times New Roman"/>
          <w:b/>
          <w:szCs w:val="24"/>
        </w:rPr>
      </w:pPr>
    </w:p>
    <w:p w14:paraId="172DFDAE" w14:textId="77777777" w:rsidR="00E71C71" w:rsidRDefault="00E71C71">
      <w:pPr>
        <w:rPr>
          <w:rFonts w:cs="Times New Roman"/>
          <w:b/>
          <w:szCs w:val="24"/>
        </w:rPr>
      </w:pPr>
    </w:p>
    <w:p w14:paraId="5A69ACB0" w14:textId="77777777" w:rsidR="00E71C71" w:rsidRDefault="00E71C71">
      <w:pPr>
        <w:rPr>
          <w:rFonts w:cs="Times New Roman"/>
          <w:b/>
          <w:szCs w:val="24"/>
        </w:rPr>
      </w:pPr>
    </w:p>
    <w:p w14:paraId="2312C9C9" w14:textId="77777777" w:rsidR="00E71C71" w:rsidRDefault="00E71C71">
      <w:pPr>
        <w:rPr>
          <w:rFonts w:cs="Times New Roman"/>
          <w:b/>
          <w:szCs w:val="24"/>
        </w:rPr>
      </w:pPr>
    </w:p>
    <w:p w14:paraId="22D3E270" w14:textId="77777777" w:rsidR="00E71C71" w:rsidRDefault="00E71C71">
      <w:pPr>
        <w:rPr>
          <w:rFonts w:cs="Times New Roman"/>
          <w:b/>
          <w:szCs w:val="24"/>
        </w:rPr>
      </w:pPr>
    </w:p>
    <w:p w14:paraId="35A2A1EE" w14:textId="77777777" w:rsidR="00E71C71" w:rsidRDefault="00E71C71">
      <w:pPr>
        <w:rPr>
          <w:rFonts w:cs="Times New Roman"/>
          <w:b/>
          <w:szCs w:val="24"/>
        </w:rPr>
      </w:pPr>
    </w:p>
    <w:p w14:paraId="3B2AE6A0" w14:textId="77777777" w:rsidR="00E71C71" w:rsidRDefault="00E71C71">
      <w:pPr>
        <w:rPr>
          <w:rFonts w:cs="Times New Roman"/>
          <w:b/>
          <w:szCs w:val="24"/>
        </w:rPr>
      </w:pPr>
    </w:p>
    <w:p w14:paraId="77DE66AE" w14:textId="77777777" w:rsidR="00E71C71" w:rsidRDefault="00E71C71">
      <w:pPr>
        <w:rPr>
          <w:rFonts w:cs="Times New Roman"/>
          <w:b/>
          <w:szCs w:val="24"/>
        </w:rPr>
      </w:pPr>
    </w:p>
    <w:p w14:paraId="2A162A42" w14:textId="77777777" w:rsidR="00E71C71" w:rsidRDefault="00E71C71">
      <w:pPr>
        <w:rPr>
          <w:rFonts w:cs="Times New Roman"/>
          <w:b/>
          <w:szCs w:val="24"/>
        </w:rPr>
      </w:pPr>
    </w:p>
    <w:p w14:paraId="2F5FE1FF" w14:textId="77777777" w:rsidR="00E71C71" w:rsidRDefault="00E71C71">
      <w:pPr>
        <w:rPr>
          <w:rFonts w:cs="Times New Roman"/>
          <w:b/>
          <w:szCs w:val="24"/>
        </w:rPr>
      </w:pPr>
    </w:p>
    <w:p w14:paraId="0C6DBA13" w14:textId="77777777" w:rsidR="00E71C71" w:rsidRDefault="00E71C71">
      <w:pPr>
        <w:rPr>
          <w:rFonts w:cs="Times New Roman"/>
          <w:b/>
          <w:szCs w:val="24"/>
        </w:rPr>
      </w:pPr>
    </w:p>
    <w:p w14:paraId="6888147C" w14:textId="77777777" w:rsidR="00E71C71" w:rsidRDefault="00E71C71">
      <w:pPr>
        <w:rPr>
          <w:rFonts w:cs="Times New Roman"/>
          <w:b/>
          <w:szCs w:val="24"/>
        </w:rPr>
      </w:pPr>
    </w:p>
    <w:p w14:paraId="4786D1FB" w14:textId="77777777" w:rsidR="00E71C71" w:rsidRDefault="00E71C71">
      <w:pPr>
        <w:rPr>
          <w:rFonts w:cs="Times New Roman"/>
          <w:b/>
          <w:szCs w:val="24"/>
        </w:rPr>
      </w:pPr>
    </w:p>
    <w:p w14:paraId="1A326A78" w14:textId="77777777" w:rsidR="00E71C71" w:rsidRDefault="00E71C71">
      <w:pPr>
        <w:rPr>
          <w:rFonts w:cs="Times New Roman"/>
          <w:b/>
          <w:szCs w:val="24"/>
        </w:rPr>
      </w:pPr>
    </w:p>
    <w:p w14:paraId="1B2B40BB" w14:textId="77777777" w:rsidR="00E71C71" w:rsidRDefault="00E71C71">
      <w:pPr>
        <w:rPr>
          <w:rFonts w:cs="Times New Roman"/>
          <w:b/>
          <w:szCs w:val="24"/>
        </w:rPr>
      </w:pPr>
    </w:p>
    <w:p w14:paraId="655F162E" w14:textId="77777777" w:rsidR="00E71C71" w:rsidRDefault="00E71C71">
      <w:pPr>
        <w:rPr>
          <w:rFonts w:cs="Times New Roman"/>
          <w:b/>
          <w:szCs w:val="24"/>
        </w:rPr>
      </w:pPr>
    </w:p>
    <w:p w14:paraId="0BE2D129" w14:textId="77777777" w:rsidR="00E71C71" w:rsidRPr="00124CEC" w:rsidRDefault="00E053CC" w:rsidP="00124CEC">
      <w:pPr>
        <w:rPr>
          <w:rFonts w:cs="Times New Roman"/>
          <w:b/>
          <w:szCs w:val="24"/>
        </w:rPr>
        <w:sectPr w:rsidR="00E71C71" w:rsidRPr="00124CEC" w:rsidSect="0041503D">
          <w:headerReference w:type="default" r:id="rId12"/>
          <w:footerReference w:type="default" r:id="rId13"/>
          <w:headerReference w:type="first" r:id="rId14"/>
          <w:pgSz w:w="11906" w:h="16838" w:code="9"/>
          <w:pgMar w:top="1728" w:right="1440" w:bottom="1440" w:left="1728" w:header="720" w:footer="720" w:gutter="0"/>
          <w:pgNumType w:fmt="lowerRoman" w:start="2"/>
          <w:cols w:space="720"/>
          <w:docGrid w:linePitch="360"/>
        </w:sectPr>
      </w:pPr>
      <w:r>
        <w:rPr>
          <w:rFonts w:cs="Times New Roman"/>
          <w:b/>
          <w:szCs w:val="24"/>
        </w:rPr>
        <w:br w:type="page"/>
      </w:r>
    </w:p>
    <w:p w14:paraId="177EBB55" w14:textId="77777777" w:rsidR="00EF5C0F" w:rsidRDefault="004B0F1F" w:rsidP="00287F26">
      <w:pPr>
        <w:pStyle w:val="Project-H1"/>
        <w:jc w:val="left"/>
      </w:pPr>
      <w:bookmarkStart w:id="3" w:name="_Toc150840462"/>
      <w:r w:rsidRPr="00376D85">
        <w:lastRenderedPageBreak/>
        <w:t>Introduction</w:t>
      </w:r>
      <w:bookmarkEnd w:id="3"/>
      <w:r w:rsidR="00EF5C0F">
        <w:t xml:space="preserve"> </w:t>
      </w:r>
    </w:p>
    <w:p w14:paraId="3D75E8D1" w14:textId="77777777" w:rsidR="005A5144" w:rsidRPr="005A5144" w:rsidRDefault="005A5144" w:rsidP="005A5144"/>
    <w:p w14:paraId="441A3A1D" w14:textId="7846C579" w:rsidR="002474D9" w:rsidRPr="00575848" w:rsidRDefault="005A5144" w:rsidP="005A5144">
      <w:pPr>
        <w:spacing w:after="240"/>
      </w:pPr>
      <w:r w:rsidRPr="00904A36">
        <w:rPr>
          <w:rFonts w:cs="Times New Roman"/>
          <w:szCs w:val="24"/>
        </w:rPr>
        <w:t>Bangladesh offers many tourist attractions, including archaeological sites, historical mosques and monuments, longest natural beach in the world, picturesque landscape, hill forests and wildlife, rolling tea gardens and tribes. Tourists find the rich flora and fauna and colorful tribal life very enchanting.</w:t>
      </w:r>
      <w:r>
        <w:rPr>
          <w:rFonts w:cs="Times New Roman"/>
          <w:szCs w:val="24"/>
        </w:rPr>
        <w:t xml:space="preserve"> Tourist industry becomes a </w:t>
      </w:r>
      <w:r w:rsidRPr="007121EC">
        <w:rPr>
          <w:rFonts w:cs="Times New Roman"/>
          <w:szCs w:val="24"/>
        </w:rPr>
        <w:t>vital contributor to the national economy and a significant source of employment</w:t>
      </w:r>
      <w:r>
        <w:rPr>
          <w:rFonts w:cs="Times New Roman"/>
          <w:szCs w:val="24"/>
        </w:rPr>
        <w:t>. Modern technology brings the world in our hand. So, it is a demand of this age to make tourism in Bangladesh explorable easily to the modern world.</w:t>
      </w:r>
    </w:p>
    <w:p w14:paraId="3D34535C" w14:textId="77777777" w:rsidR="006A7622" w:rsidRDefault="006A7622" w:rsidP="007401FF">
      <w:pPr>
        <w:pStyle w:val="Project-H2"/>
      </w:pPr>
      <w:r w:rsidRPr="00376D85">
        <w:t>Background</w:t>
      </w:r>
      <w:r w:rsidRPr="006A7622">
        <w:t xml:space="preserve"> </w:t>
      </w:r>
    </w:p>
    <w:p w14:paraId="705E81C2" w14:textId="77777777" w:rsidR="005A5144" w:rsidRPr="00F3240C" w:rsidRDefault="005A5144" w:rsidP="005A5144">
      <w:pPr>
        <w:pStyle w:val="Project-H2"/>
        <w:numPr>
          <w:ilvl w:val="0"/>
          <w:numId w:val="0"/>
        </w:numPr>
        <w:rPr>
          <w:sz w:val="24"/>
          <w:szCs w:val="24"/>
        </w:rPr>
      </w:pPr>
    </w:p>
    <w:p w14:paraId="0213A337" w14:textId="64884E9B" w:rsidR="00C56EA9" w:rsidRDefault="00FE26CE" w:rsidP="00F3240C">
      <w:r w:rsidRPr="00FE26CE">
        <w:t>Bangladesh has emerged as a destination of natural beauty, attracting a growing number of foreign tourists eager to explore its diverse landscapes and cultural heritage.</w:t>
      </w:r>
      <w:r>
        <w:t xml:space="preserve"> </w:t>
      </w:r>
      <w:r w:rsidR="00F3240C">
        <w:t>There are some tourist sites and mobile apps in online. But there is not proper information about tourism in Bangladesh. Again, all necessary information can’t be found at one place. Tourists need to give more time in browsing for getting necessary information.</w:t>
      </w:r>
      <w:r>
        <w:t xml:space="preserve"> Again, tourism in Bangladesh is growing rapidly and contributing to economy.</w:t>
      </w:r>
      <w:r w:rsidR="00C56EA9">
        <w:t xml:space="preserve"> </w:t>
      </w:r>
      <w:proofErr w:type="gramStart"/>
      <w:r w:rsidR="00C56EA9">
        <w:t>A research</w:t>
      </w:r>
      <w:proofErr w:type="gramEnd"/>
      <w:r w:rsidR="00C56EA9">
        <w:t xml:space="preserve"> on tourism and economics growth of Bangladesh [7] shows how tourism is growing in Bangladesh. That research shows a graph how tourism contributes on GDP of Bangladesh (1996-2020) which is given below- </w:t>
      </w:r>
    </w:p>
    <w:p w14:paraId="0F97CA07" w14:textId="2EEDD41A" w:rsidR="00C56EA9" w:rsidRDefault="00C56EA9" w:rsidP="00F3240C">
      <w:r w:rsidRPr="00E97985">
        <w:rPr>
          <w:noProof/>
        </w:rPr>
        <w:drawing>
          <wp:inline distT="0" distB="0" distL="0" distR="0" wp14:anchorId="74EEB8B7" wp14:editId="05314B6E">
            <wp:extent cx="4914900" cy="1753235"/>
            <wp:effectExtent l="0" t="0" r="0" b="0"/>
            <wp:docPr id="15244701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4470111" name=""/>
                    <pic:cNvPicPr/>
                  </pic:nvPicPr>
                  <pic:blipFill>
                    <a:blip r:embed="rId15">
                      <a:extLst>
                        <a:ext uri="{28A0092B-C50C-407E-A947-70E740481C1C}">
                          <a14:useLocalDpi xmlns:a14="http://schemas.microsoft.com/office/drawing/2010/main" val="0"/>
                        </a:ext>
                      </a:extLst>
                    </a:blip>
                    <a:stretch>
                      <a:fillRect/>
                    </a:stretch>
                  </pic:blipFill>
                  <pic:spPr>
                    <a:xfrm>
                      <a:off x="0" y="0"/>
                      <a:ext cx="4914900" cy="1753235"/>
                    </a:xfrm>
                    <a:prstGeom prst="rect">
                      <a:avLst/>
                    </a:prstGeom>
                  </pic:spPr>
                </pic:pic>
              </a:graphicData>
            </a:graphic>
          </wp:inline>
        </w:drawing>
      </w:r>
    </w:p>
    <w:p w14:paraId="5523E728" w14:textId="0BBAACF7" w:rsidR="00C56EA9" w:rsidRDefault="00C56EA9" w:rsidP="00FE26CE">
      <w:pPr>
        <w:jc w:val="center"/>
      </w:pPr>
      <w:r w:rsidRPr="00FE26CE">
        <w:rPr>
          <w:b/>
          <w:bCs/>
        </w:rPr>
        <w:t>Figure 1.1:</w:t>
      </w:r>
      <w:r>
        <w:t xml:space="preserve"> </w:t>
      </w:r>
      <w:r w:rsidR="00FE26CE">
        <w:t>Contribution of tourism in economic growth in Bangladesh</w:t>
      </w:r>
    </w:p>
    <w:p w14:paraId="3734A86C" w14:textId="77777777" w:rsidR="00FE26CE" w:rsidRDefault="00FE26CE" w:rsidP="00FE26CE">
      <w:pPr>
        <w:jc w:val="left"/>
      </w:pPr>
    </w:p>
    <w:p w14:paraId="56E1289E" w14:textId="633D2D0F" w:rsidR="00FE7CEA" w:rsidRPr="00FE7CEA" w:rsidRDefault="00146F1D" w:rsidP="000443D1">
      <w:r>
        <w:t>To solv</w:t>
      </w:r>
      <w:r w:rsidR="00FE26CE">
        <w:t xml:space="preserve">e </w:t>
      </w:r>
      <w:r w:rsidR="00FE26CE" w:rsidRPr="00FE26CE">
        <w:t>existing gap in online information</w:t>
      </w:r>
      <w:r w:rsidR="00FE26CE">
        <w:t xml:space="preserve"> and make tourism more attractive </w:t>
      </w:r>
      <w:r>
        <w:t>we introduce a smart tourist guide</w:t>
      </w:r>
      <w:r w:rsidR="000443D1">
        <w:t xml:space="preserve"> android</w:t>
      </w:r>
      <w:r>
        <w:t xml:space="preserve"> app</w:t>
      </w:r>
      <w:r w:rsidR="00FE7CEA">
        <w:t xml:space="preserve"> named “</w:t>
      </w:r>
      <w:proofErr w:type="spellStart"/>
      <w:r w:rsidR="00FE7CEA">
        <w:t>Ghuraghuri</w:t>
      </w:r>
      <w:proofErr w:type="spellEnd"/>
      <w:r w:rsidR="00FE7CEA">
        <w:t>”</w:t>
      </w:r>
      <w:r>
        <w:t xml:space="preserve">. </w:t>
      </w:r>
    </w:p>
    <w:p w14:paraId="1B6ECEAF" w14:textId="77777777" w:rsidR="00D913B3" w:rsidRDefault="00D913B3" w:rsidP="00D913B3">
      <w:pPr>
        <w:pStyle w:val="Project-H2"/>
        <w:numPr>
          <w:ilvl w:val="0"/>
          <w:numId w:val="0"/>
        </w:numPr>
      </w:pPr>
    </w:p>
    <w:p w14:paraId="69350F95" w14:textId="77777777" w:rsidR="006E5A09" w:rsidRPr="006A7622" w:rsidRDefault="006E5A09" w:rsidP="00D913B3">
      <w:pPr>
        <w:pStyle w:val="Project-H2"/>
        <w:numPr>
          <w:ilvl w:val="0"/>
          <w:numId w:val="0"/>
        </w:numPr>
      </w:pPr>
    </w:p>
    <w:p w14:paraId="4C5C3A07" w14:textId="77777777" w:rsidR="0071532E" w:rsidRDefault="0071532E" w:rsidP="002474D9">
      <w:pPr>
        <w:pStyle w:val="Project-H2"/>
      </w:pPr>
      <w:bookmarkStart w:id="4" w:name="_Toc150840464"/>
      <w:r w:rsidRPr="004C319A">
        <w:lastRenderedPageBreak/>
        <w:t xml:space="preserve">Objectives </w:t>
      </w:r>
      <w:bookmarkEnd w:id="4"/>
    </w:p>
    <w:p w14:paraId="092B02E0" w14:textId="77777777" w:rsidR="002474D9" w:rsidRPr="00E95157" w:rsidRDefault="002474D9" w:rsidP="002474D9">
      <w:pPr>
        <w:pStyle w:val="Project-H2"/>
        <w:numPr>
          <w:ilvl w:val="0"/>
          <w:numId w:val="0"/>
        </w:numPr>
        <w:rPr>
          <w:b w:val="0"/>
        </w:rPr>
      </w:pPr>
    </w:p>
    <w:p w14:paraId="521A072B" w14:textId="651EE962" w:rsidR="0044393C" w:rsidRDefault="00E95157" w:rsidP="00E95157">
      <w:pPr>
        <w:pStyle w:val="ListParagraph"/>
        <w:numPr>
          <w:ilvl w:val="0"/>
          <w:numId w:val="24"/>
        </w:numPr>
        <w:spacing w:after="240"/>
      </w:pPr>
      <w:r>
        <w:t>To c</w:t>
      </w:r>
      <w:r w:rsidRPr="00E95157">
        <w:t xml:space="preserve">reate a </w:t>
      </w:r>
      <w:r>
        <w:t>c</w:t>
      </w:r>
      <w:r w:rsidRPr="00E95157">
        <w:t xml:space="preserve">omprehensive </w:t>
      </w:r>
      <w:r>
        <w:t>tourism</w:t>
      </w:r>
      <w:r w:rsidRPr="00E95157">
        <w:t xml:space="preserve"> </w:t>
      </w:r>
      <w:r>
        <w:t>i</w:t>
      </w:r>
      <w:r w:rsidRPr="00E95157">
        <w:t xml:space="preserve">nformation </w:t>
      </w:r>
      <w:r>
        <w:t>p</w:t>
      </w:r>
      <w:r w:rsidRPr="00E95157">
        <w:t>latform</w:t>
      </w:r>
      <w:r>
        <w:t>.</w:t>
      </w:r>
    </w:p>
    <w:p w14:paraId="193CF109" w14:textId="512F0C9E" w:rsidR="00E95157" w:rsidRDefault="00E95157" w:rsidP="00E95157">
      <w:pPr>
        <w:pStyle w:val="ListParagraph"/>
        <w:numPr>
          <w:ilvl w:val="0"/>
          <w:numId w:val="24"/>
        </w:numPr>
        <w:spacing w:after="240"/>
      </w:pPr>
      <w:r>
        <w:t>To implement tour booking functionality.</w:t>
      </w:r>
    </w:p>
    <w:p w14:paraId="52FD5824" w14:textId="2974F9CC" w:rsidR="00E95157" w:rsidRDefault="00E95157" w:rsidP="00E95157">
      <w:pPr>
        <w:pStyle w:val="ListParagraph"/>
        <w:numPr>
          <w:ilvl w:val="0"/>
          <w:numId w:val="24"/>
        </w:numPr>
        <w:spacing w:after="240"/>
      </w:pPr>
      <w:r>
        <w:t>To provide tourists necessary tools.</w:t>
      </w:r>
    </w:p>
    <w:p w14:paraId="1A634904" w14:textId="6216ADCC" w:rsidR="00E95157" w:rsidRDefault="00E95157" w:rsidP="00E95157">
      <w:pPr>
        <w:pStyle w:val="ListParagraph"/>
        <w:numPr>
          <w:ilvl w:val="0"/>
          <w:numId w:val="24"/>
        </w:numPr>
        <w:spacing w:after="240"/>
      </w:pPr>
      <w:r>
        <w:t>To implement virtual tourist guide chatbot.</w:t>
      </w:r>
    </w:p>
    <w:p w14:paraId="45BDF222" w14:textId="510F6094" w:rsidR="00E95157" w:rsidRDefault="00FE19C9" w:rsidP="00E95157">
      <w:pPr>
        <w:pStyle w:val="ListParagraph"/>
        <w:numPr>
          <w:ilvl w:val="0"/>
          <w:numId w:val="24"/>
        </w:numPr>
        <w:spacing w:after="240"/>
      </w:pPr>
      <w:r>
        <w:t>To centralize everything about tour at one place.</w:t>
      </w:r>
    </w:p>
    <w:p w14:paraId="33C6EBBD" w14:textId="4FC5FF0B" w:rsidR="00161A77" w:rsidRDefault="00B754EA" w:rsidP="00161A77">
      <w:pPr>
        <w:pStyle w:val="ListParagraph"/>
        <w:numPr>
          <w:ilvl w:val="0"/>
          <w:numId w:val="24"/>
        </w:numPr>
        <w:spacing w:after="240"/>
      </w:pPr>
      <w:r>
        <w:t>To explore and introduce the beauty of Bangladesh world-wide.</w:t>
      </w:r>
    </w:p>
    <w:p w14:paraId="2850AE6A" w14:textId="251185B6" w:rsidR="00161A77" w:rsidRDefault="000D63CD" w:rsidP="00161A77">
      <w:pPr>
        <w:pStyle w:val="Project-H2"/>
      </w:pPr>
      <w:r>
        <w:t>Motivation</w:t>
      </w:r>
      <w:r w:rsidR="00161A77">
        <w:t>:</w:t>
      </w:r>
    </w:p>
    <w:p w14:paraId="3A32E006" w14:textId="77777777" w:rsidR="00383E55" w:rsidRDefault="00383E55" w:rsidP="000D63CD"/>
    <w:p w14:paraId="7C1D3A5D" w14:textId="0E3EFC30" w:rsidR="00FE7CEA" w:rsidRPr="00E95157" w:rsidRDefault="000D63CD" w:rsidP="00E97985">
      <w:r>
        <w:t xml:space="preserve">Our idea is to develop an android application which contribute in tourism sector in Bangladesh. In Bangladesh there many </w:t>
      </w:r>
      <w:proofErr w:type="gramStart"/>
      <w:r>
        <w:t>tourist</w:t>
      </w:r>
      <w:proofErr w:type="gramEnd"/>
      <w:r>
        <w:t xml:space="preserve"> spot which is not properly explorable in online. So, these attractions remain undiscoverable from people. Again</w:t>
      </w:r>
      <w:r w:rsidR="00E338EB">
        <w:t>,</w:t>
      </w:r>
      <w:r>
        <w:t xml:space="preserve"> we need to give a certain amount of time in browsing to collect different information. There is a website named “</w:t>
      </w:r>
      <w:proofErr w:type="spellStart"/>
      <w:proofErr w:type="gramStart"/>
      <w:r>
        <w:t>Tripadvisor</w:t>
      </w:r>
      <w:proofErr w:type="spellEnd"/>
      <w:r>
        <w:t>”[</w:t>
      </w:r>
      <w:proofErr w:type="gramEnd"/>
      <w:r>
        <w:t>2</w:t>
      </w:r>
      <w:r w:rsidR="00E338EB">
        <w:t>] which provide many tour guidance</w:t>
      </w:r>
      <w:r w:rsidR="000443D1">
        <w:t xml:space="preserve">. But it also </w:t>
      </w:r>
      <w:proofErr w:type="gramStart"/>
      <w:r w:rsidR="000443D1">
        <w:t>have</w:t>
      </w:r>
      <w:proofErr w:type="gramEnd"/>
      <w:r w:rsidR="000443D1">
        <w:t xml:space="preserve"> lack of information about Bangladesh tourism and there are many local tourist spots which are not included </w:t>
      </w:r>
      <w:proofErr w:type="spellStart"/>
      <w:r w:rsidR="000443D1">
        <w:t>threre</w:t>
      </w:r>
      <w:proofErr w:type="spellEnd"/>
      <w:r w:rsidR="000443D1">
        <w:t xml:space="preserve">. </w:t>
      </w:r>
      <w:r w:rsidR="00E97985">
        <w:t>So, those things inspired us to develop something unique and give centralized tour facilities for tourism in Bangladesh.</w:t>
      </w:r>
    </w:p>
    <w:p w14:paraId="351476A2" w14:textId="77777777" w:rsidR="00974306" w:rsidRDefault="00974306" w:rsidP="002474D9">
      <w:pPr>
        <w:pStyle w:val="Project-H2"/>
      </w:pPr>
      <w:r w:rsidRPr="00974306">
        <w:t xml:space="preserve">Unfamiliarity of the </w:t>
      </w:r>
      <w:r w:rsidR="00AF246C">
        <w:t>p</w:t>
      </w:r>
      <w:r w:rsidRPr="00974306">
        <w:t>roblem</w:t>
      </w:r>
    </w:p>
    <w:p w14:paraId="6D17FF96" w14:textId="77777777" w:rsidR="002474D9" w:rsidRPr="002474D9" w:rsidRDefault="002474D9" w:rsidP="002474D9">
      <w:pPr>
        <w:pStyle w:val="Project-H1"/>
        <w:numPr>
          <w:ilvl w:val="0"/>
          <w:numId w:val="0"/>
        </w:numPr>
        <w:ind w:left="360" w:hanging="360"/>
        <w:rPr>
          <w:sz w:val="24"/>
        </w:rPr>
      </w:pPr>
    </w:p>
    <w:p w14:paraId="4CB51C6C" w14:textId="60FC409F" w:rsidR="00C455DC" w:rsidRDefault="00C455DC" w:rsidP="00C455DC">
      <w:pPr>
        <w:spacing w:after="240"/>
        <w:rPr>
          <w:lang w:val="en-GB"/>
        </w:rPr>
      </w:pPr>
      <w:r w:rsidRPr="0044393C">
        <w:rPr>
          <w:lang w:val="en-GB"/>
        </w:rPr>
        <w:t>The</w:t>
      </w:r>
      <w:r w:rsidR="00FE19C9">
        <w:rPr>
          <w:lang w:val="en-GB"/>
        </w:rPr>
        <w:t xml:space="preserve">re are some websites and mobile application which provide tour and travel support. There are also many </w:t>
      </w:r>
      <w:proofErr w:type="spellStart"/>
      <w:r w:rsidR="00FE19C9">
        <w:rPr>
          <w:lang w:val="en-GB"/>
        </w:rPr>
        <w:t>facebook</w:t>
      </w:r>
      <w:proofErr w:type="spellEnd"/>
      <w:r w:rsidR="00FE19C9">
        <w:rPr>
          <w:lang w:val="en-GB"/>
        </w:rPr>
        <w:t xml:space="preserve"> pages and other tourist organization which arrange tour for tourists. But different websites </w:t>
      </w:r>
      <w:r w:rsidR="00B754EA">
        <w:rPr>
          <w:lang w:val="en-GB"/>
        </w:rPr>
        <w:t>have different purpose</w:t>
      </w:r>
      <w:r w:rsidR="00F87B53">
        <w:rPr>
          <w:lang w:val="en-GB"/>
        </w:rPr>
        <w:t>s</w:t>
      </w:r>
      <w:r w:rsidR="00B754EA">
        <w:rPr>
          <w:lang w:val="en-GB"/>
        </w:rPr>
        <w:t xml:space="preserve">. Again, it is difficult for getting proper data about Bangladesh from those websites. But as we said before, our main goal is “To Bring Everything about Tour at One place.” The uniqueness of our project </w:t>
      </w:r>
      <w:proofErr w:type="gramStart"/>
      <w:r w:rsidR="00B754EA">
        <w:rPr>
          <w:lang w:val="en-GB"/>
        </w:rPr>
        <w:t>are</w:t>
      </w:r>
      <w:proofErr w:type="gramEnd"/>
      <w:r w:rsidR="00B754EA">
        <w:rPr>
          <w:lang w:val="en-GB"/>
        </w:rPr>
        <w:t xml:space="preserve">- </w:t>
      </w:r>
    </w:p>
    <w:p w14:paraId="3004D791" w14:textId="5D1D4246" w:rsidR="0056036F" w:rsidRDefault="0056036F" w:rsidP="0056036F">
      <w:pPr>
        <w:pStyle w:val="ListParagraph"/>
        <w:numPr>
          <w:ilvl w:val="0"/>
          <w:numId w:val="25"/>
        </w:numPr>
        <w:spacing w:after="240"/>
      </w:pPr>
      <w:r>
        <w:t>It will provide all necessary information about tour at a single platform.</w:t>
      </w:r>
    </w:p>
    <w:p w14:paraId="6BB140D1" w14:textId="29068969" w:rsidR="0056036F" w:rsidRDefault="0056036F" w:rsidP="0056036F">
      <w:pPr>
        <w:pStyle w:val="ListParagraph"/>
        <w:numPr>
          <w:ilvl w:val="0"/>
          <w:numId w:val="25"/>
        </w:numPr>
        <w:spacing w:after="240"/>
      </w:pPr>
      <w:r>
        <w:t>As various agencies can offer their tour, this app provide a common platform for tour agencies.</w:t>
      </w:r>
    </w:p>
    <w:p w14:paraId="70A0823F" w14:textId="5DA6A1BA" w:rsidR="0056036F" w:rsidRDefault="0056036F" w:rsidP="0056036F">
      <w:pPr>
        <w:pStyle w:val="ListParagraph"/>
        <w:numPr>
          <w:ilvl w:val="0"/>
          <w:numId w:val="25"/>
        </w:numPr>
        <w:spacing w:after="240"/>
      </w:pPr>
      <w:r>
        <w:t xml:space="preserve">It will also provide facilities to buy necessary tools for tour. So, tourists don’t need to go </w:t>
      </w:r>
      <w:proofErr w:type="gramStart"/>
      <w:r>
        <w:t>other</w:t>
      </w:r>
      <w:proofErr w:type="gramEnd"/>
      <w:r>
        <w:t xml:space="preserve"> platform.</w:t>
      </w:r>
    </w:p>
    <w:p w14:paraId="2CADF4BB" w14:textId="0E7ACFCA" w:rsidR="0056036F" w:rsidRDefault="0056036F" w:rsidP="0056036F">
      <w:pPr>
        <w:pStyle w:val="ListParagraph"/>
        <w:numPr>
          <w:ilvl w:val="0"/>
          <w:numId w:val="25"/>
        </w:numPr>
        <w:spacing w:after="240"/>
      </w:pPr>
      <w:r>
        <w:t>It also provides facilities to write blog and share vlog at the same platform.</w:t>
      </w:r>
    </w:p>
    <w:p w14:paraId="642E6F1B" w14:textId="681AF441" w:rsidR="001B603F" w:rsidRPr="00974306" w:rsidRDefault="001B603F" w:rsidP="0056036F">
      <w:pPr>
        <w:pStyle w:val="ListParagraph"/>
        <w:numPr>
          <w:ilvl w:val="0"/>
          <w:numId w:val="25"/>
        </w:numPr>
        <w:spacing w:after="240"/>
      </w:pPr>
      <w:r>
        <w:t>The</w:t>
      </w:r>
      <w:r w:rsidR="00161A77">
        <w:t xml:space="preserve"> most</w:t>
      </w:r>
      <w:r>
        <w:t xml:space="preserve"> interactive unique feature is virtual tourist guide chatbot.</w:t>
      </w:r>
    </w:p>
    <w:p w14:paraId="5B1029AF" w14:textId="77777777" w:rsidR="00C455DC" w:rsidRDefault="00C455DC" w:rsidP="002474D9">
      <w:pPr>
        <w:pStyle w:val="Project-H2"/>
      </w:pPr>
      <w:r w:rsidRPr="00C455DC">
        <w:lastRenderedPageBreak/>
        <w:t>Project planning</w:t>
      </w:r>
    </w:p>
    <w:p w14:paraId="161BFF3C" w14:textId="77777777" w:rsidR="002474D9" w:rsidRDefault="002474D9" w:rsidP="002474D9">
      <w:pPr>
        <w:pStyle w:val="Project-H2"/>
        <w:numPr>
          <w:ilvl w:val="0"/>
          <w:numId w:val="0"/>
        </w:numPr>
      </w:pPr>
    </w:p>
    <w:p w14:paraId="744E7E26" w14:textId="0A87A756" w:rsidR="00D511AB" w:rsidRDefault="00383E55" w:rsidP="002E735D">
      <w:pPr>
        <w:spacing w:after="240"/>
        <w:rPr>
          <w:noProof/>
        </w:rPr>
      </w:pPr>
      <w:r>
        <w:rPr>
          <w:noProof/>
        </w:rPr>
        <w:t>Project planning in shown in the gantt chart below-</w:t>
      </w:r>
    </w:p>
    <w:p w14:paraId="6583E07E" w14:textId="0F481D0A" w:rsidR="00C56EA9" w:rsidRDefault="00383E55" w:rsidP="00C56EA9">
      <w:pPr>
        <w:spacing w:after="240"/>
      </w:pPr>
      <w:r>
        <w:rPr>
          <w:noProof/>
        </w:rPr>
        <w:drawing>
          <wp:inline distT="0" distB="0" distL="0" distR="0" wp14:anchorId="14D35728" wp14:editId="43FDC5C1">
            <wp:extent cx="6012949" cy="3924300"/>
            <wp:effectExtent l="0" t="0" r="6985" b="0"/>
            <wp:docPr id="8" name="Picture 7">
              <a:extLst xmlns:a="http://schemas.openxmlformats.org/drawingml/2006/main">
                <a:ext uri="{FF2B5EF4-FFF2-40B4-BE49-F238E27FC236}">
                  <a16:creationId xmlns:a16="http://schemas.microsoft.com/office/drawing/2014/main" id="{9C1BCF32-648D-C50D-83D1-AEF4EF82DB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9C1BCF32-648D-C50D-83D1-AEF4EF82DB65}"/>
                        </a:ext>
                      </a:extLst>
                    </pic:cNvPr>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021707" cy="3930016"/>
                    </a:xfrm>
                    <a:prstGeom prst="rect">
                      <a:avLst/>
                    </a:prstGeom>
                    <a:noFill/>
                  </pic:spPr>
                </pic:pic>
              </a:graphicData>
            </a:graphic>
          </wp:inline>
        </w:drawing>
      </w:r>
    </w:p>
    <w:p w14:paraId="438AFA8D" w14:textId="159C3EB3" w:rsidR="000D177E" w:rsidRDefault="000D177E" w:rsidP="000D177E">
      <w:pPr>
        <w:jc w:val="center"/>
      </w:pPr>
      <w:r w:rsidRPr="00FE26CE">
        <w:rPr>
          <w:b/>
          <w:bCs/>
        </w:rPr>
        <w:t>Figure 1.</w:t>
      </w:r>
      <w:r>
        <w:rPr>
          <w:b/>
          <w:bCs/>
        </w:rPr>
        <w:t>2</w:t>
      </w:r>
      <w:r w:rsidRPr="00FE26CE">
        <w:rPr>
          <w:b/>
          <w:bCs/>
        </w:rPr>
        <w:t>:</w:t>
      </w:r>
      <w:r>
        <w:t xml:space="preserve"> </w:t>
      </w:r>
      <w:r>
        <w:t>Gantt chart of project planning</w:t>
      </w:r>
    </w:p>
    <w:p w14:paraId="772AE473" w14:textId="77777777" w:rsidR="000D177E" w:rsidRPr="002E735D" w:rsidRDefault="000D177E" w:rsidP="00C56EA9">
      <w:pPr>
        <w:spacing w:after="240"/>
      </w:pPr>
    </w:p>
    <w:p w14:paraId="024A6820" w14:textId="77777777" w:rsidR="008A6EB2" w:rsidRPr="000E50A1" w:rsidRDefault="00154B14" w:rsidP="000E50A1">
      <w:pPr>
        <w:pStyle w:val="Project-H1"/>
      </w:pPr>
      <w:r w:rsidRPr="000E50A1">
        <w:t>Related Works</w:t>
      </w:r>
    </w:p>
    <w:p w14:paraId="7B8951E3" w14:textId="1D519888" w:rsidR="00E30CFE" w:rsidRDefault="00E30CFE" w:rsidP="00E338EB"/>
    <w:p w14:paraId="0CAF2688" w14:textId="61C2507D" w:rsidR="00E338EB" w:rsidRDefault="00E338EB" w:rsidP="00E338EB">
      <w:r>
        <w:t xml:space="preserve">There are some related research papers which work on tour guide application. </w:t>
      </w:r>
    </w:p>
    <w:p w14:paraId="5E176F7F" w14:textId="77777777" w:rsidR="000E50A1" w:rsidRPr="00FC6CFA" w:rsidRDefault="000E50A1" w:rsidP="00D511AB">
      <w:pPr>
        <w:widowControl w:val="0"/>
        <w:spacing w:line="240" w:lineRule="auto"/>
        <w:rPr>
          <w:rFonts w:eastAsia="Calibri"/>
          <w:b/>
          <w:szCs w:val="28"/>
        </w:rPr>
      </w:pPr>
    </w:p>
    <w:p w14:paraId="441D399F" w14:textId="77777777" w:rsidR="00B94FBC" w:rsidRDefault="00AE0C0A" w:rsidP="00201888">
      <w:pPr>
        <w:pStyle w:val="Project-H2"/>
      </w:pPr>
      <w:r w:rsidRPr="003E3E31">
        <w:t>Related works</w:t>
      </w:r>
    </w:p>
    <w:p w14:paraId="3038647A" w14:textId="77777777" w:rsidR="00201888" w:rsidRPr="003E3E31" w:rsidRDefault="00201888" w:rsidP="00201888">
      <w:pPr>
        <w:pStyle w:val="Project-H2"/>
        <w:numPr>
          <w:ilvl w:val="0"/>
          <w:numId w:val="0"/>
        </w:numPr>
      </w:pPr>
    </w:p>
    <w:p w14:paraId="7E735C61" w14:textId="3BFE0DFD" w:rsidR="00C84AD2" w:rsidRDefault="00810312" w:rsidP="00810312">
      <w:pPr>
        <w:pStyle w:val="ListParagraph"/>
        <w:widowControl w:val="0"/>
        <w:numPr>
          <w:ilvl w:val="0"/>
          <w:numId w:val="34"/>
        </w:numPr>
        <w:spacing w:after="240"/>
        <w:rPr>
          <w:rFonts w:cs="Times New Roman"/>
          <w:szCs w:val="26"/>
        </w:rPr>
      </w:pPr>
      <w:r>
        <w:rPr>
          <w:rFonts w:cs="Times New Roman"/>
          <w:szCs w:val="26"/>
        </w:rPr>
        <w:t xml:space="preserve">There is a </w:t>
      </w:r>
      <w:proofErr w:type="gramStart"/>
      <w:r>
        <w:rPr>
          <w:rFonts w:cs="Times New Roman"/>
          <w:szCs w:val="26"/>
        </w:rPr>
        <w:t>flutter based</w:t>
      </w:r>
      <w:proofErr w:type="gramEnd"/>
      <w:r>
        <w:rPr>
          <w:rFonts w:cs="Times New Roman"/>
          <w:szCs w:val="26"/>
        </w:rPr>
        <w:t xml:space="preserve"> application [1] which give related facilities as our project. That focuses on web scrapping, image recognition and finding tour guide online.</w:t>
      </w:r>
      <w:r w:rsidR="006A10DC">
        <w:rPr>
          <w:rFonts w:cs="Times New Roman"/>
          <w:szCs w:val="26"/>
        </w:rPr>
        <w:t xml:space="preserve"> That is very good idea.</w:t>
      </w:r>
      <w:r>
        <w:rPr>
          <w:rFonts w:cs="Times New Roman"/>
          <w:szCs w:val="26"/>
        </w:rPr>
        <w:t xml:space="preserve"> But web scrapping is not efficient for our project as there is not proper data about tourism in Bangladesh in online.</w:t>
      </w:r>
    </w:p>
    <w:p w14:paraId="16A7FC90" w14:textId="171592E1" w:rsidR="00810312" w:rsidRDefault="00810312" w:rsidP="00810312">
      <w:pPr>
        <w:pStyle w:val="ListParagraph"/>
        <w:widowControl w:val="0"/>
        <w:numPr>
          <w:ilvl w:val="0"/>
          <w:numId w:val="34"/>
        </w:numPr>
        <w:spacing w:after="240"/>
        <w:rPr>
          <w:rFonts w:cs="Times New Roman"/>
          <w:szCs w:val="26"/>
        </w:rPr>
      </w:pPr>
      <w:r>
        <w:rPr>
          <w:rFonts w:cs="Times New Roman"/>
          <w:szCs w:val="26"/>
        </w:rPr>
        <w:t>Another related work found which works on Portugal tourism</w:t>
      </w:r>
      <w:r w:rsidR="006A10DC">
        <w:rPr>
          <w:rFonts w:cs="Times New Roman"/>
          <w:szCs w:val="26"/>
        </w:rPr>
        <w:t xml:space="preserve"> [3]</w:t>
      </w:r>
      <w:r>
        <w:rPr>
          <w:rFonts w:cs="Times New Roman"/>
          <w:szCs w:val="26"/>
        </w:rPr>
        <w:t xml:space="preserve">. That works on </w:t>
      </w:r>
      <w:r w:rsidR="006A10DC">
        <w:rPr>
          <w:rFonts w:cs="Times New Roman"/>
          <w:szCs w:val="26"/>
        </w:rPr>
        <w:t xml:space="preserve">only </w:t>
      </w:r>
      <w:r>
        <w:rPr>
          <w:rFonts w:cs="Times New Roman"/>
          <w:szCs w:val="26"/>
        </w:rPr>
        <w:t xml:space="preserve">tour recommendation </w:t>
      </w:r>
      <w:r w:rsidR="006A10DC">
        <w:rPr>
          <w:rFonts w:cs="Times New Roman"/>
          <w:szCs w:val="26"/>
        </w:rPr>
        <w:t>system based on user interest.</w:t>
      </w:r>
    </w:p>
    <w:p w14:paraId="60CED83E" w14:textId="533F18F8" w:rsidR="006A10DC" w:rsidRDefault="006A10DC" w:rsidP="00810312">
      <w:pPr>
        <w:pStyle w:val="ListParagraph"/>
        <w:widowControl w:val="0"/>
        <w:numPr>
          <w:ilvl w:val="0"/>
          <w:numId w:val="34"/>
        </w:numPr>
        <w:spacing w:after="240"/>
        <w:rPr>
          <w:rFonts w:cs="Times New Roman"/>
          <w:szCs w:val="26"/>
        </w:rPr>
      </w:pPr>
      <w:r w:rsidRPr="006A10DC">
        <w:rPr>
          <w:rFonts w:cs="Times New Roman"/>
          <w:szCs w:val="26"/>
        </w:rPr>
        <w:lastRenderedPageBreak/>
        <w:t>Based on the technology acceptance model (TAM)</w:t>
      </w:r>
      <w:r>
        <w:rPr>
          <w:rFonts w:cs="Times New Roman"/>
          <w:szCs w:val="26"/>
        </w:rPr>
        <w:t xml:space="preserve"> </w:t>
      </w:r>
      <w:proofErr w:type="gramStart"/>
      <w:r>
        <w:rPr>
          <w:rFonts w:cs="Times New Roman"/>
          <w:szCs w:val="26"/>
        </w:rPr>
        <w:t xml:space="preserve">a  </w:t>
      </w:r>
      <w:r w:rsidRPr="006A10DC">
        <w:rPr>
          <w:rFonts w:cs="Times New Roman"/>
          <w:szCs w:val="26"/>
        </w:rPr>
        <w:t>mobile</w:t>
      </w:r>
      <w:proofErr w:type="gramEnd"/>
      <w:r w:rsidRPr="006A10DC">
        <w:rPr>
          <w:rFonts w:cs="Times New Roman"/>
          <w:szCs w:val="26"/>
        </w:rPr>
        <w:t xml:space="preserve"> guide app</w:t>
      </w:r>
      <w:r>
        <w:rPr>
          <w:rFonts w:cs="Times New Roman"/>
          <w:szCs w:val="26"/>
        </w:rPr>
        <w:t xml:space="preserve"> is developed to provide </w:t>
      </w:r>
      <w:r w:rsidRPr="006A10DC">
        <w:rPr>
          <w:rFonts w:cs="Times New Roman"/>
          <w:szCs w:val="26"/>
        </w:rPr>
        <w:t xml:space="preserve">managerial </w:t>
      </w:r>
      <w:r w:rsidR="009B59C3">
        <w:rPr>
          <w:rFonts w:cs="Times New Roman"/>
          <w:szCs w:val="26"/>
        </w:rPr>
        <w:t>functionalities</w:t>
      </w:r>
      <w:r w:rsidRPr="006A10DC">
        <w:rPr>
          <w:rFonts w:cs="Times New Roman"/>
          <w:szCs w:val="26"/>
        </w:rPr>
        <w:t xml:space="preserve"> for </w:t>
      </w:r>
      <w:r w:rsidR="009B59C3">
        <w:rPr>
          <w:rFonts w:cs="Times New Roman"/>
          <w:szCs w:val="26"/>
        </w:rPr>
        <w:t>travel</w:t>
      </w:r>
      <w:r w:rsidRPr="006A10DC">
        <w:rPr>
          <w:rFonts w:cs="Times New Roman"/>
          <w:szCs w:val="26"/>
        </w:rPr>
        <w:t xml:space="preserve"> agencies</w:t>
      </w:r>
      <w:r w:rsidR="009B59C3">
        <w:rPr>
          <w:rFonts w:cs="Times New Roman"/>
          <w:szCs w:val="26"/>
        </w:rPr>
        <w:t>. [4]</w:t>
      </w:r>
    </w:p>
    <w:p w14:paraId="1E98928A" w14:textId="16EE6423" w:rsidR="009B59C3" w:rsidRDefault="009B59C3" w:rsidP="00810312">
      <w:pPr>
        <w:pStyle w:val="ListParagraph"/>
        <w:widowControl w:val="0"/>
        <w:numPr>
          <w:ilvl w:val="0"/>
          <w:numId w:val="34"/>
        </w:numPr>
        <w:spacing w:after="240"/>
        <w:rPr>
          <w:rFonts w:cs="Times New Roman"/>
          <w:szCs w:val="26"/>
        </w:rPr>
      </w:pPr>
      <w:r w:rsidRPr="009B59C3">
        <w:rPr>
          <w:rFonts w:cs="Times New Roman"/>
          <w:szCs w:val="26"/>
        </w:rPr>
        <w:t>Local tourism organizations use online and offline advertising to attract tourists. They provide real-time information through social media platforms like Twitter and Facebook</w:t>
      </w:r>
      <w:r>
        <w:rPr>
          <w:rFonts w:cs="Times New Roman"/>
          <w:szCs w:val="26"/>
        </w:rPr>
        <w:t>.</w:t>
      </w:r>
      <w:r w:rsidR="001B10EA" w:rsidRPr="001B10EA">
        <w:rPr>
          <w:rFonts w:cs="Times New Roman"/>
          <w:szCs w:val="26"/>
        </w:rPr>
        <w:t xml:space="preserve"> Th</w:t>
      </w:r>
      <w:r w:rsidR="001B10EA">
        <w:rPr>
          <w:rFonts w:cs="Times New Roman"/>
          <w:szCs w:val="26"/>
        </w:rPr>
        <w:t>at</w:t>
      </w:r>
      <w:r w:rsidR="001B10EA" w:rsidRPr="001B10EA">
        <w:rPr>
          <w:rFonts w:cs="Times New Roman"/>
          <w:szCs w:val="26"/>
        </w:rPr>
        <w:t xml:space="preserve"> study aims to develop a user-participating app to sustain user interest in tourism resources and attract more tourists to regional destinations</w:t>
      </w:r>
      <w:r w:rsidR="001B10EA">
        <w:rPr>
          <w:rFonts w:cs="Times New Roman"/>
          <w:szCs w:val="26"/>
        </w:rPr>
        <w:t>. [5]</w:t>
      </w:r>
    </w:p>
    <w:p w14:paraId="341BAE09" w14:textId="6D7D62B2" w:rsidR="00E946BA" w:rsidRDefault="001B10EA" w:rsidP="005B59C7">
      <w:pPr>
        <w:pStyle w:val="ListParagraph"/>
        <w:widowControl w:val="0"/>
        <w:numPr>
          <w:ilvl w:val="0"/>
          <w:numId w:val="34"/>
        </w:numPr>
        <w:spacing w:after="240"/>
        <w:rPr>
          <w:rFonts w:cs="Times New Roman"/>
          <w:szCs w:val="26"/>
        </w:rPr>
      </w:pPr>
      <w:r w:rsidRPr="001B10EA">
        <w:rPr>
          <w:rFonts w:cs="Times New Roman"/>
          <w:szCs w:val="26"/>
        </w:rPr>
        <w:t>University campuses are large, dispersed buildings, causing inconvenience for unfamiliar students, teachers, and foreign office personnel.</w:t>
      </w:r>
      <w:r>
        <w:rPr>
          <w:rFonts w:cs="Times New Roman"/>
          <w:szCs w:val="26"/>
        </w:rPr>
        <w:t xml:space="preserve"> [6] That study focuses on only university guidance.</w:t>
      </w:r>
    </w:p>
    <w:p w14:paraId="027B695E" w14:textId="77777777" w:rsidR="00703DAE" w:rsidRPr="00703DAE" w:rsidRDefault="00703DAE" w:rsidP="00703DAE">
      <w:pPr>
        <w:widowControl w:val="0"/>
        <w:spacing w:after="240"/>
        <w:ind w:left="360"/>
        <w:rPr>
          <w:rFonts w:cs="Times New Roman"/>
          <w:szCs w:val="26"/>
        </w:rPr>
      </w:pPr>
    </w:p>
    <w:p w14:paraId="24F06211" w14:textId="77777777" w:rsidR="00E946BA" w:rsidRPr="00B87C0D" w:rsidRDefault="00E946BA" w:rsidP="00B87C0D">
      <w:pPr>
        <w:pStyle w:val="Project-H1"/>
      </w:pPr>
      <w:r w:rsidRPr="00B87C0D">
        <w:t>System Design</w:t>
      </w:r>
    </w:p>
    <w:p w14:paraId="4E06043E" w14:textId="6B6E1FC3" w:rsidR="00E97985" w:rsidRDefault="00E97985" w:rsidP="0050281C">
      <w:pPr>
        <w:tabs>
          <w:tab w:val="left" w:pos="1365"/>
        </w:tabs>
        <w:spacing w:line="240" w:lineRule="auto"/>
        <w:jc w:val="left"/>
        <w:rPr>
          <w:b/>
          <w:szCs w:val="28"/>
        </w:rPr>
      </w:pPr>
    </w:p>
    <w:p w14:paraId="6BE3730F" w14:textId="1C2DFA00" w:rsidR="0050281C" w:rsidRPr="00C56EA9" w:rsidRDefault="00C56EA9" w:rsidP="0050281C">
      <w:pPr>
        <w:tabs>
          <w:tab w:val="left" w:pos="1365"/>
        </w:tabs>
        <w:spacing w:line="240" w:lineRule="auto"/>
        <w:jc w:val="left"/>
        <w:rPr>
          <w:bCs/>
          <w:szCs w:val="28"/>
        </w:rPr>
      </w:pPr>
      <w:r>
        <w:rPr>
          <w:bCs/>
          <w:szCs w:val="28"/>
        </w:rPr>
        <w:t xml:space="preserve">We designed our app for 3 types of </w:t>
      </w:r>
      <w:proofErr w:type="gramStart"/>
      <w:r>
        <w:rPr>
          <w:bCs/>
          <w:szCs w:val="28"/>
        </w:rPr>
        <w:t>user</w:t>
      </w:r>
      <w:proofErr w:type="gramEnd"/>
      <w:r>
        <w:rPr>
          <w:bCs/>
          <w:szCs w:val="28"/>
        </w:rPr>
        <w:t xml:space="preserve"> – tourist, agency and admin.</w:t>
      </w:r>
      <w:r w:rsidR="006E5A09">
        <w:rPr>
          <w:bCs/>
          <w:szCs w:val="28"/>
        </w:rPr>
        <w:t xml:space="preserve"> We design a beautiful UI. This app is user friendly. The deep analysis of the system is discussed here.</w:t>
      </w:r>
    </w:p>
    <w:p w14:paraId="01D90A57" w14:textId="77777777" w:rsidR="0050281C" w:rsidRPr="0050281C" w:rsidRDefault="0050281C" w:rsidP="0050281C">
      <w:pPr>
        <w:tabs>
          <w:tab w:val="left" w:pos="1365"/>
        </w:tabs>
        <w:spacing w:line="240" w:lineRule="auto"/>
        <w:jc w:val="left"/>
        <w:rPr>
          <w:b/>
          <w:szCs w:val="28"/>
        </w:rPr>
      </w:pPr>
    </w:p>
    <w:p w14:paraId="149942B9" w14:textId="001F6455" w:rsidR="00043A1A" w:rsidRPr="004F66E9" w:rsidRDefault="0041025F" w:rsidP="00D124C5">
      <w:pPr>
        <w:pStyle w:val="Project-H2"/>
      </w:pPr>
      <w:r w:rsidRPr="004F66E9">
        <w:t>Analysis of the system</w:t>
      </w:r>
    </w:p>
    <w:p w14:paraId="2C9B59D1" w14:textId="77777777" w:rsidR="006E5A09" w:rsidRPr="00146F1D" w:rsidRDefault="006E5A09" w:rsidP="006E5A09">
      <w:pPr>
        <w:rPr>
          <w:u w:val="single"/>
        </w:rPr>
      </w:pPr>
      <w:r w:rsidRPr="00146F1D">
        <w:rPr>
          <w:u w:val="single"/>
        </w:rPr>
        <w:t>For tourist:</w:t>
      </w:r>
    </w:p>
    <w:p w14:paraId="5ED17F1D" w14:textId="77777777" w:rsidR="006E5A09" w:rsidRDefault="006E5A09" w:rsidP="006E5A09">
      <w:pPr>
        <w:pStyle w:val="ListParagraph"/>
        <w:numPr>
          <w:ilvl w:val="0"/>
          <w:numId w:val="21"/>
        </w:numPr>
      </w:pPr>
      <w:r>
        <w:t>Tourists can discover attractive tourist spots in Bangladesh.</w:t>
      </w:r>
    </w:p>
    <w:p w14:paraId="260673B9" w14:textId="77777777" w:rsidR="006E5A09" w:rsidRDefault="006E5A09" w:rsidP="006E5A09">
      <w:pPr>
        <w:pStyle w:val="ListParagraph"/>
        <w:numPr>
          <w:ilvl w:val="0"/>
          <w:numId w:val="21"/>
        </w:numPr>
      </w:pPr>
      <w:r>
        <w:t xml:space="preserve">They can get necessary information including near-by hotel, restaurant, bank/atm, hospital, police station, main attractions, </w:t>
      </w:r>
      <w:proofErr w:type="spellStart"/>
      <w:r w:rsidRPr="00C0796A">
        <w:t>speciality</w:t>
      </w:r>
      <w:proofErr w:type="spellEnd"/>
      <w:r>
        <w:t xml:space="preserve"> of tourist spot.</w:t>
      </w:r>
    </w:p>
    <w:p w14:paraId="6092412B" w14:textId="77777777" w:rsidR="006E5A09" w:rsidRDefault="006E5A09" w:rsidP="006E5A09">
      <w:pPr>
        <w:pStyle w:val="ListParagraph"/>
        <w:numPr>
          <w:ilvl w:val="0"/>
          <w:numId w:val="21"/>
        </w:numPr>
      </w:pPr>
      <w:r>
        <w:t>They can observe weather condition of tourist spot for arranging tour.</w:t>
      </w:r>
    </w:p>
    <w:p w14:paraId="65DAFAF7" w14:textId="77777777" w:rsidR="006E5A09" w:rsidRDefault="006E5A09" w:rsidP="006E5A09">
      <w:pPr>
        <w:pStyle w:val="ListParagraph"/>
        <w:numPr>
          <w:ilvl w:val="0"/>
          <w:numId w:val="21"/>
        </w:numPr>
      </w:pPr>
      <w:r>
        <w:t>Attractive image gallery of tourist spots.</w:t>
      </w:r>
    </w:p>
    <w:p w14:paraId="1CDAC899" w14:textId="77777777" w:rsidR="006E5A09" w:rsidRDefault="006E5A09" w:rsidP="006E5A09">
      <w:pPr>
        <w:pStyle w:val="ListParagraph"/>
        <w:numPr>
          <w:ilvl w:val="0"/>
          <w:numId w:val="21"/>
        </w:numPr>
      </w:pPr>
      <w:r>
        <w:t>They can make custom tour plan.</w:t>
      </w:r>
    </w:p>
    <w:p w14:paraId="104E5A85" w14:textId="77777777" w:rsidR="006E5A09" w:rsidRDefault="006E5A09" w:rsidP="006E5A09">
      <w:pPr>
        <w:pStyle w:val="ListParagraph"/>
        <w:numPr>
          <w:ilvl w:val="0"/>
          <w:numId w:val="21"/>
        </w:numPr>
      </w:pPr>
      <w:r>
        <w:t xml:space="preserve">They can share their experience by writing blog and adding </w:t>
      </w:r>
      <w:proofErr w:type="spellStart"/>
      <w:r>
        <w:t>youtube</w:t>
      </w:r>
      <w:proofErr w:type="spellEnd"/>
      <w:r>
        <w:t xml:space="preserve"> video.</w:t>
      </w:r>
    </w:p>
    <w:p w14:paraId="28F357FD" w14:textId="77777777" w:rsidR="006E5A09" w:rsidRDefault="006E5A09" w:rsidP="006E5A09">
      <w:pPr>
        <w:pStyle w:val="ListParagraph"/>
        <w:numPr>
          <w:ilvl w:val="0"/>
          <w:numId w:val="21"/>
        </w:numPr>
      </w:pPr>
      <w:r>
        <w:t>They can book tour offered by various agency.</w:t>
      </w:r>
    </w:p>
    <w:p w14:paraId="1A835D2E" w14:textId="77777777" w:rsidR="006E5A09" w:rsidRDefault="006E5A09" w:rsidP="006E5A09">
      <w:pPr>
        <w:pStyle w:val="ListParagraph"/>
        <w:numPr>
          <w:ilvl w:val="0"/>
          <w:numId w:val="21"/>
        </w:numPr>
      </w:pPr>
      <w:r>
        <w:t>They can buy necessary tools for a tour.</w:t>
      </w:r>
    </w:p>
    <w:p w14:paraId="3C9A6023" w14:textId="77777777" w:rsidR="006E5A09" w:rsidRDefault="006E5A09" w:rsidP="006E5A09">
      <w:pPr>
        <w:pStyle w:val="ListParagraph"/>
        <w:numPr>
          <w:ilvl w:val="0"/>
          <w:numId w:val="21"/>
        </w:numPr>
      </w:pPr>
      <w:r>
        <w:t xml:space="preserve">Virtual tourist guide chatbot helps them to </w:t>
      </w:r>
      <w:r w:rsidRPr="00971B8C">
        <w:t>quickly and conveniently get important information</w:t>
      </w:r>
      <w:r>
        <w:t>.</w:t>
      </w:r>
    </w:p>
    <w:p w14:paraId="096701EC" w14:textId="77777777" w:rsidR="006E5A09" w:rsidRDefault="006E5A09" w:rsidP="006E5A09">
      <w:pPr>
        <w:pStyle w:val="ListParagraph"/>
        <w:numPr>
          <w:ilvl w:val="0"/>
          <w:numId w:val="21"/>
        </w:numPr>
      </w:pPr>
      <w:r>
        <w:t>They can give rating and review of any tourist spot.</w:t>
      </w:r>
    </w:p>
    <w:p w14:paraId="74D4104A" w14:textId="77777777" w:rsidR="005365ED" w:rsidRDefault="005365ED" w:rsidP="006E5A09">
      <w:pPr>
        <w:rPr>
          <w:u w:val="single"/>
        </w:rPr>
      </w:pPr>
    </w:p>
    <w:p w14:paraId="4FC18117" w14:textId="31DC8B2D" w:rsidR="006E5A09" w:rsidRDefault="006E5A09" w:rsidP="006E5A09">
      <w:pPr>
        <w:rPr>
          <w:u w:val="single"/>
        </w:rPr>
      </w:pPr>
      <w:r w:rsidRPr="00971B8C">
        <w:rPr>
          <w:u w:val="single"/>
        </w:rPr>
        <w:t>For agency:</w:t>
      </w:r>
    </w:p>
    <w:p w14:paraId="4D823EB3" w14:textId="77777777" w:rsidR="006E5A09" w:rsidRDefault="006E5A09" w:rsidP="006E5A09">
      <w:pPr>
        <w:pStyle w:val="ListParagraph"/>
        <w:numPr>
          <w:ilvl w:val="0"/>
          <w:numId w:val="22"/>
        </w:numPr>
      </w:pPr>
      <w:r w:rsidRPr="00971B8C">
        <w:t xml:space="preserve">Various </w:t>
      </w:r>
      <w:r>
        <w:t>tourist agencies can offer their tour.</w:t>
      </w:r>
    </w:p>
    <w:p w14:paraId="20AF85C1" w14:textId="3DE36230" w:rsidR="006E5A09" w:rsidRPr="00D124C5" w:rsidRDefault="006E5A09" w:rsidP="006E5A09">
      <w:pPr>
        <w:pStyle w:val="ListParagraph"/>
        <w:numPr>
          <w:ilvl w:val="0"/>
          <w:numId w:val="22"/>
        </w:numPr>
      </w:pPr>
      <w:r>
        <w:t>Simple dashboard tour management.</w:t>
      </w:r>
    </w:p>
    <w:p w14:paraId="08AB03C6" w14:textId="0D87FE7F" w:rsidR="006E5A09" w:rsidRDefault="006E5A09" w:rsidP="006E5A09">
      <w:pPr>
        <w:rPr>
          <w:u w:val="single"/>
        </w:rPr>
      </w:pPr>
      <w:r w:rsidRPr="00971B8C">
        <w:rPr>
          <w:u w:val="single"/>
        </w:rPr>
        <w:lastRenderedPageBreak/>
        <w:t>For admin:</w:t>
      </w:r>
    </w:p>
    <w:p w14:paraId="23BC816C" w14:textId="77777777" w:rsidR="006E5A09" w:rsidRDefault="006E5A09" w:rsidP="006E5A09">
      <w:pPr>
        <w:pStyle w:val="ListParagraph"/>
        <w:numPr>
          <w:ilvl w:val="0"/>
          <w:numId w:val="23"/>
        </w:numPr>
      </w:pPr>
      <w:r>
        <w:t>Only authorized person can access admin panel.</w:t>
      </w:r>
    </w:p>
    <w:p w14:paraId="11BDD272" w14:textId="77777777" w:rsidR="006E5A09" w:rsidRDefault="006E5A09" w:rsidP="006E5A09">
      <w:pPr>
        <w:pStyle w:val="ListParagraph"/>
        <w:numPr>
          <w:ilvl w:val="0"/>
          <w:numId w:val="23"/>
        </w:numPr>
      </w:pPr>
      <w:r>
        <w:t>Add tour and add product.</w:t>
      </w:r>
    </w:p>
    <w:p w14:paraId="42A14264" w14:textId="3DD55EB2" w:rsidR="00B103F5" w:rsidRDefault="006E5A09" w:rsidP="00B103F5">
      <w:pPr>
        <w:pStyle w:val="ListParagraph"/>
        <w:numPr>
          <w:ilvl w:val="0"/>
          <w:numId w:val="23"/>
        </w:numPr>
      </w:pPr>
      <w:r>
        <w:t>Simple dashboard for managing order of tourist.</w:t>
      </w:r>
    </w:p>
    <w:p w14:paraId="09165C04" w14:textId="77777777" w:rsidR="00456963" w:rsidRDefault="00456963" w:rsidP="00456963"/>
    <w:p w14:paraId="7F4E7D03" w14:textId="178C68CB" w:rsidR="00456963" w:rsidRDefault="00456963" w:rsidP="00B103F5">
      <w:pPr>
        <w:rPr>
          <w:u w:val="single"/>
        </w:rPr>
      </w:pPr>
      <w:r w:rsidRPr="00456963">
        <w:rPr>
          <w:u w:val="single"/>
        </w:rPr>
        <w:t>Optimized searching:</w:t>
      </w:r>
    </w:p>
    <w:p w14:paraId="2255F9BB" w14:textId="58B8028F" w:rsidR="00456963" w:rsidRDefault="00456963" w:rsidP="00B103F5">
      <w:pPr>
        <w:rPr>
          <w:u w:val="single"/>
        </w:rPr>
      </w:pPr>
      <w:r w:rsidRPr="00456963">
        <w:rPr>
          <w:noProof/>
        </w:rPr>
        <w:drawing>
          <wp:inline distT="0" distB="0" distL="0" distR="0" wp14:anchorId="1274405D" wp14:editId="1708462B">
            <wp:extent cx="4314825" cy="6816825"/>
            <wp:effectExtent l="0" t="0" r="0" b="3175"/>
            <wp:docPr id="13814287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46317" cy="6866578"/>
                    </a:xfrm>
                    <a:prstGeom prst="rect">
                      <a:avLst/>
                    </a:prstGeom>
                    <a:noFill/>
                    <a:ln>
                      <a:noFill/>
                    </a:ln>
                  </pic:spPr>
                </pic:pic>
              </a:graphicData>
            </a:graphic>
          </wp:inline>
        </w:drawing>
      </w:r>
    </w:p>
    <w:p w14:paraId="1C4EFEC7" w14:textId="330EF9B3" w:rsidR="00D124C5" w:rsidRPr="00D124C5" w:rsidRDefault="00D124C5" w:rsidP="00D124C5">
      <w:pPr>
        <w:jc w:val="center"/>
      </w:pPr>
      <w:r w:rsidRPr="00FE26CE">
        <w:rPr>
          <w:b/>
          <w:bCs/>
        </w:rPr>
        <w:t xml:space="preserve">Figure </w:t>
      </w:r>
      <w:r>
        <w:rPr>
          <w:b/>
          <w:bCs/>
        </w:rPr>
        <w:t>3</w:t>
      </w:r>
      <w:r w:rsidRPr="00FE26CE">
        <w:rPr>
          <w:b/>
          <w:bCs/>
        </w:rPr>
        <w:t>.1:</w:t>
      </w:r>
      <w:r>
        <w:t xml:space="preserve"> </w:t>
      </w:r>
      <w:r>
        <w:t>Flow chart for optimized searching</w:t>
      </w:r>
    </w:p>
    <w:p w14:paraId="662BCE02" w14:textId="0100C4F4" w:rsidR="00456963" w:rsidRDefault="00456963" w:rsidP="00B103F5">
      <w:pPr>
        <w:rPr>
          <w:u w:val="single"/>
        </w:rPr>
      </w:pPr>
      <w:r>
        <w:rPr>
          <w:u w:val="single"/>
        </w:rPr>
        <w:lastRenderedPageBreak/>
        <w:t>Map activity:</w:t>
      </w:r>
    </w:p>
    <w:p w14:paraId="122F3254" w14:textId="13AD39DB" w:rsidR="00456963" w:rsidRDefault="00456963" w:rsidP="00B103F5">
      <w:r>
        <w:t xml:space="preserve">Map activity is used for displaying </w:t>
      </w:r>
      <w:r w:rsidR="00062E74">
        <w:t xml:space="preserve">attractions, </w:t>
      </w:r>
      <w:r>
        <w:t>hotel, restaurant, hospital and police station in map view.</w:t>
      </w:r>
      <w:r w:rsidR="00062E74">
        <w:t xml:space="preserve"> </w:t>
      </w:r>
      <w:r>
        <w:t xml:space="preserve">Here </w:t>
      </w:r>
      <w:proofErr w:type="gramStart"/>
      <w:r>
        <w:t>google</w:t>
      </w:r>
      <w:proofErr w:type="gramEnd"/>
      <w:r>
        <w:t xml:space="preserve"> map API is used.</w:t>
      </w:r>
      <w:r w:rsidR="00062E74">
        <w:t xml:space="preserve"> The name of places </w:t>
      </w:r>
      <w:proofErr w:type="gramStart"/>
      <w:r w:rsidR="00062E74">
        <w:t>are</w:t>
      </w:r>
      <w:proofErr w:type="gramEnd"/>
      <w:r w:rsidR="00062E74">
        <w:t xml:space="preserve"> retrieved from database and </w:t>
      </w:r>
      <w:r w:rsidR="000D177E">
        <w:t>search in the geocoder class. If the place is found, marker is put on the location at map view. Pseudocode is given below-</w:t>
      </w:r>
    </w:p>
    <w:p w14:paraId="205FC022" w14:textId="13D760B5" w:rsidR="000D177E" w:rsidRDefault="000D177E" w:rsidP="00B103F5">
      <w:r w:rsidRPr="000D177E">
        <w:drawing>
          <wp:inline distT="0" distB="0" distL="0" distR="0" wp14:anchorId="48A5AC56" wp14:editId="45CAF8EB">
            <wp:extent cx="5548630" cy="2995295"/>
            <wp:effectExtent l="0" t="0" r="0" b="0"/>
            <wp:docPr id="11031104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110451" name=""/>
                    <pic:cNvPicPr/>
                  </pic:nvPicPr>
                  <pic:blipFill>
                    <a:blip r:embed="rId18"/>
                    <a:stretch>
                      <a:fillRect/>
                    </a:stretch>
                  </pic:blipFill>
                  <pic:spPr>
                    <a:xfrm>
                      <a:off x="0" y="0"/>
                      <a:ext cx="5548630" cy="2995295"/>
                    </a:xfrm>
                    <a:prstGeom prst="rect">
                      <a:avLst/>
                    </a:prstGeom>
                  </pic:spPr>
                </pic:pic>
              </a:graphicData>
            </a:graphic>
          </wp:inline>
        </w:drawing>
      </w:r>
    </w:p>
    <w:p w14:paraId="4175B852" w14:textId="52FBF609" w:rsidR="00D124C5" w:rsidRDefault="00D124C5" w:rsidP="00D124C5">
      <w:pPr>
        <w:jc w:val="center"/>
      </w:pPr>
      <w:r w:rsidRPr="00FE26CE">
        <w:rPr>
          <w:b/>
          <w:bCs/>
        </w:rPr>
        <w:t xml:space="preserve">Figure </w:t>
      </w:r>
      <w:r>
        <w:rPr>
          <w:b/>
          <w:bCs/>
        </w:rPr>
        <w:t>3.2</w:t>
      </w:r>
      <w:r w:rsidRPr="00FE26CE">
        <w:rPr>
          <w:b/>
          <w:bCs/>
        </w:rPr>
        <w:t>:</w:t>
      </w:r>
      <w:r>
        <w:t xml:space="preserve"> </w:t>
      </w:r>
      <w:r>
        <w:t xml:space="preserve">Pseudocode for </w:t>
      </w:r>
      <w:proofErr w:type="spellStart"/>
      <w:r>
        <w:t>map_activity</w:t>
      </w:r>
      <w:proofErr w:type="spellEnd"/>
    </w:p>
    <w:p w14:paraId="3559649D" w14:textId="3ECBF1AD" w:rsidR="00D124C5" w:rsidRDefault="00D124C5" w:rsidP="00B103F5">
      <w:pPr>
        <w:rPr>
          <w:u w:val="single"/>
        </w:rPr>
      </w:pPr>
      <w:r w:rsidRPr="00D124C5">
        <w:rPr>
          <w:u w:val="single"/>
        </w:rPr>
        <w:t xml:space="preserve">Embedding </w:t>
      </w:r>
      <w:proofErr w:type="spellStart"/>
      <w:r w:rsidRPr="00D124C5">
        <w:rPr>
          <w:u w:val="single"/>
        </w:rPr>
        <w:t>youtube</w:t>
      </w:r>
      <w:proofErr w:type="spellEnd"/>
      <w:r w:rsidRPr="00D124C5">
        <w:rPr>
          <w:u w:val="single"/>
        </w:rPr>
        <w:t xml:space="preserve"> video:</w:t>
      </w:r>
    </w:p>
    <w:p w14:paraId="63081CD5" w14:textId="425F0EF4" w:rsidR="00D124C5" w:rsidRDefault="00D124C5" w:rsidP="00B103F5">
      <w:r>
        <w:t xml:space="preserve">To embed </w:t>
      </w:r>
      <w:proofErr w:type="spellStart"/>
      <w:r>
        <w:t>youtube</w:t>
      </w:r>
      <w:proofErr w:type="spellEnd"/>
      <w:r>
        <w:t xml:space="preserve"> video in android we this </w:t>
      </w:r>
      <w:hyperlink r:id="rId19" w:history="1">
        <w:r w:rsidRPr="00D124C5">
          <w:rPr>
            <w:rStyle w:val="Hyperlink"/>
          </w:rPr>
          <w:t>android-</w:t>
        </w:r>
        <w:proofErr w:type="spellStart"/>
        <w:r w:rsidRPr="00D124C5">
          <w:rPr>
            <w:rStyle w:val="Hyperlink"/>
          </w:rPr>
          <w:t>youtube</w:t>
        </w:r>
        <w:proofErr w:type="spellEnd"/>
        <w:r w:rsidRPr="00D124C5">
          <w:rPr>
            <w:rStyle w:val="Hyperlink"/>
          </w:rPr>
          <w:t>-player</w:t>
        </w:r>
      </w:hyperlink>
      <w:r>
        <w:t xml:space="preserve"> </w:t>
      </w:r>
      <w:r w:rsidR="00A115DF">
        <w:t>library</w:t>
      </w:r>
      <w:r>
        <w:t xml:space="preserve">. To Implement this video id is required. </w:t>
      </w:r>
      <w:r w:rsidR="00A115DF">
        <w:t xml:space="preserve">Videos are showed in </w:t>
      </w:r>
      <w:proofErr w:type="spellStart"/>
      <w:r w:rsidR="00A115DF">
        <w:t>recyclerview</w:t>
      </w:r>
      <w:proofErr w:type="spellEnd"/>
      <w:r w:rsidR="00A115DF">
        <w:t>. Full screen facility is also included.</w:t>
      </w:r>
    </w:p>
    <w:p w14:paraId="42468E0C" w14:textId="77777777" w:rsidR="00A115DF" w:rsidRDefault="00A115DF" w:rsidP="00B103F5"/>
    <w:p w14:paraId="6E82C0C5" w14:textId="2DA37440" w:rsidR="00584655" w:rsidRDefault="00584655" w:rsidP="00584655">
      <w:pPr>
        <w:rPr>
          <w:u w:val="single"/>
        </w:rPr>
      </w:pPr>
      <w:r w:rsidRPr="00584655">
        <w:drawing>
          <wp:anchor distT="0" distB="0" distL="114300" distR="114300" simplePos="0" relativeHeight="251744256" behindDoc="0" locked="0" layoutInCell="1" allowOverlap="1" wp14:anchorId="6BBA0D88" wp14:editId="68C02049">
            <wp:simplePos x="0" y="0"/>
            <wp:positionH relativeFrom="column">
              <wp:posOffset>2446020</wp:posOffset>
            </wp:positionH>
            <wp:positionV relativeFrom="paragraph">
              <wp:posOffset>262255</wp:posOffset>
            </wp:positionV>
            <wp:extent cx="3914775" cy="2268220"/>
            <wp:effectExtent l="0" t="0" r="9525" b="0"/>
            <wp:wrapSquare wrapText="bothSides"/>
            <wp:docPr id="3211200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1120050" name=""/>
                    <pic:cNvPicPr/>
                  </pic:nvPicPr>
                  <pic:blipFill>
                    <a:blip r:embed="rId20">
                      <a:extLst>
                        <a:ext uri="{28A0092B-C50C-407E-A947-70E740481C1C}">
                          <a14:useLocalDpi xmlns:a14="http://schemas.microsoft.com/office/drawing/2010/main" val="0"/>
                        </a:ext>
                      </a:extLst>
                    </a:blip>
                    <a:stretch>
                      <a:fillRect/>
                    </a:stretch>
                  </pic:blipFill>
                  <pic:spPr>
                    <a:xfrm>
                      <a:off x="0" y="0"/>
                      <a:ext cx="3914775" cy="2268220"/>
                    </a:xfrm>
                    <a:prstGeom prst="rect">
                      <a:avLst/>
                    </a:prstGeom>
                  </pic:spPr>
                </pic:pic>
              </a:graphicData>
            </a:graphic>
            <wp14:sizeRelH relativeFrom="margin">
              <wp14:pctWidth>0</wp14:pctWidth>
            </wp14:sizeRelH>
            <wp14:sizeRelV relativeFrom="margin">
              <wp14:pctHeight>0</wp14:pctHeight>
            </wp14:sizeRelV>
          </wp:anchor>
        </w:drawing>
      </w:r>
      <w:r w:rsidR="00A115DF" w:rsidRPr="00A115DF">
        <w:rPr>
          <w:u w:val="single"/>
        </w:rPr>
        <w:t>Weather information:</w:t>
      </w:r>
    </w:p>
    <w:p w14:paraId="79FBD0EA" w14:textId="48AF57BF" w:rsidR="00A115DF" w:rsidRDefault="00A115DF" w:rsidP="00B103F5">
      <w:r>
        <w:t xml:space="preserve">We use </w:t>
      </w:r>
      <w:proofErr w:type="spellStart"/>
      <w:r>
        <w:t>OpenWeather</w:t>
      </w:r>
      <w:proofErr w:type="spellEnd"/>
      <w:r>
        <w:t xml:space="preserve"> API to get real-time weather information. Here </w:t>
      </w:r>
      <w:proofErr w:type="spellStart"/>
      <w:r>
        <w:t>json</w:t>
      </w:r>
      <w:proofErr w:type="spellEnd"/>
      <w:r>
        <w:t xml:space="preserve"> parsing is required. So, we use </w:t>
      </w:r>
      <w:hyperlink r:id="rId21" w:history="1">
        <w:r w:rsidRPr="00A115DF">
          <w:rPr>
            <w:rStyle w:val="Hyperlink"/>
          </w:rPr>
          <w:t>volley</w:t>
        </w:r>
      </w:hyperlink>
      <w:r>
        <w:t xml:space="preserve"> library. </w:t>
      </w:r>
      <w:r w:rsidR="00584655">
        <w:t>Pseudo code is shown here.</w:t>
      </w:r>
    </w:p>
    <w:p w14:paraId="63255D62" w14:textId="0D315181" w:rsidR="00584655" w:rsidRPr="00A115DF" w:rsidRDefault="00584655" w:rsidP="00B103F5"/>
    <w:p w14:paraId="31ED32B1" w14:textId="18146CF5" w:rsidR="000D177E" w:rsidRDefault="000D177E" w:rsidP="00B103F5"/>
    <w:p w14:paraId="777477FE" w14:textId="5618677A" w:rsidR="00584655" w:rsidRDefault="00584655" w:rsidP="00584655">
      <w:pPr>
        <w:jc w:val="left"/>
      </w:pPr>
    </w:p>
    <w:p w14:paraId="2FDF1C37" w14:textId="7D75F00E" w:rsidR="00584655" w:rsidRDefault="00584655" w:rsidP="00584655">
      <w:pPr>
        <w:jc w:val="right"/>
      </w:pPr>
    </w:p>
    <w:p w14:paraId="0E3C6FAB" w14:textId="62A4A1AF" w:rsidR="00584655" w:rsidRDefault="008D1479" w:rsidP="00584655">
      <w:pPr>
        <w:jc w:val="right"/>
      </w:pPr>
      <w:r w:rsidRPr="008D1479">
        <w:drawing>
          <wp:anchor distT="0" distB="0" distL="114300" distR="114300" simplePos="0" relativeHeight="251745280" behindDoc="0" locked="0" layoutInCell="1" allowOverlap="1" wp14:anchorId="1C10A994" wp14:editId="200937BE">
            <wp:simplePos x="0" y="0"/>
            <wp:positionH relativeFrom="margin">
              <wp:posOffset>3317240</wp:posOffset>
            </wp:positionH>
            <wp:positionV relativeFrom="margin">
              <wp:posOffset>8500745</wp:posOffset>
            </wp:positionV>
            <wp:extent cx="2534004" cy="219106"/>
            <wp:effectExtent l="0" t="0" r="0" b="9525"/>
            <wp:wrapSquare wrapText="bothSides"/>
            <wp:docPr id="12232904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3290403" name=""/>
                    <pic:cNvPicPr/>
                  </pic:nvPicPr>
                  <pic:blipFill>
                    <a:blip r:embed="rId22">
                      <a:extLst>
                        <a:ext uri="{28A0092B-C50C-407E-A947-70E740481C1C}">
                          <a14:useLocalDpi xmlns:a14="http://schemas.microsoft.com/office/drawing/2010/main" val="0"/>
                        </a:ext>
                      </a:extLst>
                    </a:blip>
                    <a:stretch>
                      <a:fillRect/>
                    </a:stretch>
                  </pic:blipFill>
                  <pic:spPr>
                    <a:xfrm>
                      <a:off x="0" y="0"/>
                      <a:ext cx="2534004" cy="219106"/>
                    </a:xfrm>
                    <a:prstGeom prst="rect">
                      <a:avLst/>
                    </a:prstGeom>
                  </pic:spPr>
                </pic:pic>
              </a:graphicData>
            </a:graphic>
          </wp:anchor>
        </w:drawing>
      </w:r>
    </w:p>
    <w:p w14:paraId="32DAD401" w14:textId="7A078699" w:rsidR="00414C32" w:rsidRDefault="00414C32" w:rsidP="00414C32">
      <w:pPr>
        <w:rPr>
          <w:u w:val="single"/>
        </w:rPr>
      </w:pPr>
      <w:bookmarkStart w:id="5" w:name="_Toc150840474"/>
      <w:r w:rsidRPr="00414C32">
        <w:rPr>
          <w:u w:val="single"/>
        </w:rPr>
        <w:lastRenderedPageBreak/>
        <w:t>Use case diagrams:</w:t>
      </w:r>
    </w:p>
    <w:p w14:paraId="23536A52" w14:textId="72687F7F" w:rsidR="00414C32" w:rsidRDefault="0045030D" w:rsidP="0045030D">
      <w:pPr>
        <w:jc w:val="center"/>
      </w:pPr>
      <w:r w:rsidRPr="0045030D">
        <w:drawing>
          <wp:inline distT="0" distB="0" distL="0" distR="0" wp14:anchorId="2DF02772" wp14:editId="1931B344">
            <wp:extent cx="4048125" cy="4474803"/>
            <wp:effectExtent l="0" t="0" r="0" b="2540"/>
            <wp:docPr id="4838128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3812839" name=""/>
                    <pic:cNvPicPr/>
                  </pic:nvPicPr>
                  <pic:blipFill>
                    <a:blip r:embed="rId23"/>
                    <a:stretch>
                      <a:fillRect/>
                    </a:stretch>
                  </pic:blipFill>
                  <pic:spPr>
                    <a:xfrm>
                      <a:off x="0" y="0"/>
                      <a:ext cx="4074101" cy="4503517"/>
                    </a:xfrm>
                    <a:prstGeom prst="rect">
                      <a:avLst/>
                    </a:prstGeom>
                  </pic:spPr>
                </pic:pic>
              </a:graphicData>
            </a:graphic>
          </wp:inline>
        </w:drawing>
      </w:r>
    </w:p>
    <w:p w14:paraId="7320505E" w14:textId="44A48A96" w:rsidR="0045030D" w:rsidRDefault="0045030D" w:rsidP="0045030D">
      <w:pPr>
        <w:jc w:val="center"/>
      </w:pPr>
      <w:r w:rsidRPr="00FE26CE">
        <w:rPr>
          <w:b/>
          <w:bCs/>
        </w:rPr>
        <w:t xml:space="preserve">Figure </w:t>
      </w:r>
      <w:r>
        <w:rPr>
          <w:b/>
          <w:bCs/>
        </w:rPr>
        <w:t>3.</w:t>
      </w:r>
      <w:r>
        <w:rPr>
          <w:b/>
          <w:bCs/>
        </w:rPr>
        <w:t>4</w:t>
      </w:r>
      <w:r w:rsidRPr="00FE26CE">
        <w:rPr>
          <w:b/>
          <w:bCs/>
        </w:rPr>
        <w:t>:</w:t>
      </w:r>
      <w:r>
        <w:t xml:space="preserve"> </w:t>
      </w:r>
      <w:r>
        <w:t>Use case diagram for tourist</w:t>
      </w:r>
    </w:p>
    <w:p w14:paraId="61B34F7D" w14:textId="77777777" w:rsidR="0045030D" w:rsidRDefault="0045030D" w:rsidP="0045030D">
      <w:pPr>
        <w:jc w:val="center"/>
      </w:pPr>
    </w:p>
    <w:p w14:paraId="0580B7B8" w14:textId="7FF0ACEB" w:rsidR="0045030D" w:rsidRPr="0045030D" w:rsidRDefault="00D443B6" w:rsidP="0045030D">
      <w:r w:rsidRPr="00D443B6">
        <w:drawing>
          <wp:anchor distT="0" distB="0" distL="114300" distR="114300" simplePos="0" relativeHeight="251747328" behindDoc="0" locked="0" layoutInCell="1" allowOverlap="1" wp14:anchorId="66FE2F77" wp14:editId="1695B0FB">
            <wp:simplePos x="0" y="0"/>
            <wp:positionH relativeFrom="column">
              <wp:posOffset>3598545</wp:posOffset>
            </wp:positionH>
            <wp:positionV relativeFrom="paragraph">
              <wp:posOffset>1807845</wp:posOffset>
            </wp:positionV>
            <wp:extent cx="2591162" cy="209579"/>
            <wp:effectExtent l="0" t="0" r="0" b="0"/>
            <wp:wrapNone/>
            <wp:docPr id="8750042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004200" name=""/>
                    <pic:cNvPicPr/>
                  </pic:nvPicPr>
                  <pic:blipFill>
                    <a:blip r:embed="rId24">
                      <a:extLst>
                        <a:ext uri="{28A0092B-C50C-407E-A947-70E740481C1C}">
                          <a14:useLocalDpi xmlns:a14="http://schemas.microsoft.com/office/drawing/2010/main" val="0"/>
                        </a:ext>
                      </a:extLst>
                    </a:blip>
                    <a:stretch>
                      <a:fillRect/>
                    </a:stretch>
                  </pic:blipFill>
                  <pic:spPr>
                    <a:xfrm>
                      <a:off x="0" y="0"/>
                      <a:ext cx="2591162" cy="209579"/>
                    </a:xfrm>
                    <a:prstGeom prst="rect">
                      <a:avLst/>
                    </a:prstGeom>
                  </pic:spPr>
                </pic:pic>
              </a:graphicData>
            </a:graphic>
            <wp14:sizeRelH relativeFrom="page">
              <wp14:pctWidth>0</wp14:pctWidth>
            </wp14:sizeRelH>
            <wp14:sizeRelV relativeFrom="page">
              <wp14:pctHeight>0</wp14:pctHeight>
            </wp14:sizeRelV>
          </wp:anchor>
        </w:drawing>
      </w:r>
      <w:r w:rsidR="0045030D" w:rsidRPr="0045030D">
        <w:drawing>
          <wp:anchor distT="0" distB="0" distL="114300" distR="114300" simplePos="0" relativeHeight="251746304" behindDoc="0" locked="0" layoutInCell="1" allowOverlap="1" wp14:anchorId="068B2410" wp14:editId="42A2103B">
            <wp:simplePos x="0" y="0"/>
            <wp:positionH relativeFrom="column">
              <wp:posOffset>3779520</wp:posOffset>
            </wp:positionH>
            <wp:positionV relativeFrom="paragraph">
              <wp:posOffset>152400</wp:posOffset>
            </wp:positionV>
            <wp:extent cx="2400300" cy="1524000"/>
            <wp:effectExtent l="0" t="0" r="0" b="0"/>
            <wp:wrapNone/>
            <wp:docPr id="593892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389263" name=""/>
                    <pic:cNvPicPr/>
                  </pic:nvPicPr>
                  <pic:blipFill>
                    <a:blip r:embed="rId25">
                      <a:extLst>
                        <a:ext uri="{28A0092B-C50C-407E-A947-70E740481C1C}">
                          <a14:useLocalDpi xmlns:a14="http://schemas.microsoft.com/office/drawing/2010/main" val="0"/>
                        </a:ext>
                      </a:extLst>
                    </a:blip>
                    <a:stretch>
                      <a:fillRect/>
                    </a:stretch>
                  </pic:blipFill>
                  <pic:spPr>
                    <a:xfrm>
                      <a:off x="0" y="0"/>
                      <a:ext cx="2400300" cy="1524000"/>
                    </a:xfrm>
                    <a:prstGeom prst="rect">
                      <a:avLst/>
                    </a:prstGeom>
                  </pic:spPr>
                </pic:pic>
              </a:graphicData>
            </a:graphic>
          </wp:anchor>
        </w:drawing>
      </w:r>
      <w:r w:rsidR="0045030D" w:rsidRPr="0045030D">
        <w:rPr>
          <w:noProof/>
        </w:rPr>
        <w:t xml:space="preserve"> </w:t>
      </w:r>
      <w:r w:rsidR="0045030D" w:rsidRPr="0045030D">
        <w:drawing>
          <wp:inline distT="0" distB="0" distL="0" distR="0" wp14:anchorId="318AEBDC" wp14:editId="398711E4">
            <wp:extent cx="2467319" cy="1752845"/>
            <wp:effectExtent l="0" t="0" r="0" b="0"/>
            <wp:docPr id="2000916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091651" name=""/>
                    <pic:cNvPicPr/>
                  </pic:nvPicPr>
                  <pic:blipFill>
                    <a:blip r:embed="rId26"/>
                    <a:stretch>
                      <a:fillRect/>
                    </a:stretch>
                  </pic:blipFill>
                  <pic:spPr>
                    <a:xfrm>
                      <a:off x="0" y="0"/>
                      <a:ext cx="2467319" cy="1752845"/>
                    </a:xfrm>
                    <a:prstGeom prst="rect">
                      <a:avLst/>
                    </a:prstGeom>
                  </pic:spPr>
                </pic:pic>
              </a:graphicData>
            </a:graphic>
          </wp:inline>
        </w:drawing>
      </w:r>
    </w:p>
    <w:p w14:paraId="7FC6560C" w14:textId="07B35066" w:rsidR="0045030D" w:rsidRDefault="0045030D" w:rsidP="0045030D">
      <w:pPr>
        <w:jc w:val="left"/>
      </w:pPr>
      <w:r w:rsidRPr="00FE26CE">
        <w:rPr>
          <w:b/>
          <w:bCs/>
        </w:rPr>
        <w:t xml:space="preserve">Figure </w:t>
      </w:r>
      <w:r>
        <w:rPr>
          <w:b/>
          <w:bCs/>
        </w:rPr>
        <w:t>3.</w:t>
      </w:r>
      <w:r>
        <w:rPr>
          <w:b/>
          <w:bCs/>
        </w:rPr>
        <w:t>5</w:t>
      </w:r>
      <w:r w:rsidRPr="00FE26CE">
        <w:rPr>
          <w:b/>
          <w:bCs/>
        </w:rPr>
        <w:t>:</w:t>
      </w:r>
      <w:r>
        <w:t xml:space="preserve"> </w:t>
      </w:r>
      <w:r>
        <w:t>Use case diagram for admin</w:t>
      </w:r>
    </w:p>
    <w:p w14:paraId="49941D42" w14:textId="77777777" w:rsidR="00414C32" w:rsidRDefault="00414C32" w:rsidP="0045030D">
      <w:pPr>
        <w:jc w:val="left"/>
        <w:rPr>
          <w:u w:val="single"/>
        </w:rPr>
      </w:pPr>
    </w:p>
    <w:p w14:paraId="3928F39B" w14:textId="77777777" w:rsidR="00D443B6" w:rsidRDefault="00D443B6" w:rsidP="0045030D">
      <w:pPr>
        <w:jc w:val="left"/>
        <w:rPr>
          <w:u w:val="single"/>
        </w:rPr>
      </w:pPr>
    </w:p>
    <w:p w14:paraId="3A40C329" w14:textId="77777777" w:rsidR="00D443B6" w:rsidRDefault="00D443B6" w:rsidP="0045030D">
      <w:pPr>
        <w:jc w:val="left"/>
        <w:rPr>
          <w:u w:val="single"/>
        </w:rPr>
      </w:pPr>
    </w:p>
    <w:p w14:paraId="4BB3290E" w14:textId="77777777" w:rsidR="00D443B6" w:rsidRPr="00414C32" w:rsidRDefault="00D443B6" w:rsidP="0045030D">
      <w:pPr>
        <w:jc w:val="left"/>
        <w:rPr>
          <w:u w:val="single"/>
        </w:rPr>
      </w:pPr>
    </w:p>
    <w:p w14:paraId="0C56F1EF" w14:textId="555ED9EA" w:rsidR="00260828" w:rsidRDefault="0041025F" w:rsidP="0057449A">
      <w:pPr>
        <w:pStyle w:val="Project-H2"/>
      </w:pPr>
      <w:r w:rsidRPr="004F66E9">
        <w:lastRenderedPageBreak/>
        <w:t xml:space="preserve">System architecture </w:t>
      </w:r>
      <w:bookmarkEnd w:id="5"/>
    </w:p>
    <w:p w14:paraId="1C98827C" w14:textId="77777777" w:rsidR="00383E55" w:rsidRDefault="00383E55" w:rsidP="00383E55"/>
    <w:p w14:paraId="3EC94CBE" w14:textId="099CB4AF" w:rsidR="00071E7B" w:rsidRPr="008C02A8" w:rsidRDefault="001F4686" w:rsidP="0057449A">
      <w:pPr>
        <w:spacing w:after="200"/>
        <w:rPr>
          <w:sz w:val="26"/>
          <w:szCs w:val="26"/>
        </w:rPr>
      </w:pPr>
      <w:r>
        <w:rPr>
          <w:noProof/>
        </w:rPr>
        <w:drawing>
          <wp:inline distT="0" distB="0" distL="0" distR="0" wp14:anchorId="5DE074D0" wp14:editId="62E1C057">
            <wp:extent cx="5543550" cy="4371975"/>
            <wp:effectExtent l="0" t="0" r="0" b="9525"/>
            <wp:docPr id="19693385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543550" cy="4371975"/>
                    </a:xfrm>
                    <a:prstGeom prst="rect">
                      <a:avLst/>
                    </a:prstGeom>
                    <a:noFill/>
                    <a:ln>
                      <a:noFill/>
                    </a:ln>
                  </pic:spPr>
                </pic:pic>
              </a:graphicData>
            </a:graphic>
          </wp:inline>
        </w:drawing>
      </w:r>
    </w:p>
    <w:p w14:paraId="4B91FC93" w14:textId="77777777" w:rsidR="00DA261A" w:rsidRDefault="00F36426" w:rsidP="00DA261A">
      <w:pPr>
        <w:pStyle w:val="Project-H2"/>
      </w:pPr>
      <w:r w:rsidRPr="00F36426">
        <w:t xml:space="preserve">Tools </w:t>
      </w:r>
      <w:r>
        <w:t>u</w:t>
      </w:r>
      <w:r w:rsidRPr="00F36426">
        <w:t>sed</w:t>
      </w:r>
    </w:p>
    <w:p w14:paraId="3A936E4B" w14:textId="77777777" w:rsidR="00DA261A" w:rsidRPr="00F36426" w:rsidRDefault="00DA261A" w:rsidP="00DA261A">
      <w:pPr>
        <w:pStyle w:val="Project-H2"/>
        <w:numPr>
          <w:ilvl w:val="0"/>
          <w:numId w:val="0"/>
        </w:numPr>
      </w:pPr>
    </w:p>
    <w:p w14:paraId="44FAF362" w14:textId="281CA2B7" w:rsidR="00E5272A" w:rsidRPr="00E5272A" w:rsidRDefault="00344CBB" w:rsidP="00F659FE">
      <w:pPr>
        <w:widowControl w:val="0"/>
        <w:spacing w:after="240"/>
        <w:rPr>
          <w:rFonts w:cs="Times New Roman"/>
          <w:bCs/>
          <w:szCs w:val="26"/>
        </w:rPr>
      </w:pPr>
      <w:r>
        <w:rPr>
          <w:rFonts w:cs="Times New Roman"/>
          <w:bCs/>
          <w:szCs w:val="26"/>
        </w:rPr>
        <w:t>This an android application. The tools used for it are described below-</w:t>
      </w:r>
    </w:p>
    <w:p w14:paraId="6A57E305" w14:textId="77777777" w:rsidR="002C3BD6" w:rsidRDefault="002C3BD6" w:rsidP="002C3BD6">
      <w:pPr>
        <w:pStyle w:val="Project-H3"/>
      </w:pPr>
      <w:r>
        <w:t>Android Studio</w:t>
      </w:r>
    </w:p>
    <w:p w14:paraId="48AD30A6" w14:textId="77777777" w:rsidR="002C3BD6" w:rsidRDefault="002C3BD6" w:rsidP="002C3BD6">
      <w:pPr>
        <w:widowControl w:val="0"/>
        <w:spacing w:line="240" w:lineRule="auto"/>
        <w:rPr>
          <w:rFonts w:cs="Times New Roman"/>
          <w:bCs/>
          <w:szCs w:val="26"/>
        </w:rPr>
      </w:pPr>
    </w:p>
    <w:p w14:paraId="5C5CC6C7" w14:textId="2045B3B0" w:rsidR="00827E7C" w:rsidRDefault="00344CBB" w:rsidP="00827E7C">
      <w:r w:rsidRPr="00344CBB">
        <w:t>Android Studio is the official integrated development environment (IDE) for Android app development</w:t>
      </w:r>
      <w:r>
        <w:t xml:space="preserve">. </w:t>
      </w:r>
      <w:r w:rsidRPr="00344CBB">
        <w:t>Based on the powerful code editor and developer tools from </w:t>
      </w:r>
      <w:hyperlink r:id="rId28" w:history="1">
        <w:r w:rsidRPr="00344CBB">
          <w:t>IntelliJ IDEA </w:t>
        </w:r>
      </w:hyperlink>
      <w:r>
        <w:t>. it has</w:t>
      </w:r>
      <w:r w:rsidRPr="00344CBB">
        <w:t xml:space="preserve"> fast and feature-rich emulator</w:t>
      </w:r>
      <w:r>
        <w:t xml:space="preserve">. It gives powerful suggestion. </w:t>
      </w:r>
      <w:r w:rsidR="00827E7C">
        <w:t>It has e</w:t>
      </w:r>
      <w:r w:rsidR="00827E7C" w:rsidRPr="00827E7C">
        <w:t>xtensive testing tools and frameworks</w:t>
      </w:r>
      <w:r w:rsidR="00827E7C">
        <w:t>.</w:t>
      </w:r>
    </w:p>
    <w:p w14:paraId="75033EFC" w14:textId="77777777" w:rsidR="00827E7C" w:rsidRDefault="00827E7C" w:rsidP="00827E7C"/>
    <w:p w14:paraId="1F6B55E3" w14:textId="49A441FE" w:rsidR="00827E7C" w:rsidRDefault="00827E7C" w:rsidP="00827E7C">
      <w:pPr>
        <w:pStyle w:val="Project-H3"/>
      </w:pPr>
      <w:r>
        <w:t>Java</w:t>
      </w:r>
    </w:p>
    <w:p w14:paraId="20A1F0D0" w14:textId="40C0734D" w:rsidR="00827E7C" w:rsidRDefault="00827E7C" w:rsidP="00827E7C"/>
    <w:p w14:paraId="4C5EEC5A" w14:textId="7C1CEAE1" w:rsidR="00827E7C" w:rsidRDefault="00827E7C" w:rsidP="00827E7C">
      <w:r>
        <w:t>This project is fully built using java programming language.</w:t>
      </w:r>
    </w:p>
    <w:p w14:paraId="09FB323A" w14:textId="77777777" w:rsidR="00827E7C" w:rsidRDefault="00827E7C" w:rsidP="00827E7C"/>
    <w:p w14:paraId="269C8B4F" w14:textId="5B1A6DD2" w:rsidR="00174DEE" w:rsidRDefault="00174DEE" w:rsidP="00174DEE">
      <w:pPr>
        <w:pStyle w:val="Project-H3"/>
      </w:pPr>
      <w:r>
        <w:lastRenderedPageBreak/>
        <w:t>Firebase</w:t>
      </w:r>
    </w:p>
    <w:p w14:paraId="6DDD6825" w14:textId="77777777" w:rsidR="00174DEE" w:rsidRDefault="00174DEE" w:rsidP="00174DEE"/>
    <w:p w14:paraId="10459FED" w14:textId="34C425AE" w:rsidR="00174DEE" w:rsidRDefault="00174DEE" w:rsidP="00174DEE">
      <w:r>
        <w:t>Firebase is used for online database. The services used from firebase are-</w:t>
      </w:r>
    </w:p>
    <w:p w14:paraId="1645DAD2" w14:textId="7E40D0BD" w:rsidR="00174DEE" w:rsidRDefault="00174DEE" w:rsidP="00174DEE">
      <w:pPr>
        <w:pStyle w:val="ListParagraph"/>
        <w:numPr>
          <w:ilvl w:val="0"/>
          <w:numId w:val="31"/>
        </w:numPr>
      </w:pPr>
      <w:r>
        <w:t>Authentication -&gt; It is used for sign up and sign in.</w:t>
      </w:r>
    </w:p>
    <w:p w14:paraId="0B9321B5" w14:textId="39171781" w:rsidR="00174DEE" w:rsidRDefault="00174DEE" w:rsidP="00174DEE">
      <w:pPr>
        <w:pStyle w:val="ListParagraph"/>
        <w:numPr>
          <w:ilvl w:val="0"/>
          <w:numId w:val="31"/>
        </w:numPr>
      </w:pPr>
      <w:r>
        <w:t>Realtime database -&gt; To store all necessary information in database.</w:t>
      </w:r>
    </w:p>
    <w:p w14:paraId="457DA7EA" w14:textId="1DE4C593" w:rsidR="00174DEE" w:rsidRDefault="00174DEE" w:rsidP="00174DEE">
      <w:pPr>
        <w:pStyle w:val="ListParagraph"/>
        <w:numPr>
          <w:ilvl w:val="0"/>
          <w:numId w:val="31"/>
        </w:numPr>
      </w:pPr>
      <w:r>
        <w:t>Storage -&gt; To store images.</w:t>
      </w:r>
    </w:p>
    <w:p w14:paraId="147838E8" w14:textId="78F85B54" w:rsidR="00174DEE" w:rsidRDefault="00174DEE" w:rsidP="00827E7C"/>
    <w:p w14:paraId="48DDC5EC" w14:textId="6884BB5F" w:rsidR="00827E7C" w:rsidRDefault="00827E7C" w:rsidP="00827E7C">
      <w:pPr>
        <w:pStyle w:val="Project-H3"/>
      </w:pPr>
      <w:r>
        <w:t>API</w:t>
      </w:r>
    </w:p>
    <w:p w14:paraId="0F8347EB" w14:textId="77777777" w:rsidR="00827E7C" w:rsidRDefault="00827E7C" w:rsidP="00827E7C"/>
    <w:p w14:paraId="1EB5EFE7" w14:textId="0425E0F7" w:rsidR="00827E7C" w:rsidRDefault="00827E7C" w:rsidP="00827E7C">
      <w:r>
        <w:t xml:space="preserve">The </w:t>
      </w:r>
      <w:r w:rsidR="00523513">
        <w:t>API</w:t>
      </w:r>
      <w:r>
        <w:t xml:space="preserve"> used for this project-</w:t>
      </w:r>
    </w:p>
    <w:p w14:paraId="61C264F4" w14:textId="5A5B1734" w:rsidR="00827E7C" w:rsidRDefault="00827E7C" w:rsidP="00827E7C">
      <w:pPr>
        <w:pStyle w:val="ListParagraph"/>
        <w:numPr>
          <w:ilvl w:val="0"/>
          <w:numId w:val="29"/>
        </w:numPr>
      </w:pPr>
      <w:r>
        <w:t>Google map API -&gt; To access google map service.</w:t>
      </w:r>
    </w:p>
    <w:p w14:paraId="268E17A5" w14:textId="1647D47B" w:rsidR="00827E7C" w:rsidRDefault="00827E7C" w:rsidP="00827E7C">
      <w:pPr>
        <w:pStyle w:val="ListParagraph"/>
        <w:numPr>
          <w:ilvl w:val="0"/>
          <w:numId w:val="29"/>
        </w:numPr>
      </w:pPr>
      <w:r>
        <w:t>Open weather API -&gt; To implement weather for</w:t>
      </w:r>
      <w:r w:rsidR="00964144">
        <w:t>e</w:t>
      </w:r>
      <w:r>
        <w:t>cast.</w:t>
      </w:r>
    </w:p>
    <w:p w14:paraId="16F6DEEE" w14:textId="77777777" w:rsidR="00964144" w:rsidRDefault="00964144" w:rsidP="00964144"/>
    <w:p w14:paraId="2D9E1224" w14:textId="66BF89AE" w:rsidR="00827E7C" w:rsidRDefault="00827E7C" w:rsidP="00827E7C">
      <w:pPr>
        <w:pStyle w:val="Project-H3"/>
      </w:pPr>
      <w:r>
        <w:t>Libraries</w:t>
      </w:r>
    </w:p>
    <w:p w14:paraId="0C3E7F02" w14:textId="77777777" w:rsidR="00827E7C" w:rsidRDefault="00827E7C" w:rsidP="00827E7C"/>
    <w:p w14:paraId="543F39ED" w14:textId="7B2A8E81" w:rsidR="00827E7C" w:rsidRDefault="00827E7C" w:rsidP="00827E7C">
      <w:r>
        <w:t>Other libraries used for this project is –</w:t>
      </w:r>
    </w:p>
    <w:p w14:paraId="73385133" w14:textId="78F92822" w:rsidR="00827E7C" w:rsidRDefault="00000000" w:rsidP="00827E7C">
      <w:pPr>
        <w:pStyle w:val="ListParagraph"/>
        <w:numPr>
          <w:ilvl w:val="0"/>
          <w:numId w:val="30"/>
        </w:numPr>
      </w:pPr>
      <w:hyperlink r:id="rId29" w:history="1">
        <w:r w:rsidR="00964144">
          <w:rPr>
            <w:rStyle w:val="Hyperlink"/>
          </w:rPr>
          <w:t>G</w:t>
        </w:r>
        <w:r w:rsidR="00964144" w:rsidRPr="00964144">
          <w:rPr>
            <w:rStyle w:val="Hyperlink"/>
          </w:rPr>
          <w:t>lide</w:t>
        </w:r>
      </w:hyperlink>
      <w:r w:rsidR="00964144">
        <w:t xml:space="preserve"> -&gt; It is used for image management.</w:t>
      </w:r>
    </w:p>
    <w:p w14:paraId="630EE021" w14:textId="665B5E15" w:rsidR="00964144" w:rsidRDefault="00000000" w:rsidP="00827E7C">
      <w:pPr>
        <w:pStyle w:val="ListParagraph"/>
        <w:numPr>
          <w:ilvl w:val="0"/>
          <w:numId w:val="30"/>
        </w:numPr>
      </w:pPr>
      <w:hyperlink r:id="rId30" w:history="1">
        <w:r w:rsidR="00964144" w:rsidRPr="00964144">
          <w:rPr>
            <w:rStyle w:val="Hyperlink"/>
          </w:rPr>
          <w:t>Android-Image-Slider</w:t>
        </w:r>
      </w:hyperlink>
      <w:r w:rsidR="00964144">
        <w:t xml:space="preserve"> -&gt; It is used for image slider.</w:t>
      </w:r>
    </w:p>
    <w:p w14:paraId="0EA6D1A4" w14:textId="6D4281B2" w:rsidR="00964144" w:rsidRDefault="00000000" w:rsidP="00827E7C">
      <w:pPr>
        <w:pStyle w:val="ListParagraph"/>
        <w:numPr>
          <w:ilvl w:val="0"/>
          <w:numId w:val="30"/>
        </w:numPr>
      </w:pPr>
      <w:hyperlink r:id="rId31" w:history="1">
        <w:r w:rsidR="00964144" w:rsidRPr="00964144">
          <w:rPr>
            <w:rStyle w:val="Hyperlink"/>
          </w:rPr>
          <w:t>volley</w:t>
        </w:r>
      </w:hyperlink>
      <w:r w:rsidR="00964144">
        <w:t xml:space="preserve"> -&gt; It </w:t>
      </w:r>
      <w:r w:rsidR="00964144" w:rsidRPr="00964144">
        <w:t>is an HTTP library that makes networking for Android apps easier and, most importantly, faster.</w:t>
      </w:r>
    </w:p>
    <w:p w14:paraId="5688F6BE" w14:textId="03AE0B61" w:rsidR="00964144" w:rsidRPr="00827E7C" w:rsidRDefault="00000000" w:rsidP="00827E7C">
      <w:pPr>
        <w:pStyle w:val="ListParagraph"/>
        <w:numPr>
          <w:ilvl w:val="0"/>
          <w:numId w:val="30"/>
        </w:numPr>
      </w:pPr>
      <w:hyperlink r:id="rId32" w:history="1">
        <w:r w:rsidR="00964144" w:rsidRPr="00964144">
          <w:rPr>
            <w:rStyle w:val="Hyperlink"/>
          </w:rPr>
          <w:t>android-</w:t>
        </w:r>
        <w:proofErr w:type="spellStart"/>
        <w:r w:rsidR="00964144" w:rsidRPr="00964144">
          <w:rPr>
            <w:rStyle w:val="Hyperlink"/>
          </w:rPr>
          <w:t>youtube</w:t>
        </w:r>
        <w:proofErr w:type="spellEnd"/>
        <w:r w:rsidR="00964144" w:rsidRPr="00964144">
          <w:rPr>
            <w:rStyle w:val="Hyperlink"/>
          </w:rPr>
          <w:t>-player</w:t>
        </w:r>
      </w:hyperlink>
      <w:r w:rsidR="00964144">
        <w:t xml:space="preserve"> -&gt; It is used for embedding </w:t>
      </w:r>
      <w:proofErr w:type="spellStart"/>
      <w:r w:rsidR="00964144">
        <w:t>youtube</w:t>
      </w:r>
      <w:proofErr w:type="spellEnd"/>
      <w:r w:rsidR="00964144">
        <w:t xml:space="preserve"> video in android app.</w:t>
      </w:r>
    </w:p>
    <w:p w14:paraId="1660F50C" w14:textId="6E429F86" w:rsidR="00344CBB" w:rsidRPr="00344CBB" w:rsidRDefault="00344CBB" w:rsidP="00344CBB"/>
    <w:p w14:paraId="4FCD4818" w14:textId="540D31D2" w:rsidR="002C3BD6" w:rsidRDefault="00964144" w:rsidP="00964144">
      <w:pPr>
        <w:pStyle w:val="Project-H3"/>
      </w:pPr>
      <w:proofErr w:type="spellStart"/>
      <w:r>
        <w:t>Dialogflow</w:t>
      </w:r>
      <w:proofErr w:type="spellEnd"/>
    </w:p>
    <w:p w14:paraId="5AA0727C" w14:textId="77777777" w:rsidR="00964144" w:rsidRDefault="00964144" w:rsidP="00964144"/>
    <w:p w14:paraId="097DDEEC" w14:textId="1D8821ED" w:rsidR="00964144" w:rsidRDefault="00964144" w:rsidP="00964144">
      <w:proofErr w:type="spellStart"/>
      <w:r w:rsidRPr="00964144">
        <w:t>Dialogflow</w:t>
      </w:r>
      <w:proofErr w:type="spellEnd"/>
      <w:r w:rsidRPr="00964144">
        <w:t> is a comprehensive platform for developing chatbots, voice bots, and virtual agents using natural language understanding and Google AI.</w:t>
      </w:r>
      <w:r w:rsidR="005B575A">
        <w:t xml:space="preserve"> It is used in this project to implement chatbot.</w:t>
      </w:r>
    </w:p>
    <w:p w14:paraId="27D468C1" w14:textId="00820D32" w:rsidR="00D96DA7" w:rsidRPr="006A7622" w:rsidRDefault="00D96DA7" w:rsidP="007461DD">
      <w:pPr>
        <w:widowControl w:val="0"/>
        <w:spacing w:after="240"/>
        <w:rPr>
          <w:b/>
          <w:szCs w:val="28"/>
        </w:rPr>
      </w:pPr>
    </w:p>
    <w:p w14:paraId="3526AA9B" w14:textId="77777777" w:rsidR="0078152B" w:rsidRDefault="005F56DD" w:rsidP="007461DD">
      <w:pPr>
        <w:pStyle w:val="Project-H1"/>
        <w:widowControl w:val="0"/>
      </w:pPr>
      <w:r>
        <w:t xml:space="preserve">Project </w:t>
      </w:r>
      <w:r w:rsidR="0078152B">
        <w:t>Implementation</w:t>
      </w:r>
    </w:p>
    <w:p w14:paraId="276BD15B" w14:textId="77777777" w:rsidR="0078152B" w:rsidRDefault="0078152B" w:rsidP="007461DD">
      <w:pPr>
        <w:widowControl w:val="0"/>
        <w:spacing w:line="240" w:lineRule="auto"/>
        <w:jc w:val="left"/>
        <w:rPr>
          <w:b/>
          <w:szCs w:val="28"/>
        </w:rPr>
      </w:pPr>
    </w:p>
    <w:p w14:paraId="304D46AA" w14:textId="05F80623" w:rsidR="00B20BC5" w:rsidRPr="0031483A" w:rsidRDefault="00523513" w:rsidP="007461DD">
      <w:pPr>
        <w:widowControl w:val="0"/>
        <w:spacing w:after="240"/>
      </w:pPr>
      <w:r>
        <w:t xml:space="preserve">The </w:t>
      </w:r>
      <w:proofErr w:type="gramStart"/>
      <w:r>
        <w:t>step by step</w:t>
      </w:r>
      <w:proofErr w:type="gramEnd"/>
      <w:r>
        <w:t xml:space="preserve"> project implementation will be shown here</w:t>
      </w:r>
    </w:p>
    <w:p w14:paraId="50D40D71" w14:textId="77777777" w:rsidR="006C1FA5" w:rsidRDefault="00533486" w:rsidP="006B7A4F">
      <w:pPr>
        <w:pStyle w:val="Project-H2"/>
      </w:pPr>
      <w:r w:rsidRPr="008145DF">
        <w:t>System implementation</w:t>
      </w:r>
    </w:p>
    <w:p w14:paraId="721475F9" w14:textId="77777777" w:rsidR="006B7A4F" w:rsidRDefault="006B7A4F" w:rsidP="006B7A4F">
      <w:pPr>
        <w:pStyle w:val="Project-H2"/>
        <w:numPr>
          <w:ilvl w:val="0"/>
          <w:numId w:val="0"/>
        </w:numPr>
      </w:pPr>
    </w:p>
    <w:p w14:paraId="15FECE11" w14:textId="22A847C9" w:rsidR="00F659FE" w:rsidRDefault="00523513" w:rsidP="00271E1A">
      <w:pPr>
        <w:spacing w:after="240"/>
      </w:pPr>
      <w:r>
        <w:t>User manual is shown below-</w:t>
      </w:r>
    </w:p>
    <w:p w14:paraId="547A209F" w14:textId="2CE2A09F" w:rsidR="008C75FF" w:rsidRPr="008C75FF" w:rsidRDefault="00523513" w:rsidP="00271E1A">
      <w:pPr>
        <w:spacing w:after="240"/>
        <w:rPr>
          <w:u w:val="single"/>
        </w:rPr>
      </w:pPr>
      <w:r w:rsidRPr="00523513">
        <w:rPr>
          <w:u w:val="single"/>
        </w:rPr>
        <w:lastRenderedPageBreak/>
        <w:t>For tourist:</w:t>
      </w:r>
    </w:p>
    <w:p w14:paraId="71068EB0" w14:textId="2A64B196" w:rsidR="00484CED" w:rsidRDefault="008C75FF" w:rsidP="00271E1A">
      <w:pPr>
        <w:spacing w:after="240"/>
        <w:rPr>
          <w:u w:val="single"/>
        </w:rPr>
      </w:pPr>
      <w:r w:rsidRPr="008C75FF">
        <w:rPr>
          <w:noProof/>
        </w:rPr>
        <w:drawing>
          <wp:inline distT="0" distB="0" distL="0" distR="0" wp14:anchorId="614E33FA" wp14:editId="4EBAA994">
            <wp:extent cx="5410200" cy="2837927"/>
            <wp:effectExtent l="0" t="0" r="0" b="635"/>
            <wp:docPr id="20510373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3">
                      <a:extLst>
                        <a:ext uri="{28A0092B-C50C-407E-A947-70E740481C1C}">
                          <a14:useLocalDpi xmlns:a14="http://schemas.microsoft.com/office/drawing/2010/main" val="0"/>
                        </a:ext>
                      </a:extLst>
                    </a:blip>
                    <a:srcRect t="4049" r="10692" b="12827"/>
                    <a:stretch/>
                  </pic:blipFill>
                  <pic:spPr bwMode="auto">
                    <a:xfrm>
                      <a:off x="0" y="0"/>
                      <a:ext cx="5448184" cy="2857852"/>
                    </a:xfrm>
                    <a:prstGeom prst="rect">
                      <a:avLst/>
                    </a:prstGeom>
                    <a:noFill/>
                    <a:ln>
                      <a:noFill/>
                    </a:ln>
                    <a:extLst>
                      <a:ext uri="{53640926-AAD7-44D8-BBD7-CCE9431645EC}">
                        <a14:shadowObscured xmlns:a14="http://schemas.microsoft.com/office/drawing/2010/main"/>
                      </a:ext>
                    </a:extLst>
                  </pic:spPr>
                </pic:pic>
              </a:graphicData>
            </a:graphic>
          </wp:inline>
        </w:drawing>
      </w:r>
    </w:p>
    <w:p w14:paraId="61B912DB" w14:textId="69166320" w:rsidR="00484CED" w:rsidRPr="008C75FF" w:rsidRDefault="00484CED" w:rsidP="00271E1A">
      <w:pPr>
        <w:spacing w:after="240"/>
        <w:rPr>
          <w:u w:val="single"/>
        </w:rPr>
      </w:pPr>
      <w:r w:rsidRPr="00484CED">
        <w:rPr>
          <w:noProof/>
        </w:rPr>
        <w:drawing>
          <wp:inline distT="0" distB="0" distL="0" distR="0" wp14:anchorId="34AAD988" wp14:editId="19BC5505">
            <wp:extent cx="5543550" cy="3124200"/>
            <wp:effectExtent l="0" t="0" r="0" b="0"/>
            <wp:docPr id="74806595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543550" cy="3124200"/>
                    </a:xfrm>
                    <a:prstGeom prst="rect">
                      <a:avLst/>
                    </a:prstGeom>
                    <a:noFill/>
                    <a:ln>
                      <a:noFill/>
                    </a:ln>
                  </pic:spPr>
                </pic:pic>
              </a:graphicData>
            </a:graphic>
          </wp:inline>
        </w:drawing>
      </w:r>
    </w:p>
    <w:p w14:paraId="428226E7" w14:textId="77777777" w:rsidR="008447C2" w:rsidRDefault="00E023B3" w:rsidP="002C5340">
      <w:pPr>
        <w:pStyle w:val="Project-H2"/>
      </w:pPr>
      <w:r w:rsidRPr="00E023B3">
        <w:t>Socio-</w:t>
      </w:r>
      <w:r w:rsidR="006A33AC">
        <w:t>e</w:t>
      </w:r>
      <w:r w:rsidRPr="00E023B3">
        <w:t xml:space="preserve">conomic </w:t>
      </w:r>
      <w:r w:rsidR="006A33AC">
        <w:t>i</w:t>
      </w:r>
      <w:r w:rsidRPr="00E023B3">
        <w:t xml:space="preserve">mpact and </w:t>
      </w:r>
      <w:r w:rsidR="006A33AC">
        <w:t>s</w:t>
      </w:r>
      <w:r w:rsidRPr="00E023B3">
        <w:t>ustainability</w:t>
      </w:r>
    </w:p>
    <w:p w14:paraId="161B4A1B" w14:textId="77777777" w:rsidR="003A5BB3" w:rsidRPr="00E023B3" w:rsidRDefault="00963DFF" w:rsidP="00963DFF">
      <w:pPr>
        <w:pStyle w:val="Project-H2"/>
        <w:numPr>
          <w:ilvl w:val="0"/>
          <w:numId w:val="0"/>
        </w:numPr>
        <w:tabs>
          <w:tab w:val="left" w:pos="2865"/>
        </w:tabs>
      </w:pPr>
      <w:r>
        <w:tab/>
      </w:r>
    </w:p>
    <w:p w14:paraId="2FF6ADA6" w14:textId="4E630BEC" w:rsidR="008447C2" w:rsidRPr="00DC40E5" w:rsidRDefault="00DC40E5" w:rsidP="00DC40E5">
      <w:pPr>
        <w:pStyle w:val="ListParagraph"/>
        <w:numPr>
          <w:ilvl w:val="0"/>
          <w:numId w:val="32"/>
        </w:numPr>
        <w:spacing w:after="240"/>
        <w:rPr>
          <w:rFonts w:cs="Times New Roman"/>
          <w:b/>
          <w:bCs/>
          <w:szCs w:val="24"/>
        </w:rPr>
      </w:pPr>
      <w:r w:rsidRPr="00DC40E5">
        <w:rPr>
          <w:rFonts w:cs="Times New Roman"/>
          <w:b/>
          <w:bCs/>
          <w:szCs w:val="24"/>
        </w:rPr>
        <w:t>Boost economi</w:t>
      </w:r>
      <w:r>
        <w:rPr>
          <w:rFonts w:cs="Times New Roman"/>
          <w:b/>
          <w:bCs/>
          <w:szCs w:val="24"/>
        </w:rPr>
        <w:t>es</w:t>
      </w:r>
      <w:r w:rsidRPr="00DC40E5">
        <w:rPr>
          <w:rFonts w:cs="Times New Roman"/>
          <w:b/>
          <w:bCs/>
          <w:szCs w:val="24"/>
        </w:rPr>
        <w:t xml:space="preserve">: </w:t>
      </w:r>
      <w:r>
        <w:rPr>
          <w:rFonts w:cs="Times New Roman"/>
          <w:szCs w:val="24"/>
        </w:rPr>
        <w:t>This project gives facilities tourist to discover and explore new destination. It increases tourism which leads to greater revenue for local business as well as national economy.</w:t>
      </w:r>
    </w:p>
    <w:p w14:paraId="20B4725D" w14:textId="3E66FC91" w:rsidR="00DC40E5" w:rsidRPr="00D86A72" w:rsidRDefault="00DC40E5" w:rsidP="00DC40E5">
      <w:pPr>
        <w:pStyle w:val="ListParagraph"/>
        <w:numPr>
          <w:ilvl w:val="0"/>
          <w:numId w:val="32"/>
        </w:numPr>
        <w:spacing w:after="240"/>
        <w:rPr>
          <w:rFonts w:cs="Times New Roman"/>
          <w:b/>
          <w:bCs/>
          <w:szCs w:val="24"/>
        </w:rPr>
      </w:pPr>
      <w:r>
        <w:rPr>
          <w:rFonts w:cs="Times New Roman"/>
          <w:b/>
          <w:bCs/>
          <w:szCs w:val="24"/>
        </w:rPr>
        <w:t xml:space="preserve">Community engagement: </w:t>
      </w:r>
      <w:r>
        <w:rPr>
          <w:rFonts w:cs="Times New Roman"/>
          <w:szCs w:val="24"/>
        </w:rPr>
        <w:t xml:space="preserve">It provides facilities to </w:t>
      </w:r>
      <w:r w:rsidR="00D86A72">
        <w:rPr>
          <w:rFonts w:cs="Times New Roman"/>
          <w:szCs w:val="24"/>
        </w:rPr>
        <w:t xml:space="preserve">share user-generated content such as, blogs and videos which attracts more tourist. This creates sense of community </w:t>
      </w:r>
      <w:r w:rsidR="00D86A72">
        <w:rPr>
          <w:rFonts w:cs="Times New Roman"/>
          <w:szCs w:val="24"/>
        </w:rPr>
        <w:lastRenderedPageBreak/>
        <w:t>among tourists as well as encourages individuals to share their experiences and insights.</w:t>
      </w:r>
    </w:p>
    <w:p w14:paraId="2445517B" w14:textId="11B37F0D" w:rsidR="00D86A72" w:rsidRPr="00F4131F" w:rsidRDefault="00A76CD6" w:rsidP="00DC40E5">
      <w:pPr>
        <w:pStyle w:val="ListParagraph"/>
        <w:numPr>
          <w:ilvl w:val="0"/>
          <w:numId w:val="32"/>
        </w:numPr>
        <w:spacing w:after="240"/>
        <w:rPr>
          <w:rFonts w:cs="Times New Roman"/>
          <w:b/>
          <w:bCs/>
          <w:szCs w:val="24"/>
        </w:rPr>
      </w:pPr>
      <w:r>
        <w:rPr>
          <w:rFonts w:cs="Times New Roman"/>
          <w:b/>
          <w:bCs/>
          <w:szCs w:val="24"/>
        </w:rPr>
        <w:t>Engage tourist agencies</w:t>
      </w:r>
      <w:r w:rsidR="00D86A72">
        <w:rPr>
          <w:rFonts w:cs="Times New Roman"/>
          <w:b/>
          <w:bCs/>
          <w:szCs w:val="24"/>
        </w:rPr>
        <w:t xml:space="preserve">: </w:t>
      </w:r>
      <w:r>
        <w:rPr>
          <w:rFonts w:cs="Times New Roman"/>
          <w:szCs w:val="24"/>
        </w:rPr>
        <w:t>This project creates a market place for various tourist agencies to offer their tours. It creates a healthy competition among agencies to support tourists for making tour more enjoyable.</w:t>
      </w:r>
    </w:p>
    <w:p w14:paraId="616E9CF2" w14:textId="217C27C8" w:rsidR="00F4131F" w:rsidRPr="00F4131F" w:rsidRDefault="00F4131F" w:rsidP="00DC40E5">
      <w:pPr>
        <w:pStyle w:val="ListParagraph"/>
        <w:numPr>
          <w:ilvl w:val="0"/>
          <w:numId w:val="32"/>
        </w:numPr>
        <w:spacing w:after="240"/>
        <w:rPr>
          <w:rFonts w:cs="Times New Roman"/>
          <w:b/>
          <w:bCs/>
          <w:szCs w:val="24"/>
        </w:rPr>
      </w:pPr>
      <w:r>
        <w:rPr>
          <w:rFonts w:cs="Times New Roman"/>
          <w:b/>
          <w:bCs/>
          <w:szCs w:val="24"/>
        </w:rPr>
        <w:t>Safety and security:</w:t>
      </w:r>
      <w:r w:rsidR="007D5269" w:rsidRPr="007D5269">
        <w:rPr>
          <w:rFonts w:cs="Times New Roman"/>
          <w:szCs w:val="24"/>
        </w:rPr>
        <w:t xml:space="preserve"> </w:t>
      </w:r>
      <w:r>
        <w:rPr>
          <w:rFonts w:cs="Times New Roman"/>
          <w:szCs w:val="24"/>
        </w:rPr>
        <w:t>This platform provides information about location of hospitals, police station and other essential services that enhance the safety and security of tourists.</w:t>
      </w:r>
    </w:p>
    <w:p w14:paraId="57392D91" w14:textId="51D4F5B9" w:rsidR="00F4131F" w:rsidRPr="007D5269" w:rsidRDefault="00F4131F" w:rsidP="00DC40E5">
      <w:pPr>
        <w:pStyle w:val="ListParagraph"/>
        <w:numPr>
          <w:ilvl w:val="0"/>
          <w:numId w:val="32"/>
        </w:numPr>
        <w:spacing w:after="240"/>
        <w:rPr>
          <w:rFonts w:cs="Times New Roman"/>
          <w:b/>
          <w:bCs/>
          <w:szCs w:val="24"/>
        </w:rPr>
      </w:pPr>
      <w:r>
        <w:rPr>
          <w:rFonts w:cs="Times New Roman"/>
          <w:b/>
          <w:bCs/>
          <w:szCs w:val="24"/>
        </w:rPr>
        <w:t xml:space="preserve">Modern technology adoption: </w:t>
      </w:r>
      <w:r>
        <w:rPr>
          <w:rFonts w:cs="Times New Roman"/>
          <w:szCs w:val="24"/>
        </w:rPr>
        <w:t>The inclusion of virtual tourist guide chatbot encourages tourist to adopt modern technology and increases efficiency</w:t>
      </w:r>
      <w:r w:rsidR="007D5269">
        <w:rPr>
          <w:rFonts w:cs="Times New Roman"/>
          <w:szCs w:val="24"/>
        </w:rPr>
        <w:t xml:space="preserve"> of work.</w:t>
      </w:r>
    </w:p>
    <w:p w14:paraId="43B8F643" w14:textId="7E27F891" w:rsidR="007D5269" w:rsidRPr="00DC40E5" w:rsidRDefault="007D5269" w:rsidP="00DC40E5">
      <w:pPr>
        <w:pStyle w:val="ListParagraph"/>
        <w:numPr>
          <w:ilvl w:val="0"/>
          <w:numId w:val="32"/>
        </w:numPr>
        <w:spacing w:after="240"/>
        <w:rPr>
          <w:rFonts w:cs="Times New Roman"/>
          <w:b/>
          <w:bCs/>
          <w:szCs w:val="24"/>
        </w:rPr>
      </w:pPr>
      <w:r>
        <w:rPr>
          <w:rFonts w:cs="Times New Roman"/>
          <w:b/>
          <w:bCs/>
          <w:szCs w:val="24"/>
        </w:rPr>
        <w:t xml:space="preserve">Job facilities: </w:t>
      </w:r>
      <w:r>
        <w:rPr>
          <w:rFonts w:cs="Times New Roman"/>
          <w:szCs w:val="24"/>
        </w:rPr>
        <w:t xml:space="preserve">As this project contributes in growth of tourism, it creates job facilities in various sectors. </w:t>
      </w:r>
      <w:r w:rsidR="00DA53A0">
        <w:rPr>
          <w:rFonts w:cs="Times New Roman"/>
          <w:szCs w:val="24"/>
        </w:rPr>
        <w:t>Again, this project needs man power to gather actual data and management. So, it may create job opportunities for tourist guides.</w:t>
      </w:r>
    </w:p>
    <w:p w14:paraId="257089DB" w14:textId="77777777" w:rsidR="008144F7" w:rsidRDefault="00133E7D" w:rsidP="009F10B4">
      <w:pPr>
        <w:pStyle w:val="Project-H2"/>
      </w:pPr>
      <w:r w:rsidRPr="00133E7D">
        <w:t xml:space="preserve">Financial </w:t>
      </w:r>
      <w:r>
        <w:t>a</w:t>
      </w:r>
      <w:r w:rsidRPr="00133E7D">
        <w:t>nalyses and budget</w:t>
      </w:r>
    </w:p>
    <w:p w14:paraId="69655426" w14:textId="77777777" w:rsidR="000766F5" w:rsidRPr="00133E7D" w:rsidRDefault="000766F5" w:rsidP="000766F5">
      <w:pPr>
        <w:pStyle w:val="Project-H2"/>
        <w:numPr>
          <w:ilvl w:val="0"/>
          <w:numId w:val="0"/>
        </w:numPr>
      </w:pPr>
    </w:p>
    <w:p w14:paraId="6F5A1B7B" w14:textId="3ED69094" w:rsidR="008144F7" w:rsidRPr="00D03B83" w:rsidRDefault="00DA53A0" w:rsidP="000766F5">
      <w:pPr>
        <w:spacing w:after="240"/>
        <w:rPr>
          <w:rFonts w:cs="Times New Roman"/>
          <w:b/>
          <w:sz w:val="26"/>
          <w:szCs w:val="26"/>
        </w:rPr>
      </w:pPr>
      <w:r>
        <w:rPr>
          <w:rFonts w:cs="Times New Roman"/>
          <w:szCs w:val="24"/>
        </w:rPr>
        <w:t xml:space="preserve">We use free API and libraries for this project. That’s why can’t be able to implement some attractive and more dynamic features. For cost estimation only elapsed time can be come into consideration. It Takes </w:t>
      </w:r>
      <w:r w:rsidR="00603D0C">
        <w:rPr>
          <w:rFonts w:cs="Times New Roman"/>
          <w:szCs w:val="24"/>
        </w:rPr>
        <w:t>around 3 months to complete this project.</w:t>
      </w:r>
    </w:p>
    <w:p w14:paraId="6EDD2A2D" w14:textId="77777777" w:rsidR="000E7841" w:rsidRPr="00C731A1" w:rsidRDefault="000E7841" w:rsidP="00C731A1">
      <w:pPr>
        <w:spacing w:after="160" w:line="259" w:lineRule="auto"/>
        <w:jc w:val="left"/>
      </w:pPr>
    </w:p>
    <w:p w14:paraId="35A80126" w14:textId="77777777" w:rsidR="000E7841" w:rsidRDefault="000E7841" w:rsidP="00C731A1">
      <w:pPr>
        <w:pStyle w:val="Project-H1"/>
      </w:pPr>
      <w:r>
        <w:t>Conclusion</w:t>
      </w:r>
    </w:p>
    <w:p w14:paraId="0940F1F0" w14:textId="77777777" w:rsidR="000E7841" w:rsidRDefault="000E7841" w:rsidP="00C731A1">
      <w:pPr>
        <w:spacing w:line="240" w:lineRule="auto"/>
        <w:jc w:val="left"/>
        <w:rPr>
          <w:b/>
          <w:szCs w:val="28"/>
        </w:rPr>
      </w:pPr>
    </w:p>
    <w:p w14:paraId="1B8E4394" w14:textId="77777777" w:rsidR="00F521E5" w:rsidRPr="00A01030" w:rsidRDefault="00F521E5" w:rsidP="00C731A1">
      <w:pPr>
        <w:spacing w:line="240" w:lineRule="auto"/>
        <w:jc w:val="left"/>
        <w:rPr>
          <w:b/>
          <w:szCs w:val="28"/>
        </w:rPr>
      </w:pPr>
    </w:p>
    <w:p w14:paraId="3BC351DE" w14:textId="5D52FC1C" w:rsidR="003C5FF1" w:rsidRPr="00760BA9" w:rsidRDefault="00603D0C" w:rsidP="00760BA9">
      <w:pPr>
        <w:spacing w:after="300"/>
        <w:rPr>
          <w:rFonts w:cs="Times New Roman"/>
          <w:noProof/>
        </w:rPr>
      </w:pPr>
      <w:r>
        <w:t xml:space="preserve">This project helps tourists to explore Bangladesh easily. It also helps people who want to know some information about any tourist spot Bangladesh. It centralizes diverse needs of tourist at one place. </w:t>
      </w:r>
      <w:r w:rsidR="005C3D48">
        <w:t xml:space="preserve">Proper marketing policy and investment can make this project more efficient, attractive and introduce Bangladesh all over the world. However, it takes a lot of hard work and we faced some challenges to execute this project and this is not the final version. We have some plan to do some update in future. </w:t>
      </w:r>
    </w:p>
    <w:p w14:paraId="4F2887F7" w14:textId="77777777" w:rsidR="00565045" w:rsidRDefault="0059184A" w:rsidP="00722F64">
      <w:pPr>
        <w:pStyle w:val="Project-H2"/>
      </w:pPr>
      <w:r w:rsidRPr="00AD0021">
        <w:t xml:space="preserve">Conclusion and </w:t>
      </w:r>
      <w:r w:rsidR="00D575D0">
        <w:t>c</w:t>
      </w:r>
      <w:r w:rsidRPr="00AD0021">
        <w:t xml:space="preserve">hallenges </w:t>
      </w:r>
      <w:r w:rsidR="00D575D0">
        <w:t>f</w:t>
      </w:r>
      <w:r w:rsidRPr="00AD0021">
        <w:t>aced</w:t>
      </w:r>
    </w:p>
    <w:p w14:paraId="60F4F229" w14:textId="77777777" w:rsidR="00722F64" w:rsidRPr="00AD0021" w:rsidRDefault="00722F64" w:rsidP="00722F64">
      <w:pPr>
        <w:pStyle w:val="Project-H2"/>
        <w:numPr>
          <w:ilvl w:val="0"/>
          <w:numId w:val="0"/>
        </w:numPr>
      </w:pPr>
    </w:p>
    <w:p w14:paraId="47F5E383" w14:textId="5A4680A0" w:rsidR="00C40151" w:rsidRDefault="005C3D48" w:rsidP="005C3D48">
      <w:pPr>
        <w:spacing w:after="240"/>
      </w:pPr>
      <w:r>
        <w:rPr>
          <w:rFonts w:cs="Times New Roman"/>
          <w:szCs w:val="24"/>
        </w:rPr>
        <w:t xml:space="preserve">As we don’t use any third-party API to gather tourist spot information, we need to gather information manually. This is </w:t>
      </w:r>
      <w:r w:rsidR="00B52DF8">
        <w:rPr>
          <w:rFonts w:cs="Times New Roman"/>
          <w:szCs w:val="24"/>
        </w:rPr>
        <w:t xml:space="preserve">very </w:t>
      </w:r>
      <w:r>
        <w:rPr>
          <w:rFonts w:cs="Times New Roman"/>
          <w:szCs w:val="24"/>
        </w:rPr>
        <w:t>difficult to gather huge information.</w:t>
      </w:r>
      <w:r w:rsidR="00B52DF8">
        <w:rPr>
          <w:rFonts w:cs="Times New Roman"/>
          <w:szCs w:val="24"/>
        </w:rPr>
        <w:t xml:space="preserve"> So, we gather some spot information for project showcase. To implement chatbot we need to face some </w:t>
      </w:r>
      <w:r w:rsidR="00B52DF8">
        <w:rPr>
          <w:rFonts w:cs="Times New Roman"/>
          <w:szCs w:val="24"/>
        </w:rPr>
        <w:lastRenderedPageBreak/>
        <w:t>difficulties. We can’t find any proper dataset to train chatbot.</w:t>
      </w:r>
      <w:r w:rsidR="000D4835">
        <w:rPr>
          <w:rFonts w:cs="Times New Roman"/>
          <w:szCs w:val="24"/>
        </w:rPr>
        <w:t xml:space="preserve"> To integrate it with android project we need to face some errors.</w:t>
      </w:r>
    </w:p>
    <w:p w14:paraId="3F25F068" w14:textId="456732C9" w:rsidR="00346524" w:rsidRPr="00346524" w:rsidRDefault="000D4835" w:rsidP="000D4835">
      <w:pPr>
        <w:pStyle w:val="Project-H2"/>
      </w:pPr>
      <w:r>
        <w:t>Future work</w:t>
      </w:r>
    </w:p>
    <w:p w14:paraId="4725AA8C" w14:textId="6CAD1BA1" w:rsidR="00990BE8" w:rsidRDefault="000D4835" w:rsidP="00990BE8">
      <w:pPr>
        <w:pStyle w:val="Heading1"/>
        <w:keepNext w:val="0"/>
        <w:keepLines w:val="0"/>
        <w:widowControl w:val="0"/>
        <w:numPr>
          <w:ilvl w:val="0"/>
          <w:numId w:val="33"/>
        </w:numPr>
        <w:spacing w:before="0"/>
        <w:rPr>
          <w:rFonts w:eastAsiaTheme="minorHAnsi" w:cstheme="minorBidi"/>
          <w:b w:val="0"/>
          <w:color w:val="auto"/>
          <w:sz w:val="24"/>
          <w:szCs w:val="22"/>
        </w:rPr>
      </w:pPr>
      <w:r>
        <w:rPr>
          <w:rFonts w:eastAsiaTheme="minorHAnsi" w:cstheme="minorBidi"/>
          <w:b w:val="0"/>
          <w:color w:val="auto"/>
          <w:sz w:val="24"/>
          <w:szCs w:val="22"/>
        </w:rPr>
        <w:t xml:space="preserve">Now our database is limited. We need to gather more information </w:t>
      </w:r>
      <w:r w:rsidR="00990BE8">
        <w:rPr>
          <w:rFonts w:eastAsiaTheme="minorHAnsi" w:cstheme="minorBidi"/>
          <w:b w:val="0"/>
          <w:color w:val="auto"/>
          <w:sz w:val="24"/>
          <w:szCs w:val="22"/>
        </w:rPr>
        <w:t xml:space="preserve">to represent </w:t>
      </w:r>
      <w:r w:rsidR="00D443B6">
        <w:rPr>
          <w:rFonts w:eastAsiaTheme="minorHAnsi" w:cstheme="minorBidi"/>
          <w:b w:val="0"/>
          <w:color w:val="auto"/>
          <w:sz w:val="24"/>
          <w:szCs w:val="22"/>
        </w:rPr>
        <w:t>proper</w:t>
      </w:r>
      <w:r w:rsidR="00990BE8">
        <w:rPr>
          <w:rFonts w:eastAsiaTheme="minorHAnsi" w:cstheme="minorBidi"/>
          <w:b w:val="0"/>
          <w:color w:val="auto"/>
          <w:sz w:val="24"/>
          <w:szCs w:val="22"/>
        </w:rPr>
        <w:t xml:space="preserve"> information. We will work on it in future.</w:t>
      </w:r>
    </w:p>
    <w:p w14:paraId="59CE11E1" w14:textId="2818ADAB" w:rsidR="00990BE8" w:rsidRDefault="00990BE8" w:rsidP="00990BE8">
      <w:pPr>
        <w:pStyle w:val="ListParagraph"/>
        <w:numPr>
          <w:ilvl w:val="0"/>
          <w:numId w:val="33"/>
        </w:numPr>
      </w:pPr>
      <w:r>
        <w:t>Our chatbot is now in basic level. It can be updated further.</w:t>
      </w:r>
    </w:p>
    <w:p w14:paraId="70F5FEAC" w14:textId="66982E01" w:rsidR="00990BE8" w:rsidRDefault="00990BE8" w:rsidP="00990BE8">
      <w:pPr>
        <w:pStyle w:val="ListParagraph"/>
        <w:numPr>
          <w:ilvl w:val="0"/>
          <w:numId w:val="33"/>
        </w:numPr>
      </w:pPr>
      <w:r>
        <w:t>A virtual assistant can be implemented which can communicate with tourists to support real-time guide facilities.</w:t>
      </w:r>
    </w:p>
    <w:p w14:paraId="18FFFAE1" w14:textId="5ADB985C" w:rsidR="00990BE8" w:rsidRDefault="00990BE8" w:rsidP="00990BE8">
      <w:pPr>
        <w:pStyle w:val="ListParagraph"/>
        <w:numPr>
          <w:ilvl w:val="0"/>
          <w:numId w:val="33"/>
        </w:numPr>
      </w:pPr>
      <w:r>
        <w:t xml:space="preserve">Real time transportation </w:t>
      </w:r>
      <w:r w:rsidR="000C6947">
        <w:t>information</w:t>
      </w:r>
      <w:r>
        <w:t xml:space="preserve"> can be </w:t>
      </w:r>
      <w:r w:rsidR="000C6947">
        <w:t>implemented</w:t>
      </w:r>
      <w:r>
        <w:t xml:space="preserve"> from which tourist can know how to go desired destination</w:t>
      </w:r>
      <w:r w:rsidR="000C6947">
        <w:t xml:space="preserve"> from any location.</w:t>
      </w:r>
    </w:p>
    <w:p w14:paraId="6B7A3F64" w14:textId="7199E79E" w:rsidR="000C6947" w:rsidRPr="00990BE8" w:rsidRDefault="00C07397" w:rsidP="00990BE8">
      <w:pPr>
        <w:pStyle w:val="ListParagraph"/>
        <w:numPr>
          <w:ilvl w:val="0"/>
          <w:numId w:val="33"/>
        </w:numPr>
      </w:pPr>
      <w:r>
        <w:t>As we use free google map API, the paid map services can’t be accessed such as nearby location.</w:t>
      </w:r>
    </w:p>
    <w:p w14:paraId="2CAB3CE9" w14:textId="77777777" w:rsidR="00703DAE" w:rsidRDefault="00703DAE" w:rsidP="005C73DB">
      <w:pPr>
        <w:pStyle w:val="Heading1"/>
        <w:spacing w:before="0" w:after="0"/>
      </w:pPr>
      <w:bookmarkStart w:id="6" w:name="_Toc150840494"/>
    </w:p>
    <w:p w14:paraId="533FF031" w14:textId="06CE1FEB" w:rsidR="00234F44" w:rsidRDefault="00565045" w:rsidP="005C73DB">
      <w:pPr>
        <w:pStyle w:val="Heading1"/>
        <w:spacing w:before="0" w:after="0"/>
      </w:pPr>
      <w:r>
        <w:t>Refer</w:t>
      </w:r>
      <w:r w:rsidR="00236C4F">
        <w:t>ences</w:t>
      </w:r>
      <w:bookmarkEnd w:id="6"/>
    </w:p>
    <w:p w14:paraId="56EE7246" w14:textId="77777777" w:rsidR="005C73DB" w:rsidRDefault="005C73DB" w:rsidP="005C73DB">
      <w:pPr>
        <w:spacing w:line="240" w:lineRule="auto"/>
      </w:pPr>
    </w:p>
    <w:p w14:paraId="14A2C58B" w14:textId="5484AFEE" w:rsidR="008145DF" w:rsidRPr="00356538" w:rsidRDefault="00234F44" w:rsidP="005C73DB">
      <w:pPr>
        <w:widowControl w:val="0"/>
        <w:autoSpaceDE w:val="0"/>
        <w:autoSpaceDN w:val="0"/>
        <w:adjustRightInd w:val="0"/>
        <w:spacing w:before="120" w:after="120"/>
        <w:ind w:left="634" w:hanging="634"/>
        <w:rPr>
          <w:rFonts w:cs="Times New Roman"/>
          <w:noProof/>
          <w:szCs w:val="24"/>
        </w:rPr>
      </w:pPr>
      <w:r w:rsidRPr="00336A8F">
        <w:rPr>
          <w:rFonts w:cs="Times New Roman"/>
          <w:szCs w:val="24"/>
        </w:rPr>
        <w:fldChar w:fldCharType="begin" w:fldLock="1"/>
      </w:r>
      <w:r w:rsidRPr="00336A8F">
        <w:rPr>
          <w:rFonts w:cs="Times New Roman"/>
          <w:szCs w:val="24"/>
        </w:rPr>
        <w:instrText xml:space="preserve">ADDIN Mendeley Bibliography CSL_BIBLIOGRAPHY </w:instrText>
      </w:r>
      <w:r w:rsidRPr="00336A8F">
        <w:rPr>
          <w:rFonts w:cs="Times New Roman"/>
          <w:szCs w:val="24"/>
        </w:rPr>
        <w:fldChar w:fldCharType="separate"/>
      </w:r>
      <w:r w:rsidR="008145DF" w:rsidRPr="008145DF">
        <w:rPr>
          <w:rFonts w:cs="Times New Roman"/>
          <w:noProof/>
          <w:szCs w:val="24"/>
        </w:rPr>
        <w:t>[1]</w:t>
      </w:r>
      <w:r w:rsidR="008145DF" w:rsidRPr="008145DF">
        <w:rPr>
          <w:rFonts w:cs="Times New Roman"/>
          <w:noProof/>
          <w:szCs w:val="24"/>
        </w:rPr>
        <w:tab/>
      </w:r>
      <w:r w:rsidR="006A10DC" w:rsidRPr="006A10DC">
        <w:rPr>
          <w:rFonts w:cs="Times New Roman"/>
          <w:noProof/>
          <w:szCs w:val="24"/>
        </w:rPr>
        <w:t>B. Maulik, A. P. Nayak, S. U, S. Alok and D. K. N, "Design and Implementation of Virtual Tour Guide App," 2022 International Conference on Advanced Computing Technologies and Applications (ICACTA), Coimbatore, India, 2022, pp. 1-6, doi: 10.1109/ICACTA54488.2022.9752804.</w:t>
      </w:r>
      <w:r w:rsidR="008145DF" w:rsidRPr="00356538">
        <w:rPr>
          <w:rFonts w:cs="Times New Roman"/>
          <w:noProof/>
          <w:szCs w:val="24"/>
        </w:rPr>
        <w:t>.</w:t>
      </w:r>
    </w:p>
    <w:p w14:paraId="43811E5E" w14:textId="5BF7E212" w:rsidR="008145DF" w:rsidRPr="00356538" w:rsidRDefault="008145DF" w:rsidP="005C73DB">
      <w:pPr>
        <w:widowControl w:val="0"/>
        <w:autoSpaceDE w:val="0"/>
        <w:autoSpaceDN w:val="0"/>
        <w:adjustRightInd w:val="0"/>
        <w:spacing w:before="120" w:after="120"/>
        <w:ind w:left="634" w:hanging="634"/>
        <w:rPr>
          <w:rFonts w:cs="Times New Roman"/>
          <w:noProof/>
          <w:szCs w:val="24"/>
        </w:rPr>
      </w:pPr>
      <w:r w:rsidRPr="00356538">
        <w:rPr>
          <w:rFonts w:cs="Times New Roman"/>
          <w:noProof/>
          <w:szCs w:val="24"/>
        </w:rPr>
        <w:t>[2]</w:t>
      </w:r>
      <w:r w:rsidRPr="00356538">
        <w:rPr>
          <w:rFonts w:cs="Times New Roman"/>
          <w:noProof/>
          <w:szCs w:val="24"/>
        </w:rPr>
        <w:tab/>
      </w:r>
      <w:r w:rsidR="00FF1E55" w:rsidRPr="00FF1E55">
        <w:rPr>
          <w:rFonts w:cs="Times New Roman"/>
          <w:noProof/>
          <w:szCs w:val="24"/>
        </w:rPr>
        <w:t>Stephen Kaufer, Langley Steinert, Tom Palka, Nick Shanny</w:t>
      </w:r>
      <w:r w:rsidR="00FF1E55">
        <w:rPr>
          <w:rFonts w:cs="Times New Roman"/>
          <w:noProof/>
          <w:szCs w:val="24"/>
        </w:rPr>
        <w:t xml:space="preserve">. [Online] . Available: </w:t>
      </w:r>
      <w:r w:rsidR="00FF1E55" w:rsidRPr="00FF1E55">
        <w:rPr>
          <w:rFonts w:cs="Times New Roman"/>
          <w:noProof/>
          <w:szCs w:val="24"/>
        </w:rPr>
        <w:t>https://www.tripadvisor.com/</w:t>
      </w:r>
    </w:p>
    <w:p w14:paraId="4B76D0D1" w14:textId="4171AC5E" w:rsidR="008145DF" w:rsidRPr="00356538" w:rsidRDefault="008145DF" w:rsidP="005C73DB">
      <w:pPr>
        <w:widowControl w:val="0"/>
        <w:autoSpaceDE w:val="0"/>
        <w:autoSpaceDN w:val="0"/>
        <w:adjustRightInd w:val="0"/>
        <w:spacing w:before="120" w:after="120"/>
        <w:ind w:left="634" w:hanging="634"/>
        <w:rPr>
          <w:rFonts w:cs="Times New Roman"/>
          <w:noProof/>
          <w:szCs w:val="24"/>
        </w:rPr>
      </w:pPr>
      <w:r w:rsidRPr="00356538">
        <w:rPr>
          <w:rFonts w:cs="Times New Roman"/>
          <w:noProof/>
          <w:szCs w:val="24"/>
        </w:rPr>
        <w:t>[3]</w:t>
      </w:r>
      <w:r w:rsidRPr="00356538">
        <w:rPr>
          <w:rFonts w:cs="Times New Roman"/>
          <w:noProof/>
          <w:szCs w:val="24"/>
        </w:rPr>
        <w:tab/>
      </w:r>
      <w:r w:rsidR="006A10DC" w:rsidRPr="006A10DC">
        <w:rPr>
          <w:rFonts w:cs="Times New Roman"/>
          <w:noProof/>
          <w:szCs w:val="24"/>
        </w:rPr>
        <w:t>Larga, F. E. da S. V. (2020). A mobile tour guide app for sustainable tourism [Dissertação de mestrado, Iscte - Instituto Universitário de Lisboa]. Repositório Iscte. http://hdl.handle.net/10071/22033</w:t>
      </w:r>
    </w:p>
    <w:p w14:paraId="2835C582" w14:textId="2BC6C50D" w:rsidR="008145DF" w:rsidRPr="00356538" w:rsidRDefault="008145DF" w:rsidP="005C73DB">
      <w:pPr>
        <w:widowControl w:val="0"/>
        <w:autoSpaceDE w:val="0"/>
        <w:autoSpaceDN w:val="0"/>
        <w:adjustRightInd w:val="0"/>
        <w:spacing w:before="120" w:after="120"/>
        <w:ind w:left="634" w:hanging="634"/>
        <w:rPr>
          <w:rFonts w:cs="Times New Roman"/>
          <w:noProof/>
          <w:szCs w:val="24"/>
        </w:rPr>
      </w:pPr>
      <w:r w:rsidRPr="00356538">
        <w:rPr>
          <w:rFonts w:cs="Times New Roman"/>
          <w:noProof/>
          <w:szCs w:val="24"/>
        </w:rPr>
        <w:t>[4]</w:t>
      </w:r>
      <w:r w:rsidRPr="00356538">
        <w:rPr>
          <w:rFonts w:cs="Times New Roman"/>
          <w:noProof/>
          <w:szCs w:val="24"/>
        </w:rPr>
        <w:tab/>
      </w:r>
      <w:r w:rsidR="009B59C3" w:rsidRPr="009B59C3">
        <w:rPr>
          <w:rFonts w:cs="Times New Roman"/>
          <w:noProof/>
          <w:szCs w:val="24"/>
        </w:rPr>
        <w:t>Chung-Ming Chuang (2020) A current travel model: smart tour on mobile guide application services, Current Issues in Tourism, 23:18, 2333-2352, DOI: 10.1080/13683500.2019.1631266</w:t>
      </w:r>
    </w:p>
    <w:p w14:paraId="31E6CF10" w14:textId="1025B74F" w:rsidR="008145DF" w:rsidRPr="00356538" w:rsidRDefault="008145DF" w:rsidP="005C73DB">
      <w:pPr>
        <w:widowControl w:val="0"/>
        <w:autoSpaceDE w:val="0"/>
        <w:autoSpaceDN w:val="0"/>
        <w:adjustRightInd w:val="0"/>
        <w:spacing w:before="120" w:after="120"/>
        <w:ind w:left="634" w:hanging="634"/>
        <w:rPr>
          <w:rFonts w:cs="Times New Roman"/>
          <w:noProof/>
          <w:szCs w:val="24"/>
        </w:rPr>
      </w:pPr>
      <w:r w:rsidRPr="00356538">
        <w:rPr>
          <w:rFonts w:cs="Times New Roman"/>
          <w:noProof/>
          <w:szCs w:val="24"/>
        </w:rPr>
        <w:t>[5]</w:t>
      </w:r>
      <w:r w:rsidRPr="00356538">
        <w:rPr>
          <w:rFonts w:cs="Times New Roman"/>
          <w:noProof/>
          <w:szCs w:val="24"/>
        </w:rPr>
        <w:tab/>
      </w:r>
      <w:r w:rsidR="001B10EA" w:rsidRPr="001B10EA">
        <w:rPr>
          <w:rFonts w:cs="Times New Roman"/>
          <w:noProof/>
          <w:szCs w:val="24"/>
        </w:rPr>
        <w:t>W. Seok, "A Study of User Participatory Mobile App," 2018 7th International Congress on Advanced Applied Informatics (IIAI-AAI), Yonago, Japan, 2018, pp. 984-985, doi: 10.1109/IIAI-AAI.2018.00212.</w:t>
      </w:r>
    </w:p>
    <w:p w14:paraId="2AEBD3D6" w14:textId="4DF33892" w:rsidR="008145DF" w:rsidRDefault="008145DF" w:rsidP="00703DAE">
      <w:pPr>
        <w:widowControl w:val="0"/>
        <w:autoSpaceDE w:val="0"/>
        <w:autoSpaceDN w:val="0"/>
        <w:adjustRightInd w:val="0"/>
        <w:spacing w:before="120" w:after="120"/>
        <w:ind w:left="634" w:hanging="634"/>
        <w:rPr>
          <w:rFonts w:cs="Times New Roman"/>
          <w:noProof/>
          <w:szCs w:val="24"/>
        </w:rPr>
      </w:pPr>
      <w:r w:rsidRPr="00356538">
        <w:rPr>
          <w:rFonts w:cs="Times New Roman"/>
          <w:noProof/>
          <w:szCs w:val="24"/>
        </w:rPr>
        <w:lastRenderedPageBreak/>
        <w:t>[6]</w:t>
      </w:r>
      <w:r w:rsidRPr="00356538">
        <w:rPr>
          <w:rFonts w:cs="Times New Roman"/>
          <w:noProof/>
          <w:szCs w:val="24"/>
        </w:rPr>
        <w:tab/>
      </w:r>
      <w:r w:rsidR="00703DAE" w:rsidRPr="00703DAE">
        <w:rPr>
          <w:rFonts w:cs="Times New Roman"/>
          <w:noProof/>
          <w:szCs w:val="24"/>
        </w:rPr>
        <w:t xml:space="preserve">Y. Liu, Y. Wang, K. Lei and J. Zhang, "Design and Implementation of Intelligent Tour Guide Application System," 2022 IEEE 10th Joint International Information Technology and Artificial Intelligence Conference (ITAIC), Chongqing, China, </w:t>
      </w:r>
    </w:p>
    <w:p w14:paraId="2551CCF0" w14:textId="77777777" w:rsidR="00FE7203" w:rsidRPr="00FE7203" w:rsidRDefault="00FE7203" w:rsidP="00FE7203">
      <w:pPr>
        <w:shd w:val="clear" w:color="auto" w:fill="FFFFFF"/>
        <w:spacing w:line="0" w:lineRule="auto"/>
        <w:jc w:val="left"/>
        <w:rPr>
          <w:rFonts w:ascii="ff5" w:eastAsia="Times New Roman" w:hAnsi="ff5" w:cs="Times New Roman"/>
          <w:color w:val="000000"/>
          <w:sz w:val="66"/>
          <w:szCs w:val="66"/>
        </w:rPr>
      </w:pPr>
      <w:r>
        <w:rPr>
          <w:rFonts w:cs="Times New Roman"/>
          <w:noProof/>
          <w:szCs w:val="24"/>
        </w:rPr>
        <w:t xml:space="preserve">[7]      </w:t>
      </w:r>
      <w:r w:rsidRPr="00FE7203">
        <w:rPr>
          <w:rFonts w:ascii="ff4" w:eastAsia="Times New Roman" w:hAnsi="ff4" w:cs="Times New Roman"/>
          <w:color w:val="000000"/>
          <w:sz w:val="66"/>
          <w:szCs w:val="66"/>
        </w:rPr>
        <w:t>!&amp;B?&amp;0!+. 5 /+01--9#+</w:t>
      </w:r>
    </w:p>
    <w:p w14:paraId="4E2FD187" w14:textId="77777777" w:rsidR="00FE7203" w:rsidRPr="00FE7203" w:rsidRDefault="00FE7203" w:rsidP="00FE7203">
      <w:pPr>
        <w:shd w:val="clear" w:color="auto" w:fill="FFFFFF"/>
        <w:spacing w:line="0" w:lineRule="auto"/>
        <w:jc w:val="left"/>
        <w:rPr>
          <w:rFonts w:ascii="ff1" w:eastAsia="Times New Roman" w:hAnsi="ff1" w:cs="Times New Roman"/>
          <w:color w:val="000000"/>
          <w:sz w:val="66"/>
          <w:szCs w:val="66"/>
        </w:rPr>
      </w:pPr>
      <w:r w:rsidRPr="00FE7203">
        <w:rPr>
          <w:rFonts w:ascii="ff1" w:eastAsia="Times New Roman" w:hAnsi="ff1" w:cs="Times New Roman"/>
          <w:color w:val="000000"/>
          <w:sz w:val="66"/>
          <w:szCs w:val="66"/>
        </w:rPr>
        <w:t>KYAU Journal</w:t>
      </w:r>
      <w:r w:rsidRPr="00FE7203">
        <w:rPr>
          <w:rFonts w:ascii="ff4" w:eastAsia="Times New Roman" w:hAnsi="ff4" w:cs="Times New Roman"/>
          <w:color w:val="000000"/>
          <w:sz w:val="66"/>
          <w:szCs w:val="66"/>
        </w:rPr>
        <w:t>+6./6'*</w:t>
      </w:r>
    </w:p>
    <w:p w14:paraId="77719997" w14:textId="77777777" w:rsidR="00FE7203" w:rsidRPr="00FE7203" w:rsidRDefault="00FE7203" w:rsidP="00FE7203">
      <w:pPr>
        <w:shd w:val="clear" w:color="auto" w:fill="FFFFFF"/>
        <w:spacing w:line="0" w:lineRule="auto"/>
        <w:jc w:val="left"/>
        <w:rPr>
          <w:rFonts w:ascii="ff5" w:eastAsia="Times New Roman" w:hAnsi="ff5" w:cs="Times New Roman"/>
          <w:color w:val="000000"/>
          <w:sz w:val="66"/>
          <w:szCs w:val="66"/>
        </w:rPr>
      </w:pPr>
      <w:r w:rsidRPr="00FE7203">
        <w:rPr>
          <w:rFonts w:ascii="ff4" w:eastAsia="Times New Roman" w:hAnsi="ff4" w:cs="Times New Roman"/>
          <w:color w:val="000000"/>
          <w:sz w:val="66"/>
          <w:szCs w:val="66"/>
        </w:rPr>
        <w:t>!&amp;B?&amp;0!+. 5 /+01--9#+</w:t>
      </w:r>
    </w:p>
    <w:p w14:paraId="5C1E3A07" w14:textId="77777777" w:rsidR="00FE7203" w:rsidRPr="00FE7203" w:rsidRDefault="00FE7203" w:rsidP="00FE7203">
      <w:pPr>
        <w:shd w:val="clear" w:color="auto" w:fill="FFFFFF"/>
        <w:spacing w:line="0" w:lineRule="auto"/>
        <w:jc w:val="left"/>
        <w:rPr>
          <w:rFonts w:ascii="ff1" w:eastAsia="Times New Roman" w:hAnsi="ff1" w:cs="Times New Roman"/>
          <w:color w:val="000000"/>
          <w:sz w:val="66"/>
          <w:szCs w:val="66"/>
        </w:rPr>
      </w:pPr>
      <w:r w:rsidRPr="00FE7203">
        <w:rPr>
          <w:rFonts w:ascii="ff1" w:eastAsia="Times New Roman" w:hAnsi="ff1" w:cs="Times New Roman"/>
          <w:color w:val="000000"/>
          <w:sz w:val="66"/>
          <w:szCs w:val="66"/>
        </w:rPr>
        <w:t>KYAU Journal</w:t>
      </w:r>
      <w:r w:rsidRPr="00FE7203">
        <w:rPr>
          <w:rFonts w:ascii="ff4" w:eastAsia="Times New Roman" w:hAnsi="ff4" w:cs="Times New Roman"/>
          <w:color w:val="000000"/>
          <w:sz w:val="66"/>
          <w:szCs w:val="66"/>
        </w:rPr>
        <w:t>+6./6'*</w:t>
      </w:r>
    </w:p>
    <w:p w14:paraId="5C151D84" w14:textId="44FEC2C7" w:rsidR="00FE7203" w:rsidRPr="00356538" w:rsidRDefault="00FE7203" w:rsidP="00703DAE">
      <w:pPr>
        <w:widowControl w:val="0"/>
        <w:autoSpaceDE w:val="0"/>
        <w:autoSpaceDN w:val="0"/>
        <w:adjustRightInd w:val="0"/>
        <w:spacing w:before="120" w:after="120"/>
        <w:ind w:left="634" w:hanging="634"/>
        <w:rPr>
          <w:rFonts w:cs="Times New Roman"/>
          <w:noProof/>
        </w:rPr>
      </w:pPr>
      <w:r>
        <w:rPr>
          <w:rFonts w:cs="Times New Roman"/>
          <w:noProof/>
        </w:rPr>
        <w:t>[7]</w:t>
      </w:r>
      <w:r>
        <w:rPr>
          <w:rFonts w:cs="Times New Roman"/>
          <w:noProof/>
        </w:rPr>
        <w:tab/>
      </w:r>
      <w:r w:rsidRPr="00FE7203">
        <w:rPr>
          <w:rFonts w:cs="Times New Roman"/>
          <w:noProof/>
        </w:rPr>
        <w:t>Aktar MS, Huq SM, and Talukder MA. (2021). Tourism and Economic Growth of Bangladesh. KYAU Journal. 4(1),41-51</w:t>
      </w:r>
    </w:p>
    <w:p w14:paraId="342A730A" w14:textId="77777777" w:rsidR="005C73DB" w:rsidRDefault="00234F44" w:rsidP="00336A8F">
      <w:pPr>
        <w:rPr>
          <w:rFonts w:cs="Times New Roman"/>
          <w:szCs w:val="24"/>
        </w:rPr>
      </w:pPr>
      <w:r w:rsidRPr="00336A8F">
        <w:rPr>
          <w:rFonts w:cs="Times New Roman"/>
          <w:szCs w:val="24"/>
        </w:rPr>
        <w:fldChar w:fldCharType="end"/>
      </w:r>
    </w:p>
    <w:p w14:paraId="5B8C063F" w14:textId="77777777" w:rsidR="005C73DB" w:rsidRDefault="005C73DB">
      <w:pPr>
        <w:spacing w:after="160" w:line="259" w:lineRule="auto"/>
        <w:jc w:val="left"/>
        <w:rPr>
          <w:rFonts w:cs="Times New Roman"/>
          <w:szCs w:val="24"/>
        </w:rPr>
      </w:pPr>
      <w:r>
        <w:rPr>
          <w:rFonts w:cs="Times New Roman"/>
          <w:szCs w:val="24"/>
        </w:rPr>
        <w:br w:type="page"/>
      </w:r>
    </w:p>
    <w:p w14:paraId="25D880E5" w14:textId="77777777" w:rsidR="00234F44" w:rsidRPr="00336A8F" w:rsidRDefault="005C73DB" w:rsidP="00336A8F">
      <w:pPr>
        <w:rPr>
          <w:rFonts w:cs="Times New Roman"/>
          <w:szCs w:val="24"/>
        </w:rPr>
      </w:pPr>
      <w:r w:rsidRPr="001D0F78">
        <w:rPr>
          <w:noProof/>
          <w:color w:val="FF0000"/>
          <w:szCs w:val="24"/>
          <w:lang w:val="en-IN" w:eastAsia="en-IN"/>
        </w:rPr>
        <w:lastRenderedPageBreak/>
        <mc:AlternateContent>
          <mc:Choice Requires="wps">
            <w:drawing>
              <wp:anchor distT="45720" distB="45720" distL="114300" distR="114300" simplePos="0" relativeHeight="251743232" behindDoc="0" locked="0" layoutInCell="1" allowOverlap="1" wp14:anchorId="10BD47C7" wp14:editId="48775C62">
                <wp:simplePos x="0" y="0"/>
                <wp:positionH relativeFrom="margin">
                  <wp:posOffset>-1905</wp:posOffset>
                </wp:positionH>
                <wp:positionV relativeFrom="paragraph">
                  <wp:posOffset>0</wp:posOffset>
                </wp:positionV>
                <wp:extent cx="5372100" cy="1038225"/>
                <wp:effectExtent l="0" t="0" r="19050" b="2857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2100" cy="1038225"/>
                        </a:xfrm>
                        <a:prstGeom prst="rect">
                          <a:avLst/>
                        </a:prstGeom>
                        <a:solidFill>
                          <a:srgbClr val="FFFFFF"/>
                        </a:solidFill>
                        <a:ln w="9525">
                          <a:solidFill>
                            <a:srgbClr val="000000"/>
                          </a:solidFill>
                          <a:miter lim="800000"/>
                          <a:headEnd/>
                          <a:tailEnd/>
                        </a:ln>
                      </wps:spPr>
                      <wps:txbx>
                        <w:txbxContent>
                          <w:p w14:paraId="7E0D5B08" w14:textId="77777777" w:rsidR="005C73DB" w:rsidRPr="005F7F83" w:rsidRDefault="005C73DB" w:rsidP="00DA6CFB">
                            <w:pPr>
                              <w:rPr>
                                <w:b/>
                                <w:color w:val="FF0000"/>
                                <w:sz w:val="28"/>
                                <w:szCs w:val="36"/>
                              </w:rPr>
                            </w:pPr>
                            <w:r w:rsidRPr="005F7F83">
                              <w:rPr>
                                <w:b/>
                                <w:color w:val="FF0000"/>
                                <w:sz w:val="28"/>
                                <w:szCs w:val="36"/>
                              </w:rPr>
                              <w:t xml:space="preserve">N.B. </w:t>
                            </w:r>
                            <w:r w:rsidRPr="005F7F83">
                              <w:rPr>
                                <w:color w:val="FF0000"/>
                                <w:sz w:val="28"/>
                                <w:szCs w:val="36"/>
                              </w:rPr>
                              <w:t xml:space="preserve">This is the preferable format for </w:t>
                            </w:r>
                            <w:r w:rsidR="005F7F83">
                              <w:rPr>
                                <w:color w:val="FF0000"/>
                                <w:sz w:val="28"/>
                                <w:szCs w:val="36"/>
                              </w:rPr>
                              <w:t>Report</w:t>
                            </w:r>
                            <w:r w:rsidRPr="005F7F83">
                              <w:rPr>
                                <w:color w:val="FF0000"/>
                                <w:sz w:val="28"/>
                                <w:szCs w:val="36"/>
                              </w:rPr>
                              <w:t xml:space="preserve"> writing. The </w:t>
                            </w:r>
                            <w:r w:rsidR="004513C5">
                              <w:rPr>
                                <w:color w:val="FF0000"/>
                                <w:sz w:val="28"/>
                                <w:szCs w:val="36"/>
                              </w:rPr>
                              <w:t>sub</w:t>
                            </w:r>
                            <w:r w:rsidRPr="005F7F83">
                              <w:rPr>
                                <w:color w:val="FF0000"/>
                                <w:sz w:val="28"/>
                                <w:szCs w:val="36"/>
                              </w:rPr>
                              <w:t>sections written in italic forms</w:t>
                            </w:r>
                            <w:r w:rsidR="00D1307C">
                              <w:rPr>
                                <w:color w:val="FF0000"/>
                                <w:sz w:val="28"/>
                                <w:szCs w:val="36"/>
                              </w:rPr>
                              <w:t xml:space="preserve"> (</w:t>
                            </w:r>
                            <w:r w:rsidR="002916D0">
                              <w:rPr>
                                <w:color w:val="FF0000"/>
                                <w:sz w:val="28"/>
                                <w:szCs w:val="36"/>
                              </w:rPr>
                              <w:t>i.</w:t>
                            </w:r>
                            <w:r w:rsidR="00D1307C">
                              <w:rPr>
                                <w:color w:val="FF0000"/>
                                <w:sz w:val="28"/>
                                <w:szCs w:val="36"/>
                              </w:rPr>
                              <w:t>e</w:t>
                            </w:r>
                            <w:r w:rsidR="002916D0">
                              <w:rPr>
                                <w:color w:val="FF0000"/>
                                <w:sz w:val="28"/>
                                <w:szCs w:val="36"/>
                              </w:rPr>
                              <w:t>.</w:t>
                            </w:r>
                            <w:r w:rsidR="00D1307C">
                              <w:rPr>
                                <w:color w:val="FF0000"/>
                                <w:sz w:val="28"/>
                                <w:szCs w:val="36"/>
                              </w:rPr>
                              <w:t xml:space="preserve">, 1.4, 1.5, 4.2, </w:t>
                            </w:r>
                            <w:r w:rsidR="00DC7D00">
                              <w:rPr>
                                <w:color w:val="FF0000"/>
                                <w:sz w:val="28"/>
                                <w:szCs w:val="36"/>
                              </w:rPr>
                              <w:t>4.3, 4.4</w:t>
                            </w:r>
                            <w:r w:rsidR="00D1307C">
                              <w:rPr>
                                <w:color w:val="FF0000"/>
                                <w:sz w:val="28"/>
                                <w:szCs w:val="36"/>
                              </w:rPr>
                              <w:t>)</w:t>
                            </w:r>
                            <w:r w:rsidRPr="005F7F83">
                              <w:rPr>
                                <w:color w:val="FF0000"/>
                                <w:sz w:val="28"/>
                                <w:szCs w:val="36"/>
                              </w:rPr>
                              <w:t xml:space="preserve"> are fixed. However, the Supervisor can extend the </w:t>
                            </w:r>
                            <w:r w:rsidR="004513C5">
                              <w:rPr>
                                <w:color w:val="FF0000"/>
                                <w:sz w:val="28"/>
                                <w:szCs w:val="36"/>
                              </w:rPr>
                              <w:t>sections</w:t>
                            </w:r>
                            <w:r w:rsidRPr="005F7F83">
                              <w:rPr>
                                <w:color w:val="FF0000"/>
                                <w:sz w:val="28"/>
                                <w:szCs w:val="36"/>
                              </w:rPr>
                              <w:t xml:space="preserve">/points of </w:t>
                            </w:r>
                            <w:r w:rsidR="004513C5">
                              <w:rPr>
                                <w:color w:val="FF0000"/>
                                <w:sz w:val="28"/>
                                <w:szCs w:val="36"/>
                              </w:rPr>
                              <w:t>the</w:t>
                            </w:r>
                            <w:r w:rsidR="00C40436">
                              <w:rPr>
                                <w:color w:val="FF0000"/>
                                <w:sz w:val="28"/>
                                <w:szCs w:val="36"/>
                              </w:rPr>
                              <w:t xml:space="preserve"> report </w:t>
                            </w:r>
                            <w:r w:rsidRPr="005F7F83">
                              <w:rPr>
                                <w:color w:val="FF0000"/>
                                <w:sz w:val="28"/>
                                <w:szCs w:val="36"/>
                              </w:rPr>
                              <w:t>(</w:t>
                            </w:r>
                            <w:r w:rsidR="00A34083">
                              <w:rPr>
                                <w:color w:val="FF0000"/>
                                <w:sz w:val="28"/>
                                <w:szCs w:val="36"/>
                              </w:rPr>
                              <w:t>i</w:t>
                            </w:r>
                            <w:r w:rsidRPr="005F7F83">
                              <w:rPr>
                                <w:color w:val="FF0000"/>
                                <w:sz w:val="28"/>
                                <w:szCs w:val="36"/>
                              </w:rPr>
                              <w:t>f necessar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0BD47C7" id="_x0000_t202" coordsize="21600,21600" o:spt="202" path="m,l,21600r21600,l21600,xe">
                <v:stroke joinstyle="miter"/>
                <v:path gradientshapeok="t" o:connecttype="rect"/>
              </v:shapetype>
              <v:shape id="Text Box 2" o:spid="_x0000_s1026" type="#_x0000_t202" style="position:absolute;left:0;text-align:left;margin-left:-.15pt;margin-top:0;width:423pt;height:81.75pt;z-index:2517432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">
                <v:textbox>
                  <w:txbxContent>
                    <w:p w14:paraId="7E0D5B08" w14:textId="77777777" w:rsidR="005C73DB" w:rsidRPr="005F7F83" w:rsidRDefault="005C73DB" w:rsidP="00DA6CFB">
                      <w:pPr>
                        <w:rPr>
                          <w:b/>
                          <w:color w:val="FF0000"/>
                          <w:sz w:val="28"/>
                          <w:szCs w:val="36"/>
                        </w:rPr>
                      </w:pPr>
                      <w:r w:rsidRPr="005F7F83">
                        <w:rPr>
                          <w:b/>
                          <w:color w:val="FF0000"/>
                          <w:sz w:val="28"/>
                          <w:szCs w:val="36"/>
                        </w:rPr>
                        <w:t xml:space="preserve">N.B. </w:t>
                      </w:r>
                      <w:r w:rsidRPr="005F7F83">
                        <w:rPr>
                          <w:color w:val="FF0000"/>
                          <w:sz w:val="28"/>
                          <w:szCs w:val="36"/>
                        </w:rPr>
                        <w:t xml:space="preserve">This is the preferable format for </w:t>
                      </w:r>
                      <w:r w:rsidR="005F7F83">
                        <w:rPr>
                          <w:color w:val="FF0000"/>
                          <w:sz w:val="28"/>
                          <w:szCs w:val="36"/>
                        </w:rPr>
                        <w:t>Report</w:t>
                      </w:r>
                      <w:r w:rsidRPr="005F7F83">
                        <w:rPr>
                          <w:color w:val="FF0000"/>
                          <w:sz w:val="28"/>
                          <w:szCs w:val="36"/>
                        </w:rPr>
                        <w:t xml:space="preserve"> writing. The </w:t>
                      </w:r>
                      <w:r w:rsidR="004513C5">
                        <w:rPr>
                          <w:color w:val="FF0000"/>
                          <w:sz w:val="28"/>
                          <w:szCs w:val="36"/>
                        </w:rPr>
                        <w:t>sub</w:t>
                      </w:r>
                      <w:r w:rsidRPr="005F7F83">
                        <w:rPr>
                          <w:color w:val="FF0000"/>
                          <w:sz w:val="28"/>
                          <w:szCs w:val="36"/>
                        </w:rPr>
                        <w:t>sections written in italic forms</w:t>
                      </w:r>
                      <w:r w:rsidR="00D1307C">
                        <w:rPr>
                          <w:color w:val="FF0000"/>
                          <w:sz w:val="28"/>
                          <w:szCs w:val="36"/>
                        </w:rPr>
                        <w:t xml:space="preserve"> (</w:t>
                      </w:r>
                      <w:r w:rsidR="002916D0">
                        <w:rPr>
                          <w:color w:val="FF0000"/>
                          <w:sz w:val="28"/>
                          <w:szCs w:val="36"/>
                        </w:rPr>
                        <w:t>i.</w:t>
                      </w:r>
                      <w:r w:rsidR="00D1307C">
                        <w:rPr>
                          <w:color w:val="FF0000"/>
                          <w:sz w:val="28"/>
                          <w:szCs w:val="36"/>
                        </w:rPr>
                        <w:t>e</w:t>
                      </w:r>
                      <w:r w:rsidR="002916D0">
                        <w:rPr>
                          <w:color w:val="FF0000"/>
                          <w:sz w:val="28"/>
                          <w:szCs w:val="36"/>
                        </w:rPr>
                        <w:t>.</w:t>
                      </w:r>
                      <w:r w:rsidR="00D1307C">
                        <w:rPr>
                          <w:color w:val="FF0000"/>
                          <w:sz w:val="28"/>
                          <w:szCs w:val="36"/>
                        </w:rPr>
                        <w:t xml:space="preserve">, 1.4, 1.5, 4.2, </w:t>
                      </w:r>
                      <w:r w:rsidR="00DC7D00">
                        <w:rPr>
                          <w:color w:val="FF0000"/>
                          <w:sz w:val="28"/>
                          <w:szCs w:val="36"/>
                        </w:rPr>
                        <w:t>4.3, 4.4</w:t>
                      </w:r>
                      <w:r w:rsidR="00D1307C">
                        <w:rPr>
                          <w:color w:val="FF0000"/>
                          <w:sz w:val="28"/>
                          <w:szCs w:val="36"/>
                        </w:rPr>
                        <w:t>)</w:t>
                      </w:r>
                      <w:r w:rsidRPr="005F7F83">
                        <w:rPr>
                          <w:color w:val="FF0000"/>
                          <w:sz w:val="28"/>
                          <w:szCs w:val="36"/>
                        </w:rPr>
                        <w:t xml:space="preserve"> are fixed. However, the Supervisor can extend the </w:t>
                      </w:r>
                      <w:r w:rsidR="004513C5">
                        <w:rPr>
                          <w:color w:val="FF0000"/>
                          <w:sz w:val="28"/>
                          <w:szCs w:val="36"/>
                        </w:rPr>
                        <w:t>sections</w:t>
                      </w:r>
                      <w:r w:rsidRPr="005F7F83">
                        <w:rPr>
                          <w:color w:val="FF0000"/>
                          <w:sz w:val="28"/>
                          <w:szCs w:val="36"/>
                        </w:rPr>
                        <w:t xml:space="preserve">/points of </w:t>
                      </w:r>
                      <w:r w:rsidR="004513C5">
                        <w:rPr>
                          <w:color w:val="FF0000"/>
                          <w:sz w:val="28"/>
                          <w:szCs w:val="36"/>
                        </w:rPr>
                        <w:t>the</w:t>
                      </w:r>
                      <w:r w:rsidR="00C40436">
                        <w:rPr>
                          <w:color w:val="FF0000"/>
                          <w:sz w:val="28"/>
                          <w:szCs w:val="36"/>
                        </w:rPr>
                        <w:t xml:space="preserve"> report </w:t>
                      </w:r>
                      <w:r w:rsidRPr="005F7F83">
                        <w:rPr>
                          <w:color w:val="FF0000"/>
                          <w:sz w:val="28"/>
                          <w:szCs w:val="36"/>
                        </w:rPr>
                        <w:t>(</w:t>
                      </w:r>
                      <w:r w:rsidR="00A34083">
                        <w:rPr>
                          <w:color w:val="FF0000"/>
                          <w:sz w:val="28"/>
                          <w:szCs w:val="36"/>
                        </w:rPr>
                        <w:t>i</w:t>
                      </w:r>
                      <w:r w:rsidRPr="005F7F83">
                        <w:rPr>
                          <w:color w:val="FF0000"/>
                          <w:sz w:val="28"/>
                          <w:szCs w:val="36"/>
                        </w:rPr>
                        <w:t>f necessary).</w:t>
                      </w:r>
                    </w:p>
                  </w:txbxContent>
                </v:textbox>
                <w10:wrap type="square" anchorx="margin"/>
              </v:shape>
            </w:pict>
          </mc:Fallback>
        </mc:AlternateContent>
      </w:r>
    </w:p>
    <w:sectPr w:rsidR="00234F44" w:rsidRPr="00336A8F" w:rsidSect="003825EB">
      <w:headerReference w:type="default" r:id="rId35"/>
      <w:footerReference w:type="default" r:id="rId36"/>
      <w:pgSz w:w="11906" w:h="16838" w:code="9"/>
      <w:pgMar w:top="1728" w:right="1440" w:bottom="1440" w:left="172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D5D3A8" w14:textId="77777777" w:rsidR="00F55739" w:rsidRDefault="00F55739" w:rsidP="00C7324A">
      <w:pPr>
        <w:spacing w:line="240" w:lineRule="auto"/>
      </w:pPr>
      <w:r>
        <w:separator/>
      </w:r>
    </w:p>
  </w:endnote>
  <w:endnote w:type="continuationSeparator" w:id="0">
    <w:p w14:paraId="183455C7" w14:textId="77777777" w:rsidR="00F55739" w:rsidRDefault="00F55739" w:rsidP="00C7324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rinda">
    <w:panose1 w:val="020B0502040204020203"/>
    <w:charset w:val="00"/>
    <w:family w:val="swiss"/>
    <w:pitch w:val="variable"/>
    <w:sig w:usb0="0001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ff5">
    <w:altName w:val="Cambria"/>
    <w:panose1 w:val="00000000000000000000"/>
    <w:charset w:val="00"/>
    <w:family w:val="roman"/>
    <w:notTrueType/>
    <w:pitch w:val="default"/>
  </w:font>
  <w:font w:name="ff4">
    <w:altName w:val="Cambria"/>
    <w:panose1 w:val="00000000000000000000"/>
    <w:charset w:val="00"/>
    <w:family w:val="roman"/>
    <w:notTrueType/>
    <w:pitch w:val="default"/>
  </w:font>
  <w:font w:name="ff1">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530E54" w14:textId="77777777" w:rsidR="00FA2251" w:rsidRDefault="00144DF7" w:rsidP="00144DF7">
    <w:pPr>
      <w:pStyle w:val="Footer"/>
      <w:jc w:val="right"/>
    </w:pPr>
    <w:r>
      <w:t>©</w:t>
    </w:r>
    <w:r w:rsidR="00D74CFD">
      <w:t xml:space="preserve"> </w:t>
    </w:r>
    <w:r w:rsidR="00FA2251">
      <w:t>Dept. of CSE, KUE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66419664"/>
      <w:docPartObj>
        <w:docPartGallery w:val="Page Numbers (Bottom of Page)"/>
        <w:docPartUnique/>
      </w:docPartObj>
    </w:sdtPr>
    <w:sdtEndPr>
      <w:rPr>
        <w:color w:val="7F7F7F" w:themeColor="background1" w:themeShade="7F"/>
        <w:spacing w:val="60"/>
      </w:rPr>
    </w:sdtEndPr>
    <w:sdtContent>
      <w:p w14:paraId="3C2BDE49" w14:textId="77777777" w:rsidR="005D2374" w:rsidRDefault="005D2374">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Pr="003E7F2F">
          <w:rPr>
            <w:b/>
            <w:bCs/>
            <w:noProof/>
          </w:rPr>
          <w:t>i</w:t>
        </w:r>
        <w:r>
          <w:rPr>
            <w:b/>
            <w:bCs/>
            <w:noProof/>
          </w:rPr>
          <w:fldChar w:fldCharType="end"/>
        </w:r>
        <w:r>
          <w:rPr>
            <w:b/>
            <w:bCs/>
          </w:rPr>
          <w:t xml:space="preserve"> | </w:t>
        </w:r>
        <w:r>
          <w:rPr>
            <w:color w:val="7F7F7F" w:themeColor="background1" w:themeShade="7F"/>
            <w:spacing w:val="60"/>
          </w:rPr>
          <w:t>Page</w:t>
        </w:r>
      </w:p>
    </w:sdtContent>
  </w:sdt>
  <w:p w14:paraId="79FB5EBF" w14:textId="77777777" w:rsidR="005D2374" w:rsidRDefault="005D237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8506954"/>
      <w:docPartObj>
        <w:docPartGallery w:val="Page Numbers (Bottom of Page)"/>
        <w:docPartUnique/>
      </w:docPartObj>
    </w:sdtPr>
    <w:sdtEndPr>
      <w:rPr>
        <w:noProof/>
      </w:rPr>
    </w:sdtEndPr>
    <w:sdtContent>
      <w:p w14:paraId="399B6F5E" w14:textId="77777777" w:rsidR="005D2374" w:rsidRDefault="005D2374">
        <w:pPr>
          <w:pStyle w:val="Footer"/>
          <w:jc w:val="center"/>
        </w:pPr>
        <w:r>
          <w:fldChar w:fldCharType="begin"/>
        </w:r>
        <w:r>
          <w:instrText xml:space="preserve"> PAGE   \* MERGEFORMAT </w:instrText>
        </w:r>
        <w:r>
          <w:fldChar w:fldCharType="separate"/>
        </w:r>
        <w:r w:rsidR="00B74BA7">
          <w:rPr>
            <w:noProof/>
          </w:rPr>
          <w:t>ii</w:t>
        </w:r>
        <w:r>
          <w:rPr>
            <w:noProof/>
          </w:rPr>
          <w:fldChar w:fldCharType="end"/>
        </w:r>
      </w:p>
    </w:sdtContent>
  </w:sdt>
  <w:p w14:paraId="1B0C344E" w14:textId="77777777" w:rsidR="005D2374" w:rsidRDefault="005D237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3227510"/>
      <w:docPartObj>
        <w:docPartGallery w:val="Page Numbers (Bottom of Page)"/>
        <w:docPartUnique/>
      </w:docPartObj>
    </w:sdtPr>
    <w:sdtEndPr>
      <w:rPr>
        <w:noProof/>
      </w:rPr>
    </w:sdtEndPr>
    <w:sdtContent>
      <w:p w14:paraId="5463C41F" w14:textId="77777777" w:rsidR="00173C2D" w:rsidRDefault="00173C2D">
        <w:pPr>
          <w:pStyle w:val="Footer"/>
          <w:jc w:val="center"/>
        </w:pPr>
        <w:r>
          <w:fldChar w:fldCharType="begin"/>
        </w:r>
        <w:r>
          <w:instrText xml:space="preserve"> PAGE   \* MERGEFORMAT </w:instrText>
        </w:r>
        <w:r>
          <w:fldChar w:fldCharType="separate"/>
        </w:r>
        <w:r w:rsidR="00B74BA7">
          <w:rPr>
            <w:noProof/>
          </w:rPr>
          <w:t>6</w:t>
        </w:r>
        <w:r>
          <w:rPr>
            <w:noProof/>
          </w:rPr>
          <w:fldChar w:fldCharType="end"/>
        </w:r>
      </w:p>
    </w:sdtContent>
  </w:sdt>
  <w:p w14:paraId="1267BD72" w14:textId="77777777" w:rsidR="005D2374" w:rsidRDefault="005D23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B23986" w14:textId="77777777" w:rsidR="00F55739" w:rsidRDefault="00F55739" w:rsidP="00C7324A">
      <w:pPr>
        <w:spacing w:line="240" w:lineRule="auto"/>
      </w:pPr>
      <w:r>
        <w:separator/>
      </w:r>
    </w:p>
  </w:footnote>
  <w:footnote w:type="continuationSeparator" w:id="0">
    <w:p w14:paraId="7357F805" w14:textId="77777777" w:rsidR="00F55739" w:rsidRDefault="00F55739" w:rsidP="00C7324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0867809"/>
      <w:docPartObj>
        <w:docPartGallery w:val="Page Numbers (Top of Page)"/>
        <w:docPartUnique/>
      </w:docPartObj>
    </w:sdtPr>
    <w:sdtEndPr>
      <w:rPr>
        <w:color w:val="7F7F7F" w:themeColor="background1" w:themeShade="7F"/>
        <w:spacing w:val="60"/>
      </w:rPr>
    </w:sdtEndPr>
    <w:sdtContent>
      <w:p w14:paraId="352D3892" w14:textId="77777777" w:rsidR="005D2374" w:rsidRDefault="005D2374">
        <w:pPr>
          <w:pStyle w:val="Header"/>
          <w:pBdr>
            <w:bottom w:val="single" w:sz="4" w:space="1" w:color="D9D9D9" w:themeColor="background1" w:themeShade="D9"/>
          </w:pBdr>
          <w:rPr>
            <w:b/>
            <w:bCs/>
          </w:rPr>
        </w:pPr>
        <w:r>
          <w:fldChar w:fldCharType="begin"/>
        </w:r>
        <w:r>
          <w:instrText xml:space="preserve"> PAGE   \* MERGEFORMAT </w:instrText>
        </w:r>
        <w:r>
          <w:fldChar w:fldCharType="separate"/>
        </w:r>
        <w:r w:rsidRPr="003E7F2F">
          <w:rPr>
            <w:b/>
            <w:bCs/>
            <w:noProof/>
          </w:rPr>
          <w:t>i</w:t>
        </w:r>
        <w:r>
          <w:rPr>
            <w:b/>
            <w:bCs/>
            <w:noProof/>
          </w:rPr>
          <w:fldChar w:fldCharType="end"/>
        </w:r>
        <w:r>
          <w:rPr>
            <w:b/>
            <w:bCs/>
          </w:rPr>
          <w:t xml:space="preserve"> | </w:t>
        </w:r>
        <w:r>
          <w:rPr>
            <w:color w:val="7F7F7F" w:themeColor="background1" w:themeShade="7F"/>
            <w:spacing w:val="60"/>
          </w:rPr>
          <w:t>Page</w:t>
        </w:r>
      </w:p>
    </w:sdtContent>
  </w:sdt>
  <w:p w14:paraId="22E011AE" w14:textId="77777777" w:rsidR="005D2374" w:rsidRDefault="005D237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347CE1" w14:textId="77777777" w:rsidR="005D2374" w:rsidRDefault="005D2374">
    <w:pPr>
      <w:pStyle w:val="Header"/>
    </w:pPr>
  </w:p>
  <w:p w14:paraId="0CA78D9F" w14:textId="77777777" w:rsidR="005D2374" w:rsidRDefault="005D237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33536362"/>
      <w:docPartObj>
        <w:docPartGallery w:val="Page Numbers (Top of Page)"/>
        <w:docPartUnique/>
      </w:docPartObj>
    </w:sdtPr>
    <w:sdtEndPr>
      <w:rPr>
        <w:color w:val="7F7F7F" w:themeColor="background1" w:themeShade="7F"/>
        <w:spacing w:val="60"/>
      </w:rPr>
    </w:sdtEndPr>
    <w:sdtContent>
      <w:p w14:paraId="1DC3DBF3" w14:textId="77777777" w:rsidR="005D2374" w:rsidRDefault="005D2374">
        <w:pPr>
          <w:pStyle w:val="Header"/>
          <w:pBdr>
            <w:bottom w:val="single" w:sz="4" w:space="1" w:color="D9D9D9" w:themeColor="background1" w:themeShade="D9"/>
          </w:pBdr>
          <w:rPr>
            <w:b/>
            <w:bCs/>
          </w:rPr>
        </w:pPr>
        <w:r>
          <w:fldChar w:fldCharType="begin"/>
        </w:r>
        <w:r>
          <w:instrText xml:space="preserve"> PAGE   \* MERGEFORMAT </w:instrText>
        </w:r>
        <w:r>
          <w:fldChar w:fldCharType="separate"/>
        </w:r>
        <w:r w:rsidRPr="003E7F2F">
          <w:rPr>
            <w:b/>
            <w:bCs/>
            <w:noProof/>
          </w:rPr>
          <w:t>i</w:t>
        </w:r>
        <w:r>
          <w:rPr>
            <w:b/>
            <w:bCs/>
            <w:noProof/>
          </w:rPr>
          <w:fldChar w:fldCharType="end"/>
        </w:r>
        <w:r>
          <w:rPr>
            <w:b/>
            <w:bCs/>
          </w:rPr>
          <w:t xml:space="preserve"> | </w:t>
        </w:r>
        <w:r>
          <w:rPr>
            <w:color w:val="7F7F7F" w:themeColor="background1" w:themeShade="7F"/>
            <w:spacing w:val="60"/>
          </w:rPr>
          <w:t>Page</w:t>
        </w:r>
      </w:p>
    </w:sdtContent>
  </w:sdt>
  <w:p w14:paraId="7DD9CACC" w14:textId="77777777" w:rsidR="005D2374" w:rsidRDefault="005D237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28BA4" w14:textId="77777777" w:rsidR="005D2374" w:rsidRDefault="005D237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BB1913"/>
    <w:multiLevelType w:val="hybridMultilevel"/>
    <w:tmpl w:val="F9EA4F64"/>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7E3D0F"/>
    <w:multiLevelType w:val="multilevel"/>
    <w:tmpl w:val="72AEF6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6BF01BC"/>
    <w:multiLevelType w:val="multilevel"/>
    <w:tmpl w:val="BC9AE39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8D16DEE"/>
    <w:multiLevelType w:val="multilevel"/>
    <w:tmpl w:val="4009001F"/>
    <w:lvl w:ilvl="0">
      <w:start w:val="1"/>
      <w:numFmt w:val="decimal"/>
      <w:lvlText w:val="%1."/>
      <w:lvlJc w:val="left"/>
      <w:pPr>
        <w:ind w:left="360" w:hanging="360"/>
      </w:pPr>
      <w:rPr>
        <w:rFonts w:hint="default"/>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B782E47"/>
    <w:multiLevelType w:val="multilevel"/>
    <w:tmpl w:val="4009001F"/>
    <w:lvl w:ilvl="0">
      <w:start w:val="1"/>
      <w:numFmt w:val="decimal"/>
      <w:lvlText w:val="%1."/>
      <w:lvlJc w:val="left"/>
      <w:pPr>
        <w:ind w:left="360" w:hanging="360"/>
      </w:pPr>
      <w:rPr>
        <w:rFonts w:hint="default"/>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0F95FBE"/>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3B415FC"/>
    <w:multiLevelType w:val="hybridMultilevel"/>
    <w:tmpl w:val="DC94CC1E"/>
    <w:lvl w:ilvl="0" w:tplc="04090001">
      <w:start w:val="1"/>
      <w:numFmt w:val="bullet"/>
      <w:lvlText w:val=""/>
      <w:lvlJc w:val="left"/>
      <w:pPr>
        <w:ind w:left="1440" w:hanging="360"/>
      </w:pPr>
      <w:rPr>
        <w:rFonts w:ascii="Symbol" w:hAnsi="Symbol" w:hint="default"/>
        <w:b w:val="0"/>
      </w:rPr>
    </w:lvl>
    <w:lvl w:ilvl="1" w:tplc="04090019">
      <w:start w:val="1"/>
      <w:numFmt w:val="lowerLetter"/>
      <w:lvlText w:val="%2."/>
      <w:lvlJc w:val="left"/>
      <w:pPr>
        <w:ind w:left="1440" w:hanging="360"/>
      </w:pPr>
    </w:lvl>
    <w:lvl w:ilvl="2" w:tplc="0409000B">
      <w:start w:val="1"/>
      <w:numFmt w:val="bullet"/>
      <w:lvlText w:val=""/>
      <w:lvlJc w:val="left"/>
      <w:pPr>
        <w:ind w:left="2160" w:hanging="180"/>
      </w:pPr>
      <w:rPr>
        <w:rFonts w:ascii="Wingdings" w:hAnsi="Wingdings"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0B">
      <w:start w:val="1"/>
      <w:numFmt w:val="bullet"/>
      <w:lvlText w:val=""/>
      <w:lvlJc w:val="left"/>
      <w:pPr>
        <w:ind w:left="4320" w:hanging="180"/>
      </w:pPr>
      <w:rPr>
        <w:rFonts w:ascii="Wingdings" w:hAnsi="Wingdings" w:hint="default"/>
      </w:r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17DB61C2"/>
    <w:multiLevelType w:val="hybridMultilevel"/>
    <w:tmpl w:val="529EE3FE"/>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89A6FA3"/>
    <w:multiLevelType w:val="multilevel"/>
    <w:tmpl w:val="8158B196"/>
    <w:lvl w:ilvl="0">
      <w:start w:val="2"/>
      <w:numFmt w:val="decimal"/>
      <w:lvlText w:val="%1"/>
      <w:lvlJc w:val="left"/>
      <w:pPr>
        <w:ind w:left="3587" w:hanging="423"/>
      </w:pPr>
      <w:rPr>
        <w:lang w:val="en-US" w:eastAsia="en-US" w:bidi="ar-SA"/>
      </w:rPr>
    </w:lvl>
    <w:lvl w:ilvl="1">
      <w:start w:val="1"/>
      <w:numFmt w:val="bullet"/>
      <w:lvlText w:val=""/>
      <w:lvlJc w:val="left"/>
      <w:pPr>
        <w:ind w:left="3587" w:hanging="423"/>
      </w:pPr>
      <w:rPr>
        <w:rFonts w:ascii="Symbol" w:hAnsi="Symbol" w:hint="default"/>
        <w:w w:val="99"/>
        <w:sz w:val="24"/>
        <w:szCs w:val="24"/>
        <w:lang w:val="en-US" w:eastAsia="en-US" w:bidi="ar-SA"/>
      </w:rPr>
    </w:lvl>
    <w:lvl w:ilvl="2">
      <w:start w:val="1"/>
      <w:numFmt w:val="decimal"/>
      <w:lvlText w:val="%1.%2.%3"/>
      <w:lvlJc w:val="left"/>
      <w:pPr>
        <w:ind w:left="4228" w:hanging="600"/>
      </w:pPr>
      <w:rPr>
        <w:rFonts w:ascii="Times New Roman" w:eastAsia="Times New Roman" w:hAnsi="Times New Roman" w:cs="Times New Roman" w:hint="default"/>
        <w:w w:val="99"/>
        <w:sz w:val="24"/>
        <w:szCs w:val="24"/>
        <w:lang w:val="en-US" w:eastAsia="en-US" w:bidi="ar-SA"/>
      </w:rPr>
    </w:lvl>
    <w:lvl w:ilvl="3">
      <w:numFmt w:val="bullet"/>
      <w:lvlText w:val="•"/>
      <w:lvlJc w:val="left"/>
      <w:pPr>
        <w:ind w:left="5802" w:hanging="600"/>
      </w:pPr>
      <w:rPr>
        <w:lang w:val="en-US" w:eastAsia="en-US" w:bidi="ar-SA"/>
      </w:rPr>
    </w:lvl>
    <w:lvl w:ilvl="4">
      <w:numFmt w:val="bullet"/>
      <w:lvlText w:val="•"/>
      <w:lvlJc w:val="left"/>
      <w:pPr>
        <w:ind w:left="6593" w:hanging="600"/>
      </w:pPr>
      <w:rPr>
        <w:lang w:val="en-US" w:eastAsia="en-US" w:bidi="ar-SA"/>
      </w:rPr>
    </w:lvl>
    <w:lvl w:ilvl="5">
      <w:numFmt w:val="bullet"/>
      <w:lvlText w:val="•"/>
      <w:lvlJc w:val="left"/>
      <w:pPr>
        <w:ind w:left="7384" w:hanging="600"/>
      </w:pPr>
      <w:rPr>
        <w:lang w:val="en-US" w:eastAsia="en-US" w:bidi="ar-SA"/>
      </w:rPr>
    </w:lvl>
    <w:lvl w:ilvl="6">
      <w:numFmt w:val="bullet"/>
      <w:lvlText w:val="•"/>
      <w:lvlJc w:val="left"/>
      <w:pPr>
        <w:ind w:left="8175" w:hanging="600"/>
      </w:pPr>
      <w:rPr>
        <w:lang w:val="en-US" w:eastAsia="en-US" w:bidi="ar-SA"/>
      </w:rPr>
    </w:lvl>
    <w:lvl w:ilvl="7">
      <w:numFmt w:val="bullet"/>
      <w:lvlText w:val="•"/>
      <w:lvlJc w:val="left"/>
      <w:pPr>
        <w:ind w:left="8966" w:hanging="600"/>
      </w:pPr>
      <w:rPr>
        <w:lang w:val="en-US" w:eastAsia="en-US" w:bidi="ar-SA"/>
      </w:rPr>
    </w:lvl>
    <w:lvl w:ilvl="8">
      <w:numFmt w:val="bullet"/>
      <w:lvlText w:val="•"/>
      <w:lvlJc w:val="left"/>
      <w:pPr>
        <w:ind w:left="9757" w:hanging="600"/>
      </w:pPr>
      <w:rPr>
        <w:lang w:val="en-US" w:eastAsia="en-US" w:bidi="ar-SA"/>
      </w:rPr>
    </w:lvl>
  </w:abstractNum>
  <w:abstractNum w:abstractNumId="9" w15:restartNumberingAfterBreak="0">
    <w:nsid w:val="1903464D"/>
    <w:multiLevelType w:val="multilevel"/>
    <w:tmpl w:val="5B66BC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1B4A1ADA"/>
    <w:multiLevelType w:val="multilevel"/>
    <w:tmpl w:val="40090025"/>
    <w:lvl w:ilvl="0">
      <w:start w:val="1"/>
      <w:numFmt w:val="decimal"/>
      <w:lvlText w:val="%1"/>
      <w:lvlJc w:val="left"/>
      <w:pPr>
        <w:ind w:left="432" w:hanging="432"/>
      </w:pPr>
      <w:rPr>
        <w:rFonts w:hint="default"/>
        <w:i w:val="0"/>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23DF4BDA"/>
    <w:multiLevelType w:val="hybridMultilevel"/>
    <w:tmpl w:val="7042ED00"/>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52A633E"/>
    <w:multiLevelType w:val="hybridMultilevel"/>
    <w:tmpl w:val="3C9EFB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6E2620E"/>
    <w:multiLevelType w:val="hybridMultilevel"/>
    <w:tmpl w:val="DD0233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94448AE"/>
    <w:multiLevelType w:val="hybridMultilevel"/>
    <w:tmpl w:val="FB98A8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A9C5846"/>
    <w:multiLevelType w:val="hybridMultilevel"/>
    <w:tmpl w:val="7896A0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18F7A60"/>
    <w:multiLevelType w:val="hybridMultilevel"/>
    <w:tmpl w:val="F6C6CB3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7" w15:restartNumberingAfterBreak="0">
    <w:nsid w:val="333B0E99"/>
    <w:multiLevelType w:val="hybridMultilevel"/>
    <w:tmpl w:val="CDACE9CC"/>
    <w:lvl w:ilvl="0" w:tplc="567431D8">
      <w:start w:val="1"/>
      <w:numFmt w:val="decimal"/>
      <w:lvlText w:val="%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F2F3B3A"/>
    <w:multiLevelType w:val="multilevel"/>
    <w:tmpl w:val="D5F0D8A2"/>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7E270B2"/>
    <w:multiLevelType w:val="hybridMultilevel"/>
    <w:tmpl w:val="69460F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AF73AF4"/>
    <w:multiLevelType w:val="hybridMultilevel"/>
    <w:tmpl w:val="5D645D02"/>
    <w:lvl w:ilvl="0" w:tplc="DEAE6B64">
      <w:start w:val="1"/>
      <w:numFmt w:val="lowerRoman"/>
      <w:lvlText w:val="%1)"/>
      <w:lvlJc w:val="left"/>
      <w:pPr>
        <w:ind w:left="780" w:hanging="72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21" w15:restartNumberingAfterBreak="0">
    <w:nsid w:val="4D29565E"/>
    <w:multiLevelType w:val="hybridMultilevel"/>
    <w:tmpl w:val="4F9216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EF71220"/>
    <w:multiLevelType w:val="hybridMultilevel"/>
    <w:tmpl w:val="F3082F9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1CD6E94"/>
    <w:multiLevelType w:val="hybridMultilevel"/>
    <w:tmpl w:val="F03CBE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47E35ED"/>
    <w:multiLevelType w:val="hybridMultilevel"/>
    <w:tmpl w:val="4D60D0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EB80AA5"/>
    <w:multiLevelType w:val="hybridMultilevel"/>
    <w:tmpl w:val="0C58058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EC159DD"/>
    <w:multiLevelType w:val="multilevel"/>
    <w:tmpl w:val="6ADE3688"/>
    <w:lvl w:ilvl="0">
      <w:start w:val="1"/>
      <w:numFmt w:val="decimal"/>
      <w:pStyle w:val="Project-H1"/>
      <w:lvlText w:val="%1"/>
      <w:lvlJc w:val="left"/>
      <w:pPr>
        <w:ind w:left="360" w:hanging="360"/>
      </w:pPr>
      <w:rPr>
        <w:rFonts w:hint="default"/>
      </w:rPr>
    </w:lvl>
    <w:lvl w:ilvl="1">
      <w:start w:val="1"/>
      <w:numFmt w:val="decimal"/>
      <w:pStyle w:val="Project-H2"/>
      <w:isLgl/>
      <w:lvlText w:val="%1.%2"/>
      <w:lvlJc w:val="left"/>
      <w:pPr>
        <w:ind w:left="420" w:hanging="420"/>
      </w:pPr>
      <w:rPr>
        <w:rFonts w:hint="default"/>
      </w:rPr>
    </w:lvl>
    <w:lvl w:ilvl="2">
      <w:start w:val="1"/>
      <w:numFmt w:val="decimal"/>
      <w:pStyle w:val="Project-H3"/>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7" w15:restartNumberingAfterBreak="0">
    <w:nsid w:val="5FC1481C"/>
    <w:multiLevelType w:val="multilevel"/>
    <w:tmpl w:val="2F8C8522"/>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65595F33"/>
    <w:multiLevelType w:val="hybridMultilevel"/>
    <w:tmpl w:val="1A42DD10"/>
    <w:lvl w:ilvl="0" w:tplc="AB0C98D8">
      <w:start w:val="1"/>
      <w:numFmt w:val="decimal"/>
      <w:pStyle w:val="3200-Heading2"/>
      <w:lvlText w:val="%1"/>
      <w:lvlJc w:val="left"/>
      <w:pPr>
        <w:ind w:left="360" w:hanging="360"/>
      </w:pPr>
      <w:rPr>
        <w:rFonts w:hint="default"/>
        <w:i w:val="0"/>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29" w15:restartNumberingAfterBreak="0">
    <w:nsid w:val="6C467D24"/>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71035D87"/>
    <w:multiLevelType w:val="hybridMultilevel"/>
    <w:tmpl w:val="8340C5B4"/>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B3E50A4"/>
    <w:multiLevelType w:val="hybridMultilevel"/>
    <w:tmpl w:val="2C5E98FC"/>
    <w:lvl w:ilvl="0" w:tplc="A90A539E">
      <w:start w:val="1"/>
      <w:numFmt w:val="decimal"/>
      <w:pStyle w:val="Heading2"/>
      <w:lvlText w:val="1. %1."/>
      <w:lvlJc w:val="left"/>
      <w:pPr>
        <w:ind w:left="360" w:hanging="360"/>
      </w:pPr>
      <w:rPr>
        <w:rFonts w:hint="default"/>
        <w:i w:val="0"/>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32" w15:restartNumberingAfterBreak="0">
    <w:nsid w:val="7C2D2ECD"/>
    <w:multiLevelType w:val="hybridMultilevel"/>
    <w:tmpl w:val="374604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89074538">
    <w:abstractNumId w:val="19"/>
  </w:num>
  <w:num w:numId="2" w16cid:durableId="2146392947">
    <w:abstractNumId w:val="23"/>
  </w:num>
  <w:num w:numId="3" w16cid:durableId="1299215677">
    <w:abstractNumId w:val="17"/>
  </w:num>
  <w:num w:numId="4" w16cid:durableId="1533226120">
    <w:abstractNumId w:val="18"/>
  </w:num>
  <w:num w:numId="5" w16cid:durableId="28728466">
    <w:abstractNumId w:val="27"/>
  </w:num>
  <w:num w:numId="6" w16cid:durableId="1884636002">
    <w:abstractNumId w:val="8"/>
    <w:lvlOverride w:ilvl="0">
      <w:startOverride w:val="2"/>
    </w:lvlOverride>
    <w:lvlOverride w:ilvl="1"/>
    <w:lvlOverride w:ilvl="2">
      <w:startOverride w:val="1"/>
    </w:lvlOverride>
    <w:lvlOverride w:ilvl="3"/>
    <w:lvlOverride w:ilvl="4"/>
    <w:lvlOverride w:ilvl="5"/>
    <w:lvlOverride w:ilvl="6"/>
    <w:lvlOverride w:ilvl="7"/>
    <w:lvlOverride w:ilvl="8"/>
  </w:num>
  <w:num w:numId="7" w16cid:durableId="1872109475">
    <w:abstractNumId w:val="6"/>
    <w:lvlOverride w:ilvl="0"/>
    <w:lvlOverride w:ilvl="1">
      <w:startOverride w:val="1"/>
    </w:lvlOverride>
    <w:lvlOverride w:ilvl="2"/>
    <w:lvlOverride w:ilvl="3">
      <w:startOverride w:val="1"/>
    </w:lvlOverride>
    <w:lvlOverride w:ilvl="4">
      <w:startOverride w:val="1"/>
    </w:lvlOverride>
    <w:lvlOverride w:ilvl="5"/>
    <w:lvlOverride w:ilvl="6">
      <w:startOverride w:val="1"/>
    </w:lvlOverride>
    <w:lvlOverride w:ilvl="7">
      <w:startOverride w:val="1"/>
    </w:lvlOverride>
    <w:lvlOverride w:ilvl="8">
      <w:startOverride w:val="1"/>
    </w:lvlOverride>
  </w:num>
  <w:num w:numId="8" w16cid:durableId="1915508640">
    <w:abstractNumId w:val="16"/>
  </w:num>
  <w:num w:numId="9" w16cid:durableId="1772045977">
    <w:abstractNumId w:val="10"/>
  </w:num>
  <w:num w:numId="10" w16cid:durableId="96141817">
    <w:abstractNumId w:val="31"/>
  </w:num>
  <w:num w:numId="11" w16cid:durableId="745422063">
    <w:abstractNumId w:val="6"/>
  </w:num>
  <w:num w:numId="12" w16cid:durableId="855732914">
    <w:abstractNumId w:val="3"/>
  </w:num>
  <w:num w:numId="13" w16cid:durableId="441412875">
    <w:abstractNumId w:val="29"/>
  </w:num>
  <w:num w:numId="14" w16cid:durableId="1620337044">
    <w:abstractNumId w:val="4"/>
  </w:num>
  <w:num w:numId="15" w16cid:durableId="617176446">
    <w:abstractNumId w:val="5"/>
  </w:num>
  <w:num w:numId="16" w16cid:durableId="2115398539">
    <w:abstractNumId w:val="2"/>
  </w:num>
  <w:num w:numId="17" w16cid:durableId="248197142">
    <w:abstractNumId w:val="28"/>
  </w:num>
  <w:num w:numId="18" w16cid:durableId="2027246146">
    <w:abstractNumId w:val="26"/>
  </w:num>
  <w:num w:numId="19" w16cid:durableId="1947619181">
    <w:abstractNumId w:val="22"/>
  </w:num>
  <w:num w:numId="20" w16cid:durableId="1358653542">
    <w:abstractNumId w:val="20"/>
  </w:num>
  <w:num w:numId="21" w16cid:durableId="1561937162">
    <w:abstractNumId w:val="25"/>
  </w:num>
  <w:num w:numId="22" w16cid:durableId="2010711012">
    <w:abstractNumId w:val="0"/>
  </w:num>
  <w:num w:numId="23" w16cid:durableId="1110903047">
    <w:abstractNumId w:val="30"/>
  </w:num>
  <w:num w:numId="24" w16cid:durableId="58022234">
    <w:abstractNumId w:val="11"/>
  </w:num>
  <w:num w:numId="25" w16cid:durableId="1839811303">
    <w:abstractNumId w:val="21"/>
  </w:num>
  <w:num w:numId="26" w16cid:durableId="63068216">
    <w:abstractNumId w:val="12"/>
  </w:num>
  <w:num w:numId="27" w16cid:durableId="40401023">
    <w:abstractNumId w:val="1"/>
  </w:num>
  <w:num w:numId="28" w16cid:durableId="32464075">
    <w:abstractNumId w:val="9"/>
  </w:num>
  <w:num w:numId="29" w16cid:durableId="1247885796">
    <w:abstractNumId w:val="15"/>
  </w:num>
  <w:num w:numId="30" w16cid:durableId="944000255">
    <w:abstractNumId w:val="14"/>
  </w:num>
  <w:num w:numId="31" w16cid:durableId="1120414365">
    <w:abstractNumId w:val="32"/>
  </w:num>
  <w:num w:numId="32" w16cid:durableId="72432360">
    <w:abstractNumId w:val="7"/>
  </w:num>
  <w:num w:numId="33" w16cid:durableId="1760834211">
    <w:abstractNumId w:val="24"/>
  </w:num>
  <w:num w:numId="34" w16cid:durableId="192703424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c2MTA0NjAyNjIwMDFT0lEKTi0uzszPAykwrgUAYLMBvCwAAAA="/>
  </w:docVars>
  <w:rsids>
    <w:rsidRoot w:val="0067634D"/>
    <w:rsid w:val="0000155E"/>
    <w:rsid w:val="00002C1C"/>
    <w:rsid w:val="00003C0D"/>
    <w:rsid w:val="00003F6B"/>
    <w:rsid w:val="0000424D"/>
    <w:rsid w:val="00004599"/>
    <w:rsid w:val="00005E99"/>
    <w:rsid w:val="000060E5"/>
    <w:rsid w:val="00006AB9"/>
    <w:rsid w:val="0001200D"/>
    <w:rsid w:val="00012591"/>
    <w:rsid w:val="00012ABE"/>
    <w:rsid w:val="00013949"/>
    <w:rsid w:val="00013B14"/>
    <w:rsid w:val="00014018"/>
    <w:rsid w:val="000142E7"/>
    <w:rsid w:val="000159C1"/>
    <w:rsid w:val="00016652"/>
    <w:rsid w:val="00016C49"/>
    <w:rsid w:val="00016CEE"/>
    <w:rsid w:val="000175BD"/>
    <w:rsid w:val="000205AD"/>
    <w:rsid w:val="00021640"/>
    <w:rsid w:val="00021A46"/>
    <w:rsid w:val="00021BBC"/>
    <w:rsid w:val="0002241C"/>
    <w:rsid w:val="0002280E"/>
    <w:rsid w:val="00022874"/>
    <w:rsid w:val="000229E7"/>
    <w:rsid w:val="000233D2"/>
    <w:rsid w:val="00023432"/>
    <w:rsid w:val="00023BAC"/>
    <w:rsid w:val="000246FE"/>
    <w:rsid w:val="00025607"/>
    <w:rsid w:val="00026103"/>
    <w:rsid w:val="00027221"/>
    <w:rsid w:val="0003053C"/>
    <w:rsid w:val="000326C8"/>
    <w:rsid w:val="00033560"/>
    <w:rsid w:val="00034630"/>
    <w:rsid w:val="00037B54"/>
    <w:rsid w:val="00037D05"/>
    <w:rsid w:val="000402A4"/>
    <w:rsid w:val="00042C13"/>
    <w:rsid w:val="00043A1A"/>
    <w:rsid w:val="000443D1"/>
    <w:rsid w:val="00047666"/>
    <w:rsid w:val="00047799"/>
    <w:rsid w:val="00047B4C"/>
    <w:rsid w:val="00050A8A"/>
    <w:rsid w:val="00050B59"/>
    <w:rsid w:val="0005101E"/>
    <w:rsid w:val="00051D03"/>
    <w:rsid w:val="00052CD4"/>
    <w:rsid w:val="0005322E"/>
    <w:rsid w:val="000543E3"/>
    <w:rsid w:val="000562BA"/>
    <w:rsid w:val="00057A6C"/>
    <w:rsid w:val="0006050E"/>
    <w:rsid w:val="000609C4"/>
    <w:rsid w:val="000609C9"/>
    <w:rsid w:val="00062E74"/>
    <w:rsid w:val="00063B4E"/>
    <w:rsid w:val="000650EF"/>
    <w:rsid w:val="000678BD"/>
    <w:rsid w:val="000706AC"/>
    <w:rsid w:val="0007086E"/>
    <w:rsid w:val="00071D15"/>
    <w:rsid w:val="00071E7B"/>
    <w:rsid w:val="000726FF"/>
    <w:rsid w:val="000745D7"/>
    <w:rsid w:val="000766F5"/>
    <w:rsid w:val="00077CE8"/>
    <w:rsid w:val="00077EAB"/>
    <w:rsid w:val="00081701"/>
    <w:rsid w:val="000831CA"/>
    <w:rsid w:val="00083769"/>
    <w:rsid w:val="00083C71"/>
    <w:rsid w:val="00083D43"/>
    <w:rsid w:val="00084507"/>
    <w:rsid w:val="000875F4"/>
    <w:rsid w:val="000905AC"/>
    <w:rsid w:val="0009143C"/>
    <w:rsid w:val="000915A8"/>
    <w:rsid w:val="00091759"/>
    <w:rsid w:val="000925CE"/>
    <w:rsid w:val="00094931"/>
    <w:rsid w:val="00094D04"/>
    <w:rsid w:val="00095C4B"/>
    <w:rsid w:val="000973DB"/>
    <w:rsid w:val="00097B2F"/>
    <w:rsid w:val="000A19A6"/>
    <w:rsid w:val="000A315F"/>
    <w:rsid w:val="000A52B0"/>
    <w:rsid w:val="000A64D3"/>
    <w:rsid w:val="000A76EA"/>
    <w:rsid w:val="000B026E"/>
    <w:rsid w:val="000B10FE"/>
    <w:rsid w:val="000B2751"/>
    <w:rsid w:val="000B2A21"/>
    <w:rsid w:val="000B5CEB"/>
    <w:rsid w:val="000B6ED8"/>
    <w:rsid w:val="000C1BE4"/>
    <w:rsid w:val="000C21BF"/>
    <w:rsid w:val="000C2249"/>
    <w:rsid w:val="000C3357"/>
    <w:rsid w:val="000C390F"/>
    <w:rsid w:val="000C405E"/>
    <w:rsid w:val="000C4274"/>
    <w:rsid w:val="000C5C17"/>
    <w:rsid w:val="000C5C74"/>
    <w:rsid w:val="000C6947"/>
    <w:rsid w:val="000C7228"/>
    <w:rsid w:val="000D02AF"/>
    <w:rsid w:val="000D04A5"/>
    <w:rsid w:val="000D177E"/>
    <w:rsid w:val="000D1CE3"/>
    <w:rsid w:val="000D2CD9"/>
    <w:rsid w:val="000D2F3D"/>
    <w:rsid w:val="000D3BBF"/>
    <w:rsid w:val="000D4835"/>
    <w:rsid w:val="000D4AC4"/>
    <w:rsid w:val="000D63CD"/>
    <w:rsid w:val="000D7FF7"/>
    <w:rsid w:val="000E0DA9"/>
    <w:rsid w:val="000E2505"/>
    <w:rsid w:val="000E2A19"/>
    <w:rsid w:val="000E322C"/>
    <w:rsid w:val="000E400F"/>
    <w:rsid w:val="000E4EB6"/>
    <w:rsid w:val="000E50A1"/>
    <w:rsid w:val="000E5C98"/>
    <w:rsid w:val="000E666F"/>
    <w:rsid w:val="000E6E1B"/>
    <w:rsid w:val="000E7841"/>
    <w:rsid w:val="000F148D"/>
    <w:rsid w:val="000F2216"/>
    <w:rsid w:val="000F230C"/>
    <w:rsid w:val="000F24A9"/>
    <w:rsid w:val="000F35B7"/>
    <w:rsid w:val="000F4E7E"/>
    <w:rsid w:val="000F5657"/>
    <w:rsid w:val="000F5AE3"/>
    <w:rsid w:val="000F5EF3"/>
    <w:rsid w:val="000F6D6F"/>
    <w:rsid w:val="000F7728"/>
    <w:rsid w:val="00101878"/>
    <w:rsid w:val="001022FD"/>
    <w:rsid w:val="001029AF"/>
    <w:rsid w:val="001048C5"/>
    <w:rsid w:val="00106083"/>
    <w:rsid w:val="001070EF"/>
    <w:rsid w:val="00107664"/>
    <w:rsid w:val="0010767E"/>
    <w:rsid w:val="00111B30"/>
    <w:rsid w:val="00112A9D"/>
    <w:rsid w:val="00112B4C"/>
    <w:rsid w:val="00114CBA"/>
    <w:rsid w:val="00114F57"/>
    <w:rsid w:val="00116CC7"/>
    <w:rsid w:val="00116D55"/>
    <w:rsid w:val="001176A6"/>
    <w:rsid w:val="00117CDB"/>
    <w:rsid w:val="0012057D"/>
    <w:rsid w:val="00122467"/>
    <w:rsid w:val="001231FD"/>
    <w:rsid w:val="0012436A"/>
    <w:rsid w:val="00124643"/>
    <w:rsid w:val="00124CEC"/>
    <w:rsid w:val="00124E78"/>
    <w:rsid w:val="0012556D"/>
    <w:rsid w:val="0012621B"/>
    <w:rsid w:val="00130665"/>
    <w:rsid w:val="0013075C"/>
    <w:rsid w:val="00130771"/>
    <w:rsid w:val="00130DC6"/>
    <w:rsid w:val="00130E73"/>
    <w:rsid w:val="00131B37"/>
    <w:rsid w:val="001330CF"/>
    <w:rsid w:val="0013389E"/>
    <w:rsid w:val="00133E7D"/>
    <w:rsid w:val="00134430"/>
    <w:rsid w:val="001346B2"/>
    <w:rsid w:val="00134B93"/>
    <w:rsid w:val="0013532C"/>
    <w:rsid w:val="001359BE"/>
    <w:rsid w:val="00136B0B"/>
    <w:rsid w:val="001432BE"/>
    <w:rsid w:val="001435D4"/>
    <w:rsid w:val="00144DF7"/>
    <w:rsid w:val="00146092"/>
    <w:rsid w:val="0014683B"/>
    <w:rsid w:val="001468A9"/>
    <w:rsid w:val="00146B15"/>
    <w:rsid w:val="00146F1D"/>
    <w:rsid w:val="00147A55"/>
    <w:rsid w:val="00150800"/>
    <w:rsid w:val="00151486"/>
    <w:rsid w:val="00152B72"/>
    <w:rsid w:val="00152F04"/>
    <w:rsid w:val="00153A91"/>
    <w:rsid w:val="00154B14"/>
    <w:rsid w:val="001551A2"/>
    <w:rsid w:val="00155F1D"/>
    <w:rsid w:val="001572C6"/>
    <w:rsid w:val="0015769E"/>
    <w:rsid w:val="00161A77"/>
    <w:rsid w:val="001622D1"/>
    <w:rsid w:val="0016439D"/>
    <w:rsid w:val="0016498C"/>
    <w:rsid w:val="00165D59"/>
    <w:rsid w:val="001660E8"/>
    <w:rsid w:val="001668FA"/>
    <w:rsid w:val="001670B1"/>
    <w:rsid w:val="00167627"/>
    <w:rsid w:val="00167F5B"/>
    <w:rsid w:val="001712A6"/>
    <w:rsid w:val="00171F00"/>
    <w:rsid w:val="00172597"/>
    <w:rsid w:val="00172B38"/>
    <w:rsid w:val="00172F39"/>
    <w:rsid w:val="00173B54"/>
    <w:rsid w:val="00173C2D"/>
    <w:rsid w:val="00174DEE"/>
    <w:rsid w:val="001751BB"/>
    <w:rsid w:val="00175893"/>
    <w:rsid w:val="00180A18"/>
    <w:rsid w:val="00180C42"/>
    <w:rsid w:val="001811C2"/>
    <w:rsid w:val="001817E9"/>
    <w:rsid w:val="00181C5F"/>
    <w:rsid w:val="00181FC2"/>
    <w:rsid w:val="00183066"/>
    <w:rsid w:val="001849AE"/>
    <w:rsid w:val="00184EE6"/>
    <w:rsid w:val="00185316"/>
    <w:rsid w:val="0018637A"/>
    <w:rsid w:val="001868EC"/>
    <w:rsid w:val="00186E21"/>
    <w:rsid w:val="0018787F"/>
    <w:rsid w:val="001907FB"/>
    <w:rsid w:val="00190B71"/>
    <w:rsid w:val="0019141F"/>
    <w:rsid w:val="00194F79"/>
    <w:rsid w:val="00196A1C"/>
    <w:rsid w:val="001978DA"/>
    <w:rsid w:val="001A0123"/>
    <w:rsid w:val="001A3D56"/>
    <w:rsid w:val="001A6B4F"/>
    <w:rsid w:val="001A6FAC"/>
    <w:rsid w:val="001A763B"/>
    <w:rsid w:val="001B03B2"/>
    <w:rsid w:val="001B10EA"/>
    <w:rsid w:val="001B15A2"/>
    <w:rsid w:val="001B1A16"/>
    <w:rsid w:val="001B304A"/>
    <w:rsid w:val="001B603F"/>
    <w:rsid w:val="001B6B21"/>
    <w:rsid w:val="001B7395"/>
    <w:rsid w:val="001B7481"/>
    <w:rsid w:val="001B7E59"/>
    <w:rsid w:val="001C14D8"/>
    <w:rsid w:val="001C15B7"/>
    <w:rsid w:val="001C3CA3"/>
    <w:rsid w:val="001C46B6"/>
    <w:rsid w:val="001C489E"/>
    <w:rsid w:val="001C55D6"/>
    <w:rsid w:val="001C64D2"/>
    <w:rsid w:val="001C76DD"/>
    <w:rsid w:val="001C7ED0"/>
    <w:rsid w:val="001D0C39"/>
    <w:rsid w:val="001D24CA"/>
    <w:rsid w:val="001D2A85"/>
    <w:rsid w:val="001D639B"/>
    <w:rsid w:val="001E077D"/>
    <w:rsid w:val="001E0F9C"/>
    <w:rsid w:val="001E18CB"/>
    <w:rsid w:val="001E1DFA"/>
    <w:rsid w:val="001E4635"/>
    <w:rsid w:val="001E52D1"/>
    <w:rsid w:val="001E5B49"/>
    <w:rsid w:val="001E5C10"/>
    <w:rsid w:val="001E7DFA"/>
    <w:rsid w:val="001F0985"/>
    <w:rsid w:val="001F3B12"/>
    <w:rsid w:val="001F44F2"/>
    <w:rsid w:val="001F4686"/>
    <w:rsid w:val="001F4BE4"/>
    <w:rsid w:val="001F4C6F"/>
    <w:rsid w:val="001F4C97"/>
    <w:rsid w:val="001F595B"/>
    <w:rsid w:val="002005A8"/>
    <w:rsid w:val="002008EF"/>
    <w:rsid w:val="002014EE"/>
    <w:rsid w:val="00201888"/>
    <w:rsid w:val="00201F28"/>
    <w:rsid w:val="00202C46"/>
    <w:rsid w:val="00205478"/>
    <w:rsid w:val="0020590E"/>
    <w:rsid w:val="00205D70"/>
    <w:rsid w:val="00207BDC"/>
    <w:rsid w:val="00210196"/>
    <w:rsid w:val="002108B4"/>
    <w:rsid w:val="0021119E"/>
    <w:rsid w:val="00212AF5"/>
    <w:rsid w:val="00212BE5"/>
    <w:rsid w:val="0021362E"/>
    <w:rsid w:val="002154CF"/>
    <w:rsid w:val="00217A8B"/>
    <w:rsid w:val="002204FE"/>
    <w:rsid w:val="00221822"/>
    <w:rsid w:val="0022450F"/>
    <w:rsid w:val="002259E4"/>
    <w:rsid w:val="0022671C"/>
    <w:rsid w:val="00226F68"/>
    <w:rsid w:val="00227510"/>
    <w:rsid w:val="00227819"/>
    <w:rsid w:val="00231903"/>
    <w:rsid w:val="00233CFF"/>
    <w:rsid w:val="00234D9F"/>
    <w:rsid w:val="00234F44"/>
    <w:rsid w:val="00236C4F"/>
    <w:rsid w:val="00237672"/>
    <w:rsid w:val="00240B2A"/>
    <w:rsid w:val="00240D40"/>
    <w:rsid w:val="00240E0A"/>
    <w:rsid w:val="0024112C"/>
    <w:rsid w:val="00242303"/>
    <w:rsid w:val="0024390C"/>
    <w:rsid w:val="00245A57"/>
    <w:rsid w:val="002464A5"/>
    <w:rsid w:val="002467EC"/>
    <w:rsid w:val="002474D9"/>
    <w:rsid w:val="0024767C"/>
    <w:rsid w:val="00247DDA"/>
    <w:rsid w:val="002512D6"/>
    <w:rsid w:val="002519C3"/>
    <w:rsid w:val="00251FCE"/>
    <w:rsid w:val="00252AD2"/>
    <w:rsid w:val="002534BD"/>
    <w:rsid w:val="00257892"/>
    <w:rsid w:val="00260828"/>
    <w:rsid w:val="0026088B"/>
    <w:rsid w:val="00261CFA"/>
    <w:rsid w:val="00261DD8"/>
    <w:rsid w:val="0026263A"/>
    <w:rsid w:val="0026270E"/>
    <w:rsid w:val="0026283B"/>
    <w:rsid w:val="00263507"/>
    <w:rsid w:val="00263DBD"/>
    <w:rsid w:val="0026506F"/>
    <w:rsid w:val="00266D15"/>
    <w:rsid w:val="00267634"/>
    <w:rsid w:val="00270403"/>
    <w:rsid w:val="00271E1A"/>
    <w:rsid w:val="00274CBA"/>
    <w:rsid w:val="002758BD"/>
    <w:rsid w:val="0027650B"/>
    <w:rsid w:val="0027674D"/>
    <w:rsid w:val="00276B06"/>
    <w:rsid w:val="0027797D"/>
    <w:rsid w:val="002809F0"/>
    <w:rsid w:val="00280E0D"/>
    <w:rsid w:val="00281D0F"/>
    <w:rsid w:val="0028279B"/>
    <w:rsid w:val="0028286C"/>
    <w:rsid w:val="00282990"/>
    <w:rsid w:val="00282F44"/>
    <w:rsid w:val="002834B5"/>
    <w:rsid w:val="002837B7"/>
    <w:rsid w:val="00284D50"/>
    <w:rsid w:val="00286178"/>
    <w:rsid w:val="00286DE6"/>
    <w:rsid w:val="0028715A"/>
    <w:rsid w:val="0028760E"/>
    <w:rsid w:val="002907FA"/>
    <w:rsid w:val="002916D0"/>
    <w:rsid w:val="00291BD1"/>
    <w:rsid w:val="00295208"/>
    <w:rsid w:val="002A04BB"/>
    <w:rsid w:val="002A1AB5"/>
    <w:rsid w:val="002A3698"/>
    <w:rsid w:val="002A3E10"/>
    <w:rsid w:val="002A47C4"/>
    <w:rsid w:val="002A5BF5"/>
    <w:rsid w:val="002A5ECD"/>
    <w:rsid w:val="002A74DB"/>
    <w:rsid w:val="002A7D1A"/>
    <w:rsid w:val="002B0271"/>
    <w:rsid w:val="002B1115"/>
    <w:rsid w:val="002B1252"/>
    <w:rsid w:val="002B176E"/>
    <w:rsid w:val="002B3667"/>
    <w:rsid w:val="002B5C1F"/>
    <w:rsid w:val="002B5FD9"/>
    <w:rsid w:val="002B65AA"/>
    <w:rsid w:val="002B6D6A"/>
    <w:rsid w:val="002C1494"/>
    <w:rsid w:val="002C2A9E"/>
    <w:rsid w:val="002C3BD6"/>
    <w:rsid w:val="002C453C"/>
    <w:rsid w:val="002C5340"/>
    <w:rsid w:val="002C6CC0"/>
    <w:rsid w:val="002C79F2"/>
    <w:rsid w:val="002D3CB6"/>
    <w:rsid w:val="002D3D21"/>
    <w:rsid w:val="002D601B"/>
    <w:rsid w:val="002D61B4"/>
    <w:rsid w:val="002D65A2"/>
    <w:rsid w:val="002D720F"/>
    <w:rsid w:val="002D7FFE"/>
    <w:rsid w:val="002E16DB"/>
    <w:rsid w:val="002E329C"/>
    <w:rsid w:val="002E3583"/>
    <w:rsid w:val="002E4ABA"/>
    <w:rsid w:val="002E5A30"/>
    <w:rsid w:val="002E6558"/>
    <w:rsid w:val="002E6708"/>
    <w:rsid w:val="002E735D"/>
    <w:rsid w:val="002F0C62"/>
    <w:rsid w:val="002F13DC"/>
    <w:rsid w:val="002F292E"/>
    <w:rsid w:val="002F332E"/>
    <w:rsid w:val="002F4204"/>
    <w:rsid w:val="002F4DC4"/>
    <w:rsid w:val="002F68B0"/>
    <w:rsid w:val="00300754"/>
    <w:rsid w:val="00300924"/>
    <w:rsid w:val="00302B47"/>
    <w:rsid w:val="00305497"/>
    <w:rsid w:val="00305574"/>
    <w:rsid w:val="00305FC6"/>
    <w:rsid w:val="003062AE"/>
    <w:rsid w:val="00307A25"/>
    <w:rsid w:val="00312032"/>
    <w:rsid w:val="0031483A"/>
    <w:rsid w:val="00315E37"/>
    <w:rsid w:val="00316C04"/>
    <w:rsid w:val="00317EA8"/>
    <w:rsid w:val="0032102D"/>
    <w:rsid w:val="003217E5"/>
    <w:rsid w:val="00321A18"/>
    <w:rsid w:val="00322E58"/>
    <w:rsid w:val="0032387C"/>
    <w:rsid w:val="00323DB2"/>
    <w:rsid w:val="00324DEA"/>
    <w:rsid w:val="00325C56"/>
    <w:rsid w:val="00325D86"/>
    <w:rsid w:val="0032752B"/>
    <w:rsid w:val="003309BF"/>
    <w:rsid w:val="003309ED"/>
    <w:rsid w:val="00335008"/>
    <w:rsid w:val="003359E6"/>
    <w:rsid w:val="00336A8F"/>
    <w:rsid w:val="00337C22"/>
    <w:rsid w:val="003402CF"/>
    <w:rsid w:val="0034064C"/>
    <w:rsid w:val="00340C10"/>
    <w:rsid w:val="003413F0"/>
    <w:rsid w:val="00341581"/>
    <w:rsid w:val="003447A6"/>
    <w:rsid w:val="00344CBB"/>
    <w:rsid w:val="00346524"/>
    <w:rsid w:val="00346941"/>
    <w:rsid w:val="00350323"/>
    <w:rsid w:val="00350DAB"/>
    <w:rsid w:val="00353A51"/>
    <w:rsid w:val="003545DF"/>
    <w:rsid w:val="00354D93"/>
    <w:rsid w:val="003553B0"/>
    <w:rsid w:val="003560D9"/>
    <w:rsid w:val="00356538"/>
    <w:rsid w:val="003570B5"/>
    <w:rsid w:val="00357F4F"/>
    <w:rsid w:val="0036111C"/>
    <w:rsid w:val="003618C1"/>
    <w:rsid w:val="00362563"/>
    <w:rsid w:val="00367660"/>
    <w:rsid w:val="00371D06"/>
    <w:rsid w:val="00373B3F"/>
    <w:rsid w:val="00374704"/>
    <w:rsid w:val="00375629"/>
    <w:rsid w:val="00375A61"/>
    <w:rsid w:val="00375AA7"/>
    <w:rsid w:val="003763F1"/>
    <w:rsid w:val="00376727"/>
    <w:rsid w:val="003769A1"/>
    <w:rsid w:val="00376D85"/>
    <w:rsid w:val="00381573"/>
    <w:rsid w:val="00381C32"/>
    <w:rsid w:val="003825EB"/>
    <w:rsid w:val="00382BAE"/>
    <w:rsid w:val="0038340D"/>
    <w:rsid w:val="00383E55"/>
    <w:rsid w:val="00384B2D"/>
    <w:rsid w:val="00385A6A"/>
    <w:rsid w:val="00387862"/>
    <w:rsid w:val="00387A05"/>
    <w:rsid w:val="003921A8"/>
    <w:rsid w:val="003940D1"/>
    <w:rsid w:val="003959BB"/>
    <w:rsid w:val="00395B76"/>
    <w:rsid w:val="00397D51"/>
    <w:rsid w:val="003A2828"/>
    <w:rsid w:val="003A2D9A"/>
    <w:rsid w:val="003A3A9A"/>
    <w:rsid w:val="003A42F1"/>
    <w:rsid w:val="003A471C"/>
    <w:rsid w:val="003A495D"/>
    <w:rsid w:val="003A541E"/>
    <w:rsid w:val="003A5BB3"/>
    <w:rsid w:val="003A7D7A"/>
    <w:rsid w:val="003B1310"/>
    <w:rsid w:val="003B1DB8"/>
    <w:rsid w:val="003B1EBC"/>
    <w:rsid w:val="003B3668"/>
    <w:rsid w:val="003B3DBC"/>
    <w:rsid w:val="003B4737"/>
    <w:rsid w:val="003B4E71"/>
    <w:rsid w:val="003B50A3"/>
    <w:rsid w:val="003B64B7"/>
    <w:rsid w:val="003B661B"/>
    <w:rsid w:val="003C2447"/>
    <w:rsid w:val="003C3B01"/>
    <w:rsid w:val="003C45AE"/>
    <w:rsid w:val="003C4DD3"/>
    <w:rsid w:val="003C569E"/>
    <w:rsid w:val="003C5FF1"/>
    <w:rsid w:val="003C747F"/>
    <w:rsid w:val="003C7A87"/>
    <w:rsid w:val="003D0809"/>
    <w:rsid w:val="003D1658"/>
    <w:rsid w:val="003D3555"/>
    <w:rsid w:val="003D39DF"/>
    <w:rsid w:val="003D41CE"/>
    <w:rsid w:val="003D44D6"/>
    <w:rsid w:val="003D5913"/>
    <w:rsid w:val="003D61DB"/>
    <w:rsid w:val="003D64D3"/>
    <w:rsid w:val="003D6DD4"/>
    <w:rsid w:val="003D7A6D"/>
    <w:rsid w:val="003E21DD"/>
    <w:rsid w:val="003E3066"/>
    <w:rsid w:val="003E3E31"/>
    <w:rsid w:val="003E44F0"/>
    <w:rsid w:val="003E4836"/>
    <w:rsid w:val="003E4CD1"/>
    <w:rsid w:val="003E5CD6"/>
    <w:rsid w:val="003E61AA"/>
    <w:rsid w:val="003E6425"/>
    <w:rsid w:val="003E7F0E"/>
    <w:rsid w:val="003E7F2F"/>
    <w:rsid w:val="003F0862"/>
    <w:rsid w:val="003F0ED2"/>
    <w:rsid w:val="003F1FAE"/>
    <w:rsid w:val="003F4735"/>
    <w:rsid w:val="003F54C5"/>
    <w:rsid w:val="003F560A"/>
    <w:rsid w:val="003F56BA"/>
    <w:rsid w:val="00405BDD"/>
    <w:rsid w:val="004066C9"/>
    <w:rsid w:val="0041025F"/>
    <w:rsid w:val="004127A2"/>
    <w:rsid w:val="00414C32"/>
    <w:rsid w:val="00414F65"/>
    <w:rsid w:val="0041503D"/>
    <w:rsid w:val="00421616"/>
    <w:rsid w:val="00421B9D"/>
    <w:rsid w:val="00421D4C"/>
    <w:rsid w:val="00422A05"/>
    <w:rsid w:val="00423930"/>
    <w:rsid w:val="00427976"/>
    <w:rsid w:val="0043148F"/>
    <w:rsid w:val="00431E98"/>
    <w:rsid w:val="00432AF5"/>
    <w:rsid w:val="004331EA"/>
    <w:rsid w:val="004337E0"/>
    <w:rsid w:val="00433FE2"/>
    <w:rsid w:val="00434DEC"/>
    <w:rsid w:val="00434ECB"/>
    <w:rsid w:val="004356DC"/>
    <w:rsid w:val="004364EE"/>
    <w:rsid w:val="0043666B"/>
    <w:rsid w:val="00437B92"/>
    <w:rsid w:val="004428CD"/>
    <w:rsid w:val="004438A6"/>
    <w:rsid w:val="0044393C"/>
    <w:rsid w:val="00444C2B"/>
    <w:rsid w:val="00446246"/>
    <w:rsid w:val="0044679F"/>
    <w:rsid w:val="00446F0F"/>
    <w:rsid w:val="0044718D"/>
    <w:rsid w:val="0045030D"/>
    <w:rsid w:val="004513C5"/>
    <w:rsid w:val="00451AF6"/>
    <w:rsid w:val="00452272"/>
    <w:rsid w:val="0045325F"/>
    <w:rsid w:val="004536C7"/>
    <w:rsid w:val="0045407F"/>
    <w:rsid w:val="00456963"/>
    <w:rsid w:val="00456B1B"/>
    <w:rsid w:val="0045729F"/>
    <w:rsid w:val="0045737A"/>
    <w:rsid w:val="00457E4F"/>
    <w:rsid w:val="004603D7"/>
    <w:rsid w:val="00461551"/>
    <w:rsid w:val="00461C0A"/>
    <w:rsid w:val="00461E42"/>
    <w:rsid w:val="00461F3B"/>
    <w:rsid w:val="004623D9"/>
    <w:rsid w:val="004644DE"/>
    <w:rsid w:val="00465376"/>
    <w:rsid w:val="0046570B"/>
    <w:rsid w:val="0046586D"/>
    <w:rsid w:val="0046600E"/>
    <w:rsid w:val="00470F91"/>
    <w:rsid w:val="004713F1"/>
    <w:rsid w:val="00471B5B"/>
    <w:rsid w:val="00471DD5"/>
    <w:rsid w:val="00473CD5"/>
    <w:rsid w:val="0047482D"/>
    <w:rsid w:val="0048019A"/>
    <w:rsid w:val="004805AB"/>
    <w:rsid w:val="00480BC2"/>
    <w:rsid w:val="004826A9"/>
    <w:rsid w:val="00482B28"/>
    <w:rsid w:val="00482EB2"/>
    <w:rsid w:val="0048352D"/>
    <w:rsid w:val="00483FAB"/>
    <w:rsid w:val="00484CED"/>
    <w:rsid w:val="00485F7F"/>
    <w:rsid w:val="00487E4C"/>
    <w:rsid w:val="00491245"/>
    <w:rsid w:val="00491A42"/>
    <w:rsid w:val="004926E2"/>
    <w:rsid w:val="004936E3"/>
    <w:rsid w:val="00493DC9"/>
    <w:rsid w:val="00496083"/>
    <w:rsid w:val="004A0833"/>
    <w:rsid w:val="004A0A37"/>
    <w:rsid w:val="004A0C0D"/>
    <w:rsid w:val="004A11D5"/>
    <w:rsid w:val="004A32BE"/>
    <w:rsid w:val="004A50B6"/>
    <w:rsid w:val="004A5994"/>
    <w:rsid w:val="004A7017"/>
    <w:rsid w:val="004A7A50"/>
    <w:rsid w:val="004B094B"/>
    <w:rsid w:val="004B0F1F"/>
    <w:rsid w:val="004C076F"/>
    <w:rsid w:val="004C0A91"/>
    <w:rsid w:val="004C1CB1"/>
    <w:rsid w:val="004C2ABB"/>
    <w:rsid w:val="004C319A"/>
    <w:rsid w:val="004C36AB"/>
    <w:rsid w:val="004C3A85"/>
    <w:rsid w:val="004C481C"/>
    <w:rsid w:val="004C5C5A"/>
    <w:rsid w:val="004C6633"/>
    <w:rsid w:val="004D0F02"/>
    <w:rsid w:val="004D0F45"/>
    <w:rsid w:val="004D0FCF"/>
    <w:rsid w:val="004D22A7"/>
    <w:rsid w:val="004D3404"/>
    <w:rsid w:val="004D52A9"/>
    <w:rsid w:val="004D6EFF"/>
    <w:rsid w:val="004E2C54"/>
    <w:rsid w:val="004E3B87"/>
    <w:rsid w:val="004F0E4D"/>
    <w:rsid w:val="004F4441"/>
    <w:rsid w:val="004F46F5"/>
    <w:rsid w:val="004F4EB6"/>
    <w:rsid w:val="004F66E9"/>
    <w:rsid w:val="004F7473"/>
    <w:rsid w:val="004F7581"/>
    <w:rsid w:val="00500C9B"/>
    <w:rsid w:val="00500D4A"/>
    <w:rsid w:val="0050103A"/>
    <w:rsid w:val="00501A95"/>
    <w:rsid w:val="00501C7B"/>
    <w:rsid w:val="00501DE9"/>
    <w:rsid w:val="005026EC"/>
    <w:rsid w:val="0050281C"/>
    <w:rsid w:val="00503CF1"/>
    <w:rsid w:val="00504606"/>
    <w:rsid w:val="00505437"/>
    <w:rsid w:val="00505929"/>
    <w:rsid w:val="00506180"/>
    <w:rsid w:val="005062B0"/>
    <w:rsid w:val="005067B5"/>
    <w:rsid w:val="00507ABF"/>
    <w:rsid w:val="005101AC"/>
    <w:rsid w:val="00511D8F"/>
    <w:rsid w:val="00512899"/>
    <w:rsid w:val="00513D65"/>
    <w:rsid w:val="005152C9"/>
    <w:rsid w:val="00515AB5"/>
    <w:rsid w:val="00516995"/>
    <w:rsid w:val="00516B14"/>
    <w:rsid w:val="00516F2C"/>
    <w:rsid w:val="0052020C"/>
    <w:rsid w:val="0052152C"/>
    <w:rsid w:val="0052236A"/>
    <w:rsid w:val="00523513"/>
    <w:rsid w:val="005250D1"/>
    <w:rsid w:val="00525C79"/>
    <w:rsid w:val="00527EF7"/>
    <w:rsid w:val="00532177"/>
    <w:rsid w:val="00532435"/>
    <w:rsid w:val="00533486"/>
    <w:rsid w:val="005346DC"/>
    <w:rsid w:val="00535015"/>
    <w:rsid w:val="00535E70"/>
    <w:rsid w:val="005365ED"/>
    <w:rsid w:val="005375F7"/>
    <w:rsid w:val="0053768A"/>
    <w:rsid w:val="00537D24"/>
    <w:rsid w:val="00541B2A"/>
    <w:rsid w:val="00541CDA"/>
    <w:rsid w:val="00541F2F"/>
    <w:rsid w:val="00543DF5"/>
    <w:rsid w:val="00545E9B"/>
    <w:rsid w:val="00546EDE"/>
    <w:rsid w:val="00547FA9"/>
    <w:rsid w:val="00554A10"/>
    <w:rsid w:val="005551C7"/>
    <w:rsid w:val="00555915"/>
    <w:rsid w:val="0055799E"/>
    <w:rsid w:val="0056036F"/>
    <w:rsid w:val="00560865"/>
    <w:rsid w:val="00560C8B"/>
    <w:rsid w:val="005618A6"/>
    <w:rsid w:val="00561FF8"/>
    <w:rsid w:val="00562E22"/>
    <w:rsid w:val="00564BF2"/>
    <w:rsid w:val="00565045"/>
    <w:rsid w:val="00565E6A"/>
    <w:rsid w:val="0056601C"/>
    <w:rsid w:val="00566805"/>
    <w:rsid w:val="005739E5"/>
    <w:rsid w:val="0057449A"/>
    <w:rsid w:val="00575790"/>
    <w:rsid w:val="00575848"/>
    <w:rsid w:val="0057609E"/>
    <w:rsid w:val="005765EF"/>
    <w:rsid w:val="00576C2D"/>
    <w:rsid w:val="0057719E"/>
    <w:rsid w:val="00577CC7"/>
    <w:rsid w:val="00581E3E"/>
    <w:rsid w:val="00581F7D"/>
    <w:rsid w:val="00583356"/>
    <w:rsid w:val="00583651"/>
    <w:rsid w:val="005844C0"/>
    <w:rsid w:val="00584655"/>
    <w:rsid w:val="00584C19"/>
    <w:rsid w:val="00590258"/>
    <w:rsid w:val="00590AF3"/>
    <w:rsid w:val="0059184A"/>
    <w:rsid w:val="00591F61"/>
    <w:rsid w:val="00595CB5"/>
    <w:rsid w:val="005961F6"/>
    <w:rsid w:val="00596919"/>
    <w:rsid w:val="005A00DA"/>
    <w:rsid w:val="005A125F"/>
    <w:rsid w:val="005A1483"/>
    <w:rsid w:val="005A1AB8"/>
    <w:rsid w:val="005A274B"/>
    <w:rsid w:val="005A305E"/>
    <w:rsid w:val="005A432E"/>
    <w:rsid w:val="005A4760"/>
    <w:rsid w:val="005A5144"/>
    <w:rsid w:val="005A7D89"/>
    <w:rsid w:val="005B1ED0"/>
    <w:rsid w:val="005B575A"/>
    <w:rsid w:val="005B5834"/>
    <w:rsid w:val="005B59B9"/>
    <w:rsid w:val="005B59C7"/>
    <w:rsid w:val="005B5CE4"/>
    <w:rsid w:val="005C30E3"/>
    <w:rsid w:val="005C3703"/>
    <w:rsid w:val="005C3D48"/>
    <w:rsid w:val="005C4962"/>
    <w:rsid w:val="005C506E"/>
    <w:rsid w:val="005C60CB"/>
    <w:rsid w:val="005C73DB"/>
    <w:rsid w:val="005C7D5D"/>
    <w:rsid w:val="005D0018"/>
    <w:rsid w:val="005D00C0"/>
    <w:rsid w:val="005D1444"/>
    <w:rsid w:val="005D1916"/>
    <w:rsid w:val="005D2067"/>
    <w:rsid w:val="005D2126"/>
    <w:rsid w:val="005D2374"/>
    <w:rsid w:val="005D3FBF"/>
    <w:rsid w:val="005D4126"/>
    <w:rsid w:val="005D41BD"/>
    <w:rsid w:val="005D4B5A"/>
    <w:rsid w:val="005D5299"/>
    <w:rsid w:val="005E0556"/>
    <w:rsid w:val="005E0A83"/>
    <w:rsid w:val="005E10C5"/>
    <w:rsid w:val="005E190C"/>
    <w:rsid w:val="005E1AF9"/>
    <w:rsid w:val="005E20A8"/>
    <w:rsid w:val="005E250B"/>
    <w:rsid w:val="005E2A2A"/>
    <w:rsid w:val="005E2A34"/>
    <w:rsid w:val="005E3B9F"/>
    <w:rsid w:val="005E405F"/>
    <w:rsid w:val="005E42FE"/>
    <w:rsid w:val="005E5C3E"/>
    <w:rsid w:val="005E69E2"/>
    <w:rsid w:val="005F0161"/>
    <w:rsid w:val="005F01B1"/>
    <w:rsid w:val="005F4F55"/>
    <w:rsid w:val="005F513B"/>
    <w:rsid w:val="005F56DD"/>
    <w:rsid w:val="005F5BAA"/>
    <w:rsid w:val="005F630C"/>
    <w:rsid w:val="005F77CE"/>
    <w:rsid w:val="005F7F83"/>
    <w:rsid w:val="006008C6"/>
    <w:rsid w:val="006009DF"/>
    <w:rsid w:val="00600EBB"/>
    <w:rsid w:val="00602B30"/>
    <w:rsid w:val="00603D0C"/>
    <w:rsid w:val="006048F2"/>
    <w:rsid w:val="00605EC5"/>
    <w:rsid w:val="0060771A"/>
    <w:rsid w:val="00607AF3"/>
    <w:rsid w:val="00612088"/>
    <w:rsid w:val="006123A5"/>
    <w:rsid w:val="00614D65"/>
    <w:rsid w:val="0061525B"/>
    <w:rsid w:val="0061684A"/>
    <w:rsid w:val="00616B4D"/>
    <w:rsid w:val="0061780C"/>
    <w:rsid w:val="006178B9"/>
    <w:rsid w:val="00617A47"/>
    <w:rsid w:val="00622276"/>
    <w:rsid w:val="0062293F"/>
    <w:rsid w:val="00623747"/>
    <w:rsid w:val="006243DA"/>
    <w:rsid w:val="00626072"/>
    <w:rsid w:val="006302F0"/>
    <w:rsid w:val="00630E59"/>
    <w:rsid w:val="00630FC3"/>
    <w:rsid w:val="006334A8"/>
    <w:rsid w:val="006334A9"/>
    <w:rsid w:val="00633B0D"/>
    <w:rsid w:val="00633B93"/>
    <w:rsid w:val="0063403E"/>
    <w:rsid w:val="00637BE0"/>
    <w:rsid w:val="006420DE"/>
    <w:rsid w:val="00642395"/>
    <w:rsid w:val="00643559"/>
    <w:rsid w:val="00643CF5"/>
    <w:rsid w:val="00644B02"/>
    <w:rsid w:val="0064701F"/>
    <w:rsid w:val="00647E2E"/>
    <w:rsid w:val="00651F6C"/>
    <w:rsid w:val="0065264E"/>
    <w:rsid w:val="00652B72"/>
    <w:rsid w:val="0065440B"/>
    <w:rsid w:val="006552CE"/>
    <w:rsid w:val="00656AA1"/>
    <w:rsid w:val="00656F07"/>
    <w:rsid w:val="00660973"/>
    <w:rsid w:val="006626E0"/>
    <w:rsid w:val="0066273D"/>
    <w:rsid w:val="00662C9C"/>
    <w:rsid w:val="00663691"/>
    <w:rsid w:val="00663849"/>
    <w:rsid w:val="006643FF"/>
    <w:rsid w:val="00666784"/>
    <w:rsid w:val="00666C99"/>
    <w:rsid w:val="006705CC"/>
    <w:rsid w:val="00670CEE"/>
    <w:rsid w:val="00671B34"/>
    <w:rsid w:val="00671CEF"/>
    <w:rsid w:val="006721CE"/>
    <w:rsid w:val="006725A2"/>
    <w:rsid w:val="006735AC"/>
    <w:rsid w:val="00673B66"/>
    <w:rsid w:val="00673F45"/>
    <w:rsid w:val="0067634D"/>
    <w:rsid w:val="00676DEE"/>
    <w:rsid w:val="006776A0"/>
    <w:rsid w:val="00677FB1"/>
    <w:rsid w:val="00681B1D"/>
    <w:rsid w:val="00681C82"/>
    <w:rsid w:val="006836D3"/>
    <w:rsid w:val="00683882"/>
    <w:rsid w:val="006863A7"/>
    <w:rsid w:val="00686FE1"/>
    <w:rsid w:val="00687F2C"/>
    <w:rsid w:val="00687F41"/>
    <w:rsid w:val="00693045"/>
    <w:rsid w:val="0069526C"/>
    <w:rsid w:val="00695E7E"/>
    <w:rsid w:val="00696168"/>
    <w:rsid w:val="00696970"/>
    <w:rsid w:val="006A10DC"/>
    <w:rsid w:val="006A2464"/>
    <w:rsid w:val="006A33AC"/>
    <w:rsid w:val="006A4AF6"/>
    <w:rsid w:val="006A75C9"/>
    <w:rsid w:val="006A7622"/>
    <w:rsid w:val="006B0809"/>
    <w:rsid w:val="006B0CB3"/>
    <w:rsid w:val="006B3326"/>
    <w:rsid w:val="006B4913"/>
    <w:rsid w:val="006B5ECC"/>
    <w:rsid w:val="006B7A4F"/>
    <w:rsid w:val="006B7EF9"/>
    <w:rsid w:val="006C1FA5"/>
    <w:rsid w:val="006C6CA9"/>
    <w:rsid w:val="006C6CDA"/>
    <w:rsid w:val="006C70D0"/>
    <w:rsid w:val="006C7297"/>
    <w:rsid w:val="006C79FE"/>
    <w:rsid w:val="006D0706"/>
    <w:rsid w:val="006D0835"/>
    <w:rsid w:val="006D1C40"/>
    <w:rsid w:val="006D2914"/>
    <w:rsid w:val="006D2C6A"/>
    <w:rsid w:val="006D3036"/>
    <w:rsid w:val="006D3DB2"/>
    <w:rsid w:val="006D4271"/>
    <w:rsid w:val="006D4C72"/>
    <w:rsid w:val="006D5577"/>
    <w:rsid w:val="006D7AB2"/>
    <w:rsid w:val="006D7AF9"/>
    <w:rsid w:val="006E0282"/>
    <w:rsid w:val="006E2FA1"/>
    <w:rsid w:val="006E37B7"/>
    <w:rsid w:val="006E3AA3"/>
    <w:rsid w:val="006E4148"/>
    <w:rsid w:val="006E42C4"/>
    <w:rsid w:val="006E5A09"/>
    <w:rsid w:val="006E5B63"/>
    <w:rsid w:val="006E72A3"/>
    <w:rsid w:val="006F0093"/>
    <w:rsid w:val="006F05A2"/>
    <w:rsid w:val="006F1022"/>
    <w:rsid w:val="006F2167"/>
    <w:rsid w:val="006F30EF"/>
    <w:rsid w:val="006F3295"/>
    <w:rsid w:val="006F490D"/>
    <w:rsid w:val="006F6362"/>
    <w:rsid w:val="006F63F6"/>
    <w:rsid w:val="006F64B3"/>
    <w:rsid w:val="006F66A5"/>
    <w:rsid w:val="007018B2"/>
    <w:rsid w:val="00702B13"/>
    <w:rsid w:val="00703976"/>
    <w:rsid w:val="00703DAE"/>
    <w:rsid w:val="007043D0"/>
    <w:rsid w:val="00705524"/>
    <w:rsid w:val="007055EB"/>
    <w:rsid w:val="0070593A"/>
    <w:rsid w:val="0070663E"/>
    <w:rsid w:val="0070751F"/>
    <w:rsid w:val="00707957"/>
    <w:rsid w:val="0071129C"/>
    <w:rsid w:val="0071130D"/>
    <w:rsid w:val="00711E24"/>
    <w:rsid w:val="007121EC"/>
    <w:rsid w:val="00712C7A"/>
    <w:rsid w:val="0071532E"/>
    <w:rsid w:val="00716186"/>
    <w:rsid w:val="00717D39"/>
    <w:rsid w:val="007219FD"/>
    <w:rsid w:val="00722F64"/>
    <w:rsid w:val="00723107"/>
    <w:rsid w:val="00723A66"/>
    <w:rsid w:val="00723F4F"/>
    <w:rsid w:val="00725A2E"/>
    <w:rsid w:val="00725A73"/>
    <w:rsid w:val="0072606D"/>
    <w:rsid w:val="00727187"/>
    <w:rsid w:val="007271DB"/>
    <w:rsid w:val="00730EA7"/>
    <w:rsid w:val="00730FF8"/>
    <w:rsid w:val="007328CB"/>
    <w:rsid w:val="007334D5"/>
    <w:rsid w:val="00733ACF"/>
    <w:rsid w:val="007349CA"/>
    <w:rsid w:val="00734A67"/>
    <w:rsid w:val="00734DAD"/>
    <w:rsid w:val="00735A08"/>
    <w:rsid w:val="00735B60"/>
    <w:rsid w:val="00736886"/>
    <w:rsid w:val="00736DB6"/>
    <w:rsid w:val="007401FF"/>
    <w:rsid w:val="0074111A"/>
    <w:rsid w:val="007420BA"/>
    <w:rsid w:val="00742252"/>
    <w:rsid w:val="00742CB3"/>
    <w:rsid w:val="00745706"/>
    <w:rsid w:val="007461DD"/>
    <w:rsid w:val="00746326"/>
    <w:rsid w:val="00751928"/>
    <w:rsid w:val="00751BCD"/>
    <w:rsid w:val="00751E9C"/>
    <w:rsid w:val="007526AA"/>
    <w:rsid w:val="00754E7A"/>
    <w:rsid w:val="00757281"/>
    <w:rsid w:val="00757BF2"/>
    <w:rsid w:val="00760BA9"/>
    <w:rsid w:val="00761276"/>
    <w:rsid w:val="00761BEA"/>
    <w:rsid w:val="00761FA9"/>
    <w:rsid w:val="00763280"/>
    <w:rsid w:val="00763A7F"/>
    <w:rsid w:val="00764F11"/>
    <w:rsid w:val="00765525"/>
    <w:rsid w:val="00770B11"/>
    <w:rsid w:val="00770FF4"/>
    <w:rsid w:val="007752BB"/>
    <w:rsid w:val="007758AB"/>
    <w:rsid w:val="00775B89"/>
    <w:rsid w:val="0077729A"/>
    <w:rsid w:val="0077737C"/>
    <w:rsid w:val="00780895"/>
    <w:rsid w:val="0078152B"/>
    <w:rsid w:val="00782093"/>
    <w:rsid w:val="0078281E"/>
    <w:rsid w:val="0078667C"/>
    <w:rsid w:val="007867F3"/>
    <w:rsid w:val="00786898"/>
    <w:rsid w:val="00787707"/>
    <w:rsid w:val="00791255"/>
    <w:rsid w:val="00792267"/>
    <w:rsid w:val="007945B9"/>
    <w:rsid w:val="007954C9"/>
    <w:rsid w:val="007A1457"/>
    <w:rsid w:val="007A15FE"/>
    <w:rsid w:val="007A1C42"/>
    <w:rsid w:val="007A25F5"/>
    <w:rsid w:val="007A2AC4"/>
    <w:rsid w:val="007A589B"/>
    <w:rsid w:val="007A6184"/>
    <w:rsid w:val="007A68DA"/>
    <w:rsid w:val="007A7D64"/>
    <w:rsid w:val="007B2741"/>
    <w:rsid w:val="007B456E"/>
    <w:rsid w:val="007B47D2"/>
    <w:rsid w:val="007B4ED2"/>
    <w:rsid w:val="007B566D"/>
    <w:rsid w:val="007B582C"/>
    <w:rsid w:val="007B5C35"/>
    <w:rsid w:val="007B5C81"/>
    <w:rsid w:val="007B5F0C"/>
    <w:rsid w:val="007B5F67"/>
    <w:rsid w:val="007C23E2"/>
    <w:rsid w:val="007C2561"/>
    <w:rsid w:val="007C471F"/>
    <w:rsid w:val="007C4E60"/>
    <w:rsid w:val="007C5315"/>
    <w:rsid w:val="007C6529"/>
    <w:rsid w:val="007C71F7"/>
    <w:rsid w:val="007D254F"/>
    <w:rsid w:val="007D51C3"/>
    <w:rsid w:val="007D5269"/>
    <w:rsid w:val="007D5529"/>
    <w:rsid w:val="007D6CF6"/>
    <w:rsid w:val="007E0E5C"/>
    <w:rsid w:val="007E1D4E"/>
    <w:rsid w:val="007E1DF6"/>
    <w:rsid w:val="007E2298"/>
    <w:rsid w:val="007E2960"/>
    <w:rsid w:val="007E37BD"/>
    <w:rsid w:val="007E4312"/>
    <w:rsid w:val="007E53B7"/>
    <w:rsid w:val="007E555F"/>
    <w:rsid w:val="007E7FAD"/>
    <w:rsid w:val="007F0CB3"/>
    <w:rsid w:val="007F15C6"/>
    <w:rsid w:val="007F1B6E"/>
    <w:rsid w:val="007F23B0"/>
    <w:rsid w:val="007F23D1"/>
    <w:rsid w:val="007F389B"/>
    <w:rsid w:val="007F3947"/>
    <w:rsid w:val="007F39D9"/>
    <w:rsid w:val="007F4DFC"/>
    <w:rsid w:val="007F5B44"/>
    <w:rsid w:val="007F5F74"/>
    <w:rsid w:val="007F64F9"/>
    <w:rsid w:val="007F654B"/>
    <w:rsid w:val="007F72ED"/>
    <w:rsid w:val="00800050"/>
    <w:rsid w:val="00800620"/>
    <w:rsid w:val="00800708"/>
    <w:rsid w:val="008018EF"/>
    <w:rsid w:val="00801B30"/>
    <w:rsid w:val="00801E99"/>
    <w:rsid w:val="00801F0D"/>
    <w:rsid w:val="008024D9"/>
    <w:rsid w:val="00803759"/>
    <w:rsid w:val="00803EDB"/>
    <w:rsid w:val="008041D4"/>
    <w:rsid w:val="00805379"/>
    <w:rsid w:val="00805D28"/>
    <w:rsid w:val="008069AF"/>
    <w:rsid w:val="00810312"/>
    <w:rsid w:val="00811411"/>
    <w:rsid w:val="00811CC2"/>
    <w:rsid w:val="00811D14"/>
    <w:rsid w:val="008121CB"/>
    <w:rsid w:val="0081395A"/>
    <w:rsid w:val="00813BD1"/>
    <w:rsid w:val="0081415B"/>
    <w:rsid w:val="008144F7"/>
    <w:rsid w:val="008145DF"/>
    <w:rsid w:val="00816356"/>
    <w:rsid w:val="00816907"/>
    <w:rsid w:val="008170AF"/>
    <w:rsid w:val="00821187"/>
    <w:rsid w:val="0082564D"/>
    <w:rsid w:val="00826B74"/>
    <w:rsid w:val="00827E7C"/>
    <w:rsid w:val="00830156"/>
    <w:rsid w:val="008320D4"/>
    <w:rsid w:val="0083503D"/>
    <w:rsid w:val="00837212"/>
    <w:rsid w:val="0083780E"/>
    <w:rsid w:val="0084066D"/>
    <w:rsid w:val="0084262D"/>
    <w:rsid w:val="00842990"/>
    <w:rsid w:val="008447C2"/>
    <w:rsid w:val="00844973"/>
    <w:rsid w:val="0084600C"/>
    <w:rsid w:val="00846797"/>
    <w:rsid w:val="00846C59"/>
    <w:rsid w:val="00846FA6"/>
    <w:rsid w:val="0084759D"/>
    <w:rsid w:val="008506BE"/>
    <w:rsid w:val="00851518"/>
    <w:rsid w:val="00851717"/>
    <w:rsid w:val="00854610"/>
    <w:rsid w:val="00855D2C"/>
    <w:rsid w:val="008572C4"/>
    <w:rsid w:val="00860039"/>
    <w:rsid w:val="008601C5"/>
    <w:rsid w:val="008656A2"/>
    <w:rsid w:val="0086608F"/>
    <w:rsid w:val="008663E8"/>
    <w:rsid w:val="00867FB8"/>
    <w:rsid w:val="0087061C"/>
    <w:rsid w:val="00871B5F"/>
    <w:rsid w:val="00872776"/>
    <w:rsid w:val="00872BA3"/>
    <w:rsid w:val="008739A7"/>
    <w:rsid w:val="00874A0B"/>
    <w:rsid w:val="008763FD"/>
    <w:rsid w:val="008774CE"/>
    <w:rsid w:val="00880159"/>
    <w:rsid w:val="00880E33"/>
    <w:rsid w:val="00881D80"/>
    <w:rsid w:val="00882C78"/>
    <w:rsid w:val="008835EB"/>
    <w:rsid w:val="0088442B"/>
    <w:rsid w:val="00884E83"/>
    <w:rsid w:val="00885940"/>
    <w:rsid w:val="00886400"/>
    <w:rsid w:val="00887C5A"/>
    <w:rsid w:val="00890129"/>
    <w:rsid w:val="00890A7B"/>
    <w:rsid w:val="00891141"/>
    <w:rsid w:val="008914BD"/>
    <w:rsid w:val="008919C9"/>
    <w:rsid w:val="00891E97"/>
    <w:rsid w:val="00893C22"/>
    <w:rsid w:val="00893F05"/>
    <w:rsid w:val="0089415D"/>
    <w:rsid w:val="00894EEE"/>
    <w:rsid w:val="0089526A"/>
    <w:rsid w:val="00896995"/>
    <w:rsid w:val="00897482"/>
    <w:rsid w:val="008A00FC"/>
    <w:rsid w:val="008A07AE"/>
    <w:rsid w:val="008A09B8"/>
    <w:rsid w:val="008A138A"/>
    <w:rsid w:val="008A2F39"/>
    <w:rsid w:val="008A3EAB"/>
    <w:rsid w:val="008A4F95"/>
    <w:rsid w:val="008A63C9"/>
    <w:rsid w:val="008A6641"/>
    <w:rsid w:val="008A6EB2"/>
    <w:rsid w:val="008B027D"/>
    <w:rsid w:val="008B04F0"/>
    <w:rsid w:val="008B13CA"/>
    <w:rsid w:val="008B1C85"/>
    <w:rsid w:val="008B2D7C"/>
    <w:rsid w:val="008B391D"/>
    <w:rsid w:val="008B466C"/>
    <w:rsid w:val="008B5777"/>
    <w:rsid w:val="008B61EA"/>
    <w:rsid w:val="008B622D"/>
    <w:rsid w:val="008B62A7"/>
    <w:rsid w:val="008B68E4"/>
    <w:rsid w:val="008B700E"/>
    <w:rsid w:val="008C00E6"/>
    <w:rsid w:val="008C02A8"/>
    <w:rsid w:val="008C1B9B"/>
    <w:rsid w:val="008C1F1E"/>
    <w:rsid w:val="008C216F"/>
    <w:rsid w:val="008C2DAC"/>
    <w:rsid w:val="008C4276"/>
    <w:rsid w:val="008C51DC"/>
    <w:rsid w:val="008C56EC"/>
    <w:rsid w:val="008C5EE4"/>
    <w:rsid w:val="008C6DEC"/>
    <w:rsid w:val="008C75FF"/>
    <w:rsid w:val="008C7EDE"/>
    <w:rsid w:val="008D00AD"/>
    <w:rsid w:val="008D0A93"/>
    <w:rsid w:val="008D1479"/>
    <w:rsid w:val="008D60AD"/>
    <w:rsid w:val="008D6769"/>
    <w:rsid w:val="008D6C70"/>
    <w:rsid w:val="008D73DA"/>
    <w:rsid w:val="008E03D9"/>
    <w:rsid w:val="008E1554"/>
    <w:rsid w:val="008E4916"/>
    <w:rsid w:val="008E524D"/>
    <w:rsid w:val="008E740B"/>
    <w:rsid w:val="008F0BF5"/>
    <w:rsid w:val="008F14E7"/>
    <w:rsid w:val="008F1DAD"/>
    <w:rsid w:val="008F2FDA"/>
    <w:rsid w:val="008F3FE3"/>
    <w:rsid w:val="008F71E9"/>
    <w:rsid w:val="008F7CB8"/>
    <w:rsid w:val="009004CF"/>
    <w:rsid w:val="00900714"/>
    <w:rsid w:val="00902A86"/>
    <w:rsid w:val="00903061"/>
    <w:rsid w:val="00904569"/>
    <w:rsid w:val="00904A36"/>
    <w:rsid w:val="0090753F"/>
    <w:rsid w:val="00907732"/>
    <w:rsid w:val="0091137E"/>
    <w:rsid w:val="00911519"/>
    <w:rsid w:val="00911914"/>
    <w:rsid w:val="0091265D"/>
    <w:rsid w:val="009142CF"/>
    <w:rsid w:val="009146A0"/>
    <w:rsid w:val="00915BCB"/>
    <w:rsid w:val="009169B9"/>
    <w:rsid w:val="009210C1"/>
    <w:rsid w:val="009221E5"/>
    <w:rsid w:val="0092267E"/>
    <w:rsid w:val="00922AD1"/>
    <w:rsid w:val="0092478C"/>
    <w:rsid w:val="00925062"/>
    <w:rsid w:val="00927EA1"/>
    <w:rsid w:val="00931DB1"/>
    <w:rsid w:val="00934644"/>
    <w:rsid w:val="00934A9A"/>
    <w:rsid w:val="00935D30"/>
    <w:rsid w:val="009360AF"/>
    <w:rsid w:val="00936E0E"/>
    <w:rsid w:val="0094021C"/>
    <w:rsid w:val="00943C8D"/>
    <w:rsid w:val="0095109B"/>
    <w:rsid w:val="00955CBD"/>
    <w:rsid w:val="009565AC"/>
    <w:rsid w:val="0095687E"/>
    <w:rsid w:val="00956949"/>
    <w:rsid w:val="0096165F"/>
    <w:rsid w:val="00963331"/>
    <w:rsid w:val="00963DFF"/>
    <w:rsid w:val="00964144"/>
    <w:rsid w:val="00964B12"/>
    <w:rsid w:val="00966903"/>
    <w:rsid w:val="0096695C"/>
    <w:rsid w:val="00971B8C"/>
    <w:rsid w:val="00973626"/>
    <w:rsid w:val="0097395F"/>
    <w:rsid w:val="009740F8"/>
    <w:rsid w:val="00974306"/>
    <w:rsid w:val="00974984"/>
    <w:rsid w:val="0097755E"/>
    <w:rsid w:val="00981466"/>
    <w:rsid w:val="0098189A"/>
    <w:rsid w:val="00983401"/>
    <w:rsid w:val="009854FC"/>
    <w:rsid w:val="009869D8"/>
    <w:rsid w:val="00986D2A"/>
    <w:rsid w:val="00987142"/>
    <w:rsid w:val="009909DE"/>
    <w:rsid w:val="00990BE8"/>
    <w:rsid w:val="009924BB"/>
    <w:rsid w:val="00992C78"/>
    <w:rsid w:val="00993BD8"/>
    <w:rsid w:val="009960B2"/>
    <w:rsid w:val="009A3665"/>
    <w:rsid w:val="009A4D66"/>
    <w:rsid w:val="009A61DE"/>
    <w:rsid w:val="009A64BB"/>
    <w:rsid w:val="009A70BE"/>
    <w:rsid w:val="009B0B38"/>
    <w:rsid w:val="009B10BF"/>
    <w:rsid w:val="009B20FB"/>
    <w:rsid w:val="009B2D96"/>
    <w:rsid w:val="009B2EE4"/>
    <w:rsid w:val="009B3054"/>
    <w:rsid w:val="009B3A40"/>
    <w:rsid w:val="009B5276"/>
    <w:rsid w:val="009B58E5"/>
    <w:rsid w:val="009B59C3"/>
    <w:rsid w:val="009C0171"/>
    <w:rsid w:val="009C0971"/>
    <w:rsid w:val="009C1357"/>
    <w:rsid w:val="009C2A86"/>
    <w:rsid w:val="009C2D45"/>
    <w:rsid w:val="009C3770"/>
    <w:rsid w:val="009C46E5"/>
    <w:rsid w:val="009C58A8"/>
    <w:rsid w:val="009C5C65"/>
    <w:rsid w:val="009C68D9"/>
    <w:rsid w:val="009C7A5C"/>
    <w:rsid w:val="009D0B03"/>
    <w:rsid w:val="009D22FD"/>
    <w:rsid w:val="009D2F8E"/>
    <w:rsid w:val="009D3CFF"/>
    <w:rsid w:val="009D5243"/>
    <w:rsid w:val="009D6C0D"/>
    <w:rsid w:val="009E0230"/>
    <w:rsid w:val="009E11D3"/>
    <w:rsid w:val="009E12EC"/>
    <w:rsid w:val="009E2224"/>
    <w:rsid w:val="009E2D91"/>
    <w:rsid w:val="009E336F"/>
    <w:rsid w:val="009E3653"/>
    <w:rsid w:val="009E5757"/>
    <w:rsid w:val="009E5E7E"/>
    <w:rsid w:val="009E77DF"/>
    <w:rsid w:val="009F10B4"/>
    <w:rsid w:val="009F1963"/>
    <w:rsid w:val="009F1BE9"/>
    <w:rsid w:val="009F245A"/>
    <w:rsid w:val="009F2A16"/>
    <w:rsid w:val="009F2B4E"/>
    <w:rsid w:val="009F2F74"/>
    <w:rsid w:val="009F3B29"/>
    <w:rsid w:val="009F559D"/>
    <w:rsid w:val="009F5CF4"/>
    <w:rsid w:val="009F606C"/>
    <w:rsid w:val="009F6422"/>
    <w:rsid w:val="00A01030"/>
    <w:rsid w:val="00A0180D"/>
    <w:rsid w:val="00A021BC"/>
    <w:rsid w:val="00A03625"/>
    <w:rsid w:val="00A044B3"/>
    <w:rsid w:val="00A04901"/>
    <w:rsid w:val="00A04DB9"/>
    <w:rsid w:val="00A04F45"/>
    <w:rsid w:val="00A059CE"/>
    <w:rsid w:val="00A11294"/>
    <w:rsid w:val="00A1157F"/>
    <w:rsid w:val="00A115DF"/>
    <w:rsid w:val="00A11ED2"/>
    <w:rsid w:val="00A120AB"/>
    <w:rsid w:val="00A12AC1"/>
    <w:rsid w:val="00A137A0"/>
    <w:rsid w:val="00A14B3A"/>
    <w:rsid w:val="00A15C18"/>
    <w:rsid w:val="00A17A55"/>
    <w:rsid w:val="00A2020E"/>
    <w:rsid w:val="00A206C6"/>
    <w:rsid w:val="00A21198"/>
    <w:rsid w:val="00A21AA5"/>
    <w:rsid w:val="00A21BE9"/>
    <w:rsid w:val="00A23708"/>
    <w:rsid w:val="00A246EF"/>
    <w:rsid w:val="00A31B58"/>
    <w:rsid w:val="00A320D8"/>
    <w:rsid w:val="00A34083"/>
    <w:rsid w:val="00A3438C"/>
    <w:rsid w:val="00A354D7"/>
    <w:rsid w:val="00A3553D"/>
    <w:rsid w:val="00A35E85"/>
    <w:rsid w:val="00A35FE1"/>
    <w:rsid w:val="00A36796"/>
    <w:rsid w:val="00A4098F"/>
    <w:rsid w:val="00A42B69"/>
    <w:rsid w:val="00A42F0B"/>
    <w:rsid w:val="00A434DC"/>
    <w:rsid w:val="00A43D7D"/>
    <w:rsid w:val="00A45D82"/>
    <w:rsid w:val="00A50AC4"/>
    <w:rsid w:val="00A50BE5"/>
    <w:rsid w:val="00A51897"/>
    <w:rsid w:val="00A52128"/>
    <w:rsid w:val="00A529EE"/>
    <w:rsid w:val="00A533C2"/>
    <w:rsid w:val="00A53D4C"/>
    <w:rsid w:val="00A54B31"/>
    <w:rsid w:val="00A54CED"/>
    <w:rsid w:val="00A55446"/>
    <w:rsid w:val="00A61381"/>
    <w:rsid w:val="00A623EE"/>
    <w:rsid w:val="00A6359B"/>
    <w:rsid w:val="00A63875"/>
    <w:rsid w:val="00A651B0"/>
    <w:rsid w:val="00A67B4C"/>
    <w:rsid w:val="00A67FE0"/>
    <w:rsid w:val="00A715F8"/>
    <w:rsid w:val="00A726E1"/>
    <w:rsid w:val="00A72C16"/>
    <w:rsid w:val="00A737A8"/>
    <w:rsid w:val="00A74927"/>
    <w:rsid w:val="00A74BE8"/>
    <w:rsid w:val="00A76204"/>
    <w:rsid w:val="00A76B99"/>
    <w:rsid w:val="00A76CD6"/>
    <w:rsid w:val="00A775EA"/>
    <w:rsid w:val="00A77F8E"/>
    <w:rsid w:val="00A816A5"/>
    <w:rsid w:val="00A83C96"/>
    <w:rsid w:val="00A8585D"/>
    <w:rsid w:val="00A85F91"/>
    <w:rsid w:val="00A86E1C"/>
    <w:rsid w:val="00A87727"/>
    <w:rsid w:val="00A91A61"/>
    <w:rsid w:val="00A93DD6"/>
    <w:rsid w:val="00A954D7"/>
    <w:rsid w:val="00A95ABB"/>
    <w:rsid w:val="00A96632"/>
    <w:rsid w:val="00A975C0"/>
    <w:rsid w:val="00AA0105"/>
    <w:rsid w:val="00AA0306"/>
    <w:rsid w:val="00AA0D4F"/>
    <w:rsid w:val="00AA260E"/>
    <w:rsid w:val="00AA29FF"/>
    <w:rsid w:val="00AA35A4"/>
    <w:rsid w:val="00AA3C2A"/>
    <w:rsid w:val="00AA6961"/>
    <w:rsid w:val="00AA6A31"/>
    <w:rsid w:val="00AA6B02"/>
    <w:rsid w:val="00AA7D74"/>
    <w:rsid w:val="00AB0B2E"/>
    <w:rsid w:val="00AB13FA"/>
    <w:rsid w:val="00AB1E63"/>
    <w:rsid w:val="00AB2EC4"/>
    <w:rsid w:val="00AB3474"/>
    <w:rsid w:val="00AB3636"/>
    <w:rsid w:val="00AB3B56"/>
    <w:rsid w:val="00AB40BB"/>
    <w:rsid w:val="00AB5F5D"/>
    <w:rsid w:val="00AB651B"/>
    <w:rsid w:val="00AB7A49"/>
    <w:rsid w:val="00AC2442"/>
    <w:rsid w:val="00AC281E"/>
    <w:rsid w:val="00AC39E7"/>
    <w:rsid w:val="00AC4B56"/>
    <w:rsid w:val="00AD0021"/>
    <w:rsid w:val="00AD0E92"/>
    <w:rsid w:val="00AD0E9D"/>
    <w:rsid w:val="00AD3185"/>
    <w:rsid w:val="00AD513C"/>
    <w:rsid w:val="00AD727A"/>
    <w:rsid w:val="00AE0B4F"/>
    <w:rsid w:val="00AE0C0A"/>
    <w:rsid w:val="00AE2CAB"/>
    <w:rsid w:val="00AE32C5"/>
    <w:rsid w:val="00AE3644"/>
    <w:rsid w:val="00AE4FFC"/>
    <w:rsid w:val="00AE51A6"/>
    <w:rsid w:val="00AE5BAF"/>
    <w:rsid w:val="00AE5EAF"/>
    <w:rsid w:val="00AF0101"/>
    <w:rsid w:val="00AF10A5"/>
    <w:rsid w:val="00AF112E"/>
    <w:rsid w:val="00AF246C"/>
    <w:rsid w:val="00AF25C0"/>
    <w:rsid w:val="00AF3154"/>
    <w:rsid w:val="00AF4C1C"/>
    <w:rsid w:val="00AF68B9"/>
    <w:rsid w:val="00AF7A5B"/>
    <w:rsid w:val="00B016BC"/>
    <w:rsid w:val="00B01ACB"/>
    <w:rsid w:val="00B01D10"/>
    <w:rsid w:val="00B026B9"/>
    <w:rsid w:val="00B02C91"/>
    <w:rsid w:val="00B0394C"/>
    <w:rsid w:val="00B03D18"/>
    <w:rsid w:val="00B04874"/>
    <w:rsid w:val="00B05DB8"/>
    <w:rsid w:val="00B06E5A"/>
    <w:rsid w:val="00B103F5"/>
    <w:rsid w:val="00B104CE"/>
    <w:rsid w:val="00B106C7"/>
    <w:rsid w:val="00B1105D"/>
    <w:rsid w:val="00B11121"/>
    <w:rsid w:val="00B11715"/>
    <w:rsid w:val="00B1202B"/>
    <w:rsid w:val="00B13002"/>
    <w:rsid w:val="00B13560"/>
    <w:rsid w:val="00B145E5"/>
    <w:rsid w:val="00B16977"/>
    <w:rsid w:val="00B2070D"/>
    <w:rsid w:val="00B20819"/>
    <w:rsid w:val="00B20BC5"/>
    <w:rsid w:val="00B22EB3"/>
    <w:rsid w:val="00B24099"/>
    <w:rsid w:val="00B240C2"/>
    <w:rsid w:val="00B24AAE"/>
    <w:rsid w:val="00B26E11"/>
    <w:rsid w:val="00B30C30"/>
    <w:rsid w:val="00B31E9B"/>
    <w:rsid w:val="00B33122"/>
    <w:rsid w:val="00B3336A"/>
    <w:rsid w:val="00B35F7B"/>
    <w:rsid w:val="00B3656B"/>
    <w:rsid w:val="00B37644"/>
    <w:rsid w:val="00B4213A"/>
    <w:rsid w:val="00B42D27"/>
    <w:rsid w:val="00B43328"/>
    <w:rsid w:val="00B43F99"/>
    <w:rsid w:val="00B44214"/>
    <w:rsid w:val="00B44A4A"/>
    <w:rsid w:val="00B4500C"/>
    <w:rsid w:val="00B503FF"/>
    <w:rsid w:val="00B506FE"/>
    <w:rsid w:val="00B51E4E"/>
    <w:rsid w:val="00B521E4"/>
    <w:rsid w:val="00B52DF8"/>
    <w:rsid w:val="00B5343C"/>
    <w:rsid w:val="00B53ACF"/>
    <w:rsid w:val="00B53B50"/>
    <w:rsid w:val="00B543DF"/>
    <w:rsid w:val="00B55530"/>
    <w:rsid w:val="00B556DF"/>
    <w:rsid w:val="00B5582D"/>
    <w:rsid w:val="00B56060"/>
    <w:rsid w:val="00B569BB"/>
    <w:rsid w:val="00B56A19"/>
    <w:rsid w:val="00B56D9F"/>
    <w:rsid w:val="00B579D3"/>
    <w:rsid w:val="00B627B6"/>
    <w:rsid w:val="00B6352F"/>
    <w:rsid w:val="00B64138"/>
    <w:rsid w:val="00B64617"/>
    <w:rsid w:val="00B65D28"/>
    <w:rsid w:val="00B6649C"/>
    <w:rsid w:val="00B6653E"/>
    <w:rsid w:val="00B7148E"/>
    <w:rsid w:val="00B717C8"/>
    <w:rsid w:val="00B72861"/>
    <w:rsid w:val="00B72E34"/>
    <w:rsid w:val="00B73544"/>
    <w:rsid w:val="00B74BA7"/>
    <w:rsid w:val="00B754EA"/>
    <w:rsid w:val="00B76B77"/>
    <w:rsid w:val="00B77E91"/>
    <w:rsid w:val="00B81CC3"/>
    <w:rsid w:val="00B81DDC"/>
    <w:rsid w:val="00B827B3"/>
    <w:rsid w:val="00B83ABA"/>
    <w:rsid w:val="00B83C38"/>
    <w:rsid w:val="00B848CD"/>
    <w:rsid w:val="00B84F05"/>
    <w:rsid w:val="00B85040"/>
    <w:rsid w:val="00B850B2"/>
    <w:rsid w:val="00B85DCA"/>
    <w:rsid w:val="00B86107"/>
    <w:rsid w:val="00B8697E"/>
    <w:rsid w:val="00B87C0D"/>
    <w:rsid w:val="00B9177C"/>
    <w:rsid w:val="00B92B04"/>
    <w:rsid w:val="00B937CB"/>
    <w:rsid w:val="00B938A0"/>
    <w:rsid w:val="00B943F5"/>
    <w:rsid w:val="00B94FBC"/>
    <w:rsid w:val="00B967DC"/>
    <w:rsid w:val="00B97D7D"/>
    <w:rsid w:val="00BA0376"/>
    <w:rsid w:val="00BA38A3"/>
    <w:rsid w:val="00BA51FC"/>
    <w:rsid w:val="00BA5806"/>
    <w:rsid w:val="00BA5B32"/>
    <w:rsid w:val="00BA702E"/>
    <w:rsid w:val="00BA7B01"/>
    <w:rsid w:val="00BB17D5"/>
    <w:rsid w:val="00BB1E6B"/>
    <w:rsid w:val="00BB2759"/>
    <w:rsid w:val="00BB279F"/>
    <w:rsid w:val="00BB2BA5"/>
    <w:rsid w:val="00BB2DD4"/>
    <w:rsid w:val="00BB3C5B"/>
    <w:rsid w:val="00BB493E"/>
    <w:rsid w:val="00BB5130"/>
    <w:rsid w:val="00BB5F95"/>
    <w:rsid w:val="00BB78DE"/>
    <w:rsid w:val="00BC08AA"/>
    <w:rsid w:val="00BC13A8"/>
    <w:rsid w:val="00BC2669"/>
    <w:rsid w:val="00BC299E"/>
    <w:rsid w:val="00BC327F"/>
    <w:rsid w:val="00BC6605"/>
    <w:rsid w:val="00BC6997"/>
    <w:rsid w:val="00BC798E"/>
    <w:rsid w:val="00BD0473"/>
    <w:rsid w:val="00BD25E2"/>
    <w:rsid w:val="00BD613D"/>
    <w:rsid w:val="00BD6B63"/>
    <w:rsid w:val="00BD7790"/>
    <w:rsid w:val="00BD79B5"/>
    <w:rsid w:val="00BE0C84"/>
    <w:rsid w:val="00BE1405"/>
    <w:rsid w:val="00BE46BB"/>
    <w:rsid w:val="00BE5020"/>
    <w:rsid w:val="00BE6856"/>
    <w:rsid w:val="00BF0535"/>
    <w:rsid w:val="00BF1C5B"/>
    <w:rsid w:val="00BF1E66"/>
    <w:rsid w:val="00BF2194"/>
    <w:rsid w:val="00BF245C"/>
    <w:rsid w:val="00BF5460"/>
    <w:rsid w:val="00BF68B8"/>
    <w:rsid w:val="00C005AA"/>
    <w:rsid w:val="00C0262F"/>
    <w:rsid w:val="00C02D5C"/>
    <w:rsid w:val="00C04C9F"/>
    <w:rsid w:val="00C052E5"/>
    <w:rsid w:val="00C07224"/>
    <w:rsid w:val="00C07397"/>
    <w:rsid w:val="00C0796A"/>
    <w:rsid w:val="00C11066"/>
    <w:rsid w:val="00C1216C"/>
    <w:rsid w:val="00C13531"/>
    <w:rsid w:val="00C148EA"/>
    <w:rsid w:val="00C1495D"/>
    <w:rsid w:val="00C149D8"/>
    <w:rsid w:val="00C14A7E"/>
    <w:rsid w:val="00C14B23"/>
    <w:rsid w:val="00C15EE6"/>
    <w:rsid w:val="00C16218"/>
    <w:rsid w:val="00C16A34"/>
    <w:rsid w:val="00C16D9B"/>
    <w:rsid w:val="00C17BB8"/>
    <w:rsid w:val="00C21901"/>
    <w:rsid w:val="00C22314"/>
    <w:rsid w:val="00C223BD"/>
    <w:rsid w:val="00C22454"/>
    <w:rsid w:val="00C22833"/>
    <w:rsid w:val="00C22C46"/>
    <w:rsid w:val="00C252DD"/>
    <w:rsid w:val="00C25598"/>
    <w:rsid w:val="00C2781B"/>
    <w:rsid w:val="00C27F23"/>
    <w:rsid w:val="00C27F4D"/>
    <w:rsid w:val="00C323F9"/>
    <w:rsid w:val="00C33931"/>
    <w:rsid w:val="00C3717B"/>
    <w:rsid w:val="00C37273"/>
    <w:rsid w:val="00C40151"/>
    <w:rsid w:val="00C40436"/>
    <w:rsid w:val="00C409F3"/>
    <w:rsid w:val="00C40ADE"/>
    <w:rsid w:val="00C41341"/>
    <w:rsid w:val="00C447EA"/>
    <w:rsid w:val="00C4494B"/>
    <w:rsid w:val="00C4529B"/>
    <w:rsid w:val="00C455DC"/>
    <w:rsid w:val="00C45B35"/>
    <w:rsid w:val="00C45F2E"/>
    <w:rsid w:val="00C47434"/>
    <w:rsid w:val="00C5590A"/>
    <w:rsid w:val="00C56085"/>
    <w:rsid w:val="00C563F6"/>
    <w:rsid w:val="00C56EA9"/>
    <w:rsid w:val="00C575B5"/>
    <w:rsid w:val="00C578D4"/>
    <w:rsid w:val="00C605F4"/>
    <w:rsid w:val="00C626CA"/>
    <w:rsid w:val="00C62A6D"/>
    <w:rsid w:val="00C62AC8"/>
    <w:rsid w:val="00C62ACE"/>
    <w:rsid w:val="00C632D4"/>
    <w:rsid w:val="00C64984"/>
    <w:rsid w:val="00C64B72"/>
    <w:rsid w:val="00C656F1"/>
    <w:rsid w:val="00C6600F"/>
    <w:rsid w:val="00C66ED9"/>
    <w:rsid w:val="00C71B3C"/>
    <w:rsid w:val="00C72ECB"/>
    <w:rsid w:val="00C731A1"/>
    <w:rsid w:val="00C7324A"/>
    <w:rsid w:val="00C741D1"/>
    <w:rsid w:val="00C75897"/>
    <w:rsid w:val="00C77E80"/>
    <w:rsid w:val="00C80CDD"/>
    <w:rsid w:val="00C84256"/>
    <w:rsid w:val="00C84AD2"/>
    <w:rsid w:val="00C8625E"/>
    <w:rsid w:val="00C86592"/>
    <w:rsid w:val="00C90A88"/>
    <w:rsid w:val="00C91137"/>
    <w:rsid w:val="00C9189C"/>
    <w:rsid w:val="00C93274"/>
    <w:rsid w:val="00C95234"/>
    <w:rsid w:val="00C9576C"/>
    <w:rsid w:val="00C963E2"/>
    <w:rsid w:val="00C96780"/>
    <w:rsid w:val="00C96B47"/>
    <w:rsid w:val="00CA0A5F"/>
    <w:rsid w:val="00CA1017"/>
    <w:rsid w:val="00CA1B4A"/>
    <w:rsid w:val="00CA1E40"/>
    <w:rsid w:val="00CA2831"/>
    <w:rsid w:val="00CA34E9"/>
    <w:rsid w:val="00CA46DD"/>
    <w:rsid w:val="00CA4AAF"/>
    <w:rsid w:val="00CA5A0F"/>
    <w:rsid w:val="00CA5ADB"/>
    <w:rsid w:val="00CA61FB"/>
    <w:rsid w:val="00CA7DBF"/>
    <w:rsid w:val="00CB0535"/>
    <w:rsid w:val="00CB0C88"/>
    <w:rsid w:val="00CB0E76"/>
    <w:rsid w:val="00CB12BE"/>
    <w:rsid w:val="00CB2144"/>
    <w:rsid w:val="00CB2633"/>
    <w:rsid w:val="00CB2677"/>
    <w:rsid w:val="00CB5863"/>
    <w:rsid w:val="00CB6244"/>
    <w:rsid w:val="00CB79B4"/>
    <w:rsid w:val="00CB7C98"/>
    <w:rsid w:val="00CB7EFA"/>
    <w:rsid w:val="00CB7F9D"/>
    <w:rsid w:val="00CC0568"/>
    <w:rsid w:val="00CC1A88"/>
    <w:rsid w:val="00CC2DFA"/>
    <w:rsid w:val="00CC3D8D"/>
    <w:rsid w:val="00CC43AB"/>
    <w:rsid w:val="00CC548B"/>
    <w:rsid w:val="00CC5D98"/>
    <w:rsid w:val="00CC7D36"/>
    <w:rsid w:val="00CD0204"/>
    <w:rsid w:val="00CD24A1"/>
    <w:rsid w:val="00CD269B"/>
    <w:rsid w:val="00CD4A3F"/>
    <w:rsid w:val="00CD688A"/>
    <w:rsid w:val="00CE0196"/>
    <w:rsid w:val="00CE01B5"/>
    <w:rsid w:val="00CE04E2"/>
    <w:rsid w:val="00CE0721"/>
    <w:rsid w:val="00CE0C42"/>
    <w:rsid w:val="00CE2A59"/>
    <w:rsid w:val="00CE4599"/>
    <w:rsid w:val="00CE4B72"/>
    <w:rsid w:val="00CE64E5"/>
    <w:rsid w:val="00CE6A8E"/>
    <w:rsid w:val="00CE6CF8"/>
    <w:rsid w:val="00CE76BC"/>
    <w:rsid w:val="00CF0298"/>
    <w:rsid w:val="00CF0F35"/>
    <w:rsid w:val="00CF10CF"/>
    <w:rsid w:val="00CF27D6"/>
    <w:rsid w:val="00CF2F91"/>
    <w:rsid w:val="00CF34B6"/>
    <w:rsid w:val="00CF37D3"/>
    <w:rsid w:val="00CF45AE"/>
    <w:rsid w:val="00CF4A5F"/>
    <w:rsid w:val="00CF629F"/>
    <w:rsid w:val="00CF63A0"/>
    <w:rsid w:val="00CF6771"/>
    <w:rsid w:val="00CF7736"/>
    <w:rsid w:val="00CF7DDD"/>
    <w:rsid w:val="00D0033A"/>
    <w:rsid w:val="00D01D33"/>
    <w:rsid w:val="00D03B83"/>
    <w:rsid w:val="00D0561B"/>
    <w:rsid w:val="00D057FC"/>
    <w:rsid w:val="00D0799B"/>
    <w:rsid w:val="00D124C5"/>
    <w:rsid w:val="00D1307C"/>
    <w:rsid w:val="00D13E81"/>
    <w:rsid w:val="00D16A68"/>
    <w:rsid w:val="00D20E12"/>
    <w:rsid w:val="00D22040"/>
    <w:rsid w:val="00D222D0"/>
    <w:rsid w:val="00D22D3B"/>
    <w:rsid w:val="00D242B6"/>
    <w:rsid w:val="00D25F52"/>
    <w:rsid w:val="00D27D64"/>
    <w:rsid w:val="00D30339"/>
    <w:rsid w:val="00D306F3"/>
    <w:rsid w:val="00D30E6E"/>
    <w:rsid w:val="00D31064"/>
    <w:rsid w:val="00D321C8"/>
    <w:rsid w:val="00D3290B"/>
    <w:rsid w:val="00D32F28"/>
    <w:rsid w:val="00D344C0"/>
    <w:rsid w:val="00D34A88"/>
    <w:rsid w:val="00D35139"/>
    <w:rsid w:val="00D35ECE"/>
    <w:rsid w:val="00D36AD0"/>
    <w:rsid w:val="00D40E58"/>
    <w:rsid w:val="00D414BA"/>
    <w:rsid w:val="00D41951"/>
    <w:rsid w:val="00D42784"/>
    <w:rsid w:val="00D43369"/>
    <w:rsid w:val="00D443B6"/>
    <w:rsid w:val="00D44853"/>
    <w:rsid w:val="00D448D0"/>
    <w:rsid w:val="00D44910"/>
    <w:rsid w:val="00D45EA4"/>
    <w:rsid w:val="00D4655E"/>
    <w:rsid w:val="00D46721"/>
    <w:rsid w:val="00D50F04"/>
    <w:rsid w:val="00D511AB"/>
    <w:rsid w:val="00D51BF3"/>
    <w:rsid w:val="00D51C72"/>
    <w:rsid w:val="00D52B05"/>
    <w:rsid w:val="00D52BBF"/>
    <w:rsid w:val="00D5351C"/>
    <w:rsid w:val="00D54173"/>
    <w:rsid w:val="00D55C77"/>
    <w:rsid w:val="00D575D0"/>
    <w:rsid w:val="00D60387"/>
    <w:rsid w:val="00D609D9"/>
    <w:rsid w:val="00D61EC9"/>
    <w:rsid w:val="00D6272F"/>
    <w:rsid w:val="00D628AB"/>
    <w:rsid w:val="00D64EB0"/>
    <w:rsid w:val="00D651EB"/>
    <w:rsid w:val="00D67E29"/>
    <w:rsid w:val="00D704F2"/>
    <w:rsid w:val="00D70A52"/>
    <w:rsid w:val="00D71489"/>
    <w:rsid w:val="00D729E3"/>
    <w:rsid w:val="00D74CFD"/>
    <w:rsid w:val="00D74DE1"/>
    <w:rsid w:val="00D75076"/>
    <w:rsid w:val="00D8014F"/>
    <w:rsid w:val="00D816AE"/>
    <w:rsid w:val="00D8294E"/>
    <w:rsid w:val="00D83067"/>
    <w:rsid w:val="00D843E8"/>
    <w:rsid w:val="00D8517C"/>
    <w:rsid w:val="00D86A72"/>
    <w:rsid w:val="00D87D95"/>
    <w:rsid w:val="00D903CD"/>
    <w:rsid w:val="00D9126F"/>
    <w:rsid w:val="00D913B3"/>
    <w:rsid w:val="00D91830"/>
    <w:rsid w:val="00D926C3"/>
    <w:rsid w:val="00D92DF3"/>
    <w:rsid w:val="00D933B3"/>
    <w:rsid w:val="00D9407B"/>
    <w:rsid w:val="00D942E4"/>
    <w:rsid w:val="00D968E0"/>
    <w:rsid w:val="00D96DA7"/>
    <w:rsid w:val="00DA05F6"/>
    <w:rsid w:val="00DA06EB"/>
    <w:rsid w:val="00DA0918"/>
    <w:rsid w:val="00DA261A"/>
    <w:rsid w:val="00DA3CB3"/>
    <w:rsid w:val="00DA4BE7"/>
    <w:rsid w:val="00DA53A0"/>
    <w:rsid w:val="00DA5E1A"/>
    <w:rsid w:val="00DA6CFB"/>
    <w:rsid w:val="00DB12D9"/>
    <w:rsid w:val="00DB3BC6"/>
    <w:rsid w:val="00DB3DE5"/>
    <w:rsid w:val="00DB46DE"/>
    <w:rsid w:val="00DB656A"/>
    <w:rsid w:val="00DB6AAC"/>
    <w:rsid w:val="00DB74FA"/>
    <w:rsid w:val="00DB7B7B"/>
    <w:rsid w:val="00DB7C90"/>
    <w:rsid w:val="00DC28DB"/>
    <w:rsid w:val="00DC333A"/>
    <w:rsid w:val="00DC40E5"/>
    <w:rsid w:val="00DC4A70"/>
    <w:rsid w:val="00DC6779"/>
    <w:rsid w:val="00DC6B3C"/>
    <w:rsid w:val="00DC74B0"/>
    <w:rsid w:val="00DC7D00"/>
    <w:rsid w:val="00DD0CC6"/>
    <w:rsid w:val="00DD2875"/>
    <w:rsid w:val="00DD293B"/>
    <w:rsid w:val="00DD36A5"/>
    <w:rsid w:val="00DD3D0C"/>
    <w:rsid w:val="00DD60F0"/>
    <w:rsid w:val="00DD770E"/>
    <w:rsid w:val="00DE02CD"/>
    <w:rsid w:val="00DE1BB3"/>
    <w:rsid w:val="00DE26A7"/>
    <w:rsid w:val="00DE48E7"/>
    <w:rsid w:val="00DE546B"/>
    <w:rsid w:val="00DE5786"/>
    <w:rsid w:val="00DE7805"/>
    <w:rsid w:val="00DF0A7D"/>
    <w:rsid w:val="00DF1E44"/>
    <w:rsid w:val="00DF3964"/>
    <w:rsid w:val="00DF39A4"/>
    <w:rsid w:val="00DF4484"/>
    <w:rsid w:val="00DF46E4"/>
    <w:rsid w:val="00DF73F0"/>
    <w:rsid w:val="00DF74CD"/>
    <w:rsid w:val="00DF7A4A"/>
    <w:rsid w:val="00DF7E9F"/>
    <w:rsid w:val="00E006A8"/>
    <w:rsid w:val="00E023B3"/>
    <w:rsid w:val="00E0457C"/>
    <w:rsid w:val="00E053CC"/>
    <w:rsid w:val="00E05632"/>
    <w:rsid w:val="00E106C7"/>
    <w:rsid w:val="00E11118"/>
    <w:rsid w:val="00E12D6B"/>
    <w:rsid w:val="00E13D4C"/>
    <w:rsid w:val="00E142CA"/>
    <w:rsid w:val="00E142F2"/>
    <w:rsid w:val="00E159F6"/>
    <w:rsid w:val="00E163E5"/>
    <w:rsid w:val="00E179D8"/>
    <w:rsid w:val="00E20603"/>
    <w:rsid w:val="00E22644"/>
    <w:rsid w:val="00E2394A"/>
    <w:rsid w:val="00E24361"/>
    <w:rsid w:val="00E249F4"/>
    <w:rsid w:val="00E25358"/>
    <w:rsid w:val="00E25C0B"/>
    <w:rsid w:val="00E26ACB"/>
    <w:rsid w:val="00E27223"/>
    <w:rsid w:val="00E309EC"/>
    <w:rsid w:val="00E30CFE"/>
    <w:rsid w:val="00E32879"/>
    <w:rsid w:val="00E3292E"/>
    <w:rsid w:val="00E32943"/>
    <w:rsid w:val="00E338EB"/>
    <w:rsid w:val="00E362A8"/>
    <w:rsid w:val="00E3637A"/>
    <w:rsid w:val="00E405E4"/>
    <w:rsid w:val="00E41138"/>
    <w:rsid w:val="00E41352"/>
    <w:rsid w:val="00E42D6D"/>
    <w:rsid w:val="00E4578E"/>
    <w:rsid w:val="00E45EE7"/>
    <w:rsid w:val="00E465A2"/>
    <w:rsid w:val="00E46BBF"/>
    <w:rsid w:val="00E47385"/>
    <w:rsid w:val="00E5042D"/>
    <w:rsid w:val="00E51EB0"/>
    <w:rsid w:val="00E5272A"/>
    <w:rsid w:val="00E52949"/>
    <w:rsid w:val="00E5294F"/>
    <w:rsid w:val="00E53282"/>
    <w:rsid w:val="00E535A0"/>
    <w:rsid w:val="00E5453E"/>
    <w:rsid w:val="00E560D6"/>
    <w:rsid w:val="00E5768E"/>
    <w:rsid w:val="00E5778F"/>
    <w:rsid w:val="00E61912"/>
    <w:rsid w:val="00E6712E"/>
    <w:rsid w:val="00E71C71"/>
    <w:rsid w:val="00E726E9"/>
    <w:rsid w:val="00E73770"/>
    <w:rsid w:val="00E74405"/>
    <w:rsid w:val="00E75A5A"/>
    <w:rsid w:val="00E75E58"/>
    <w:rsid w:val="00E76650"/>
    <w:rsid w:val="00E81DFB"/>
    <w:rsid w:val="00E8229D"/>
    <w:rsid w:val="00E82C79"/>
    <w:rsid w:val="00E835BF"/>
    <w:rsid w:val="00E836A7"/>
    <w:rsid w:val="00E84AEF"/>
    <w:rsid w:val="00E84BF6"/>
    <w:rsid w:val="00E84F1E"/>
    <w:rsid w:val="00E85D1E"/>
    <w:rsid w:val="00E90647"/>
    <w:rsid w:val="00E916CB"/>
    <w:rsid w:val="00E91A85"/>
    <w:rsid w:val="00E941B8"/>
    <w:rsid w:val="00E946BA"/>
    <w:rsid w:val="00E94AA4"/>
    <w:rsid w:val="00E94D8C"/>
    <w:rsid w:val="00E95157"/>
    <w:rsid w:val="00E952EE"/>
    <w:rsid w:val="00E96B02"/>
    <w:rsid w:val="00E97985"/>
    <w:rsid w:val="00E979B2"/>
    <w:rsid w:val="00E97E02"/>
    <w:rsid w:val="00EA092D"/>
    <w:rsid w:val="00EA1E51"/>
    <w:rsid w:val="00EA32E9"/>
    <w:rsid w:val="00EA3307"/>
    <w:rsid w:val="00EA4AA9"/>
    <w:rsid w:val="00EA7484"/>
    <w:rsid w:val="00EB0018"/>
    <w:rsid w:val="00EB0E4E"/>
    <w:rsid w:val="00EB1190"/>
    <w:rsid w:val="00EB14C2"/>
    <w:rsid w:val="00EB1F16"/>
    <w:rsid w:val="00EB2AA4"/>
    <w:rsid w:val="00EB3C7F"/>
    <w:rsid w:val="00EB4A88"/>
    <w:rsid w:val="00EB55E2"/>
    <w:rsid w:val="00EB713E"/>
    <w:rsid w:val="00EB7E11"/>
    <w:rsid w:val="00EC007D"/>
    <w:rsid w:val="00EC046C"/>
    <w:rsid w:val="00EC184C"/>
    <w:rsid w:val="00EC2148"/>
    <w:rsid w:val="00EC2FD2"/>
    <w:rsid w:val="00EC4610"/>
    <w:rsid w:val="00EC55B7"/>
    <w:rsid w:val="00EC5DF5"/>
    <w:rsid w:val="00ED2396"/>
    <w:rsid w:val="00ED24BD"/>
    <w:rsid w:val="00ED25F7"/>
    <w:rsid w:val="00ED36AE"/>
    <w:rsid w:val="00ED51B2"/>
    <w:rsid w:val="00ED5F0D"/>
    <w:rsid w:val="00ED671E"/>
    <w:rsid w:val="00ED6782"/>
    <w:rsid w:val="00ED6F6C"/>
    <w:rsid w:val="00ED7B4B"/>
    <w:rsid w:val="00ED7F1D"/>
    <w:rsid w:val="00EE008D"/>
    <w:rsid w:val="00EE063B"/>
    <w:rsid w:val="00EE0BBB"/>
    <w:rsid w:val="00EE0BC1"/>
    <w:rsid w:val="00EE1E01"/>
    <w:rsid w:val="00EE260F"/>
    <w:rsid w:val="00EE2F34"/>
    <w:rsid w:val="00EE3C63"/>
    <w:rsid w:val="00EE42DF"/>
    <w:rsid w:val="00EE46A7"/>
    <w:rsid w:val="00EE4892"/>
    <w:rsid w:val="00EE5E04"/>
    <w:rsid w:val="00EE7125"/>
    <w:rsid w:val="00EF0111"/>
    <w:rsid w:val="00EF0B2C"/>
    <w:rsid w:val="00EF1E0F"/>
    <w:rsid w:val="00EF227C"/>
    <w:rsid w:val="00EF3AD3"/>
    <w:rsid w:val="00EF408D"/>
    <w:rsid w:val="00EF5C0F"/>
    <w:rsid w:val="00F00EC5"/>
    <w:rsid w:val="00F00FE0"/>
    <w:rsid w:val="00F0107B"/>
    <w:rsid w:val="00F01867"/>
    <w:rsid w:val="00F02519"/>
    <w:rsid w:val="00F03D4F"/>
    <w:rsid w:val="00F04F36"/>
    <w:rsid w:val="00F0601D"/>
    <w:rsid w:val="00F062EA"/>
    <w:rsid w:val="00F07596"/>
    <w:rsid w:val="00F07800"/>
    <w:rsid w:val="00F07CAC"/>
    <w:rsid w:val="00F104DD"/>
    <w:rsid w:val="00F108CF"/>
    <w:rsid w:val="00F150C4"/>
    <w:rsid w:val="00F1585B"/>
    <w:rsid w:val="00F15955"/>
    <w:rsid w:val="00F16379"/>
    <w:rsid w:val="00F17909"/>
    <w:rsid w:val="00F22AA6"/>
    <w:rsid w:val="00F25B19"/>
    <w:rsid w:val="00F264A2"/>
    <w:rsid w:val="00F277CE"/>
    <w:rsid w:val="00F27A3B"/>
    <w:rsid w:val="00F27EB7"/>
    <w:rsid w:val="00F27ED8"/>
    <w:rsid w:val="00F30687"/>
    <w:rsid w:val="00F310F5"/>
    <w:rsid w:val="00F3162F"/>
    <w:rsid w:val="00F3240C"/>
    <w:rsid w:val="00F3340F"/>
    <w:rsid w:val="00F3432B"/>
    <w:rsid w:val="00F35AAB"/>
    <w:rsid w:val="00F35EBB"/>
    <w:rsid w:val="00F36368"/>
    <w:rsid w:val="00F36426"/>
    <w:rsid w:val="00F40BD4"/>
    <w:rsid w:val="00F4131F"/>
    <w:rsid w:val="00F41552"/>
    <w:rsid w:val="00F42223"/>
    <w:rsid w:val="00F432CB"/>
    <w:rsid w:val="00F4616F"/>
    <w:rsid w:val="00F47A83"/>
    <w:rsid w:val="00F5094B"/>
    <w:rsid w:val="00F50D23"/>
    <w:rsid w:val="00F51126"/>
    <w:rsid w:val="00F521E5"/>
    <w:rsid w:val="00F531CA"/>
    <w:rsid w:val="00F53607"/>
    <w:rsid w:val="00F53F51"/>
    <w:rsid w:val="00F54889"/>
    <w:rsid w:val="00F54A3D"/>
    <w:rsid w:val="00F54BD4"/>
    <w:rsid w:val="00F550D8"/>
    <w:rsid w:val="00F55368"/>
    <w:rsid w:val="00F55739"/>
    <w:rsid w:val="00F56DEA"/>
    <w:rsid w:val="00F56E15"/>
    <w:rsid w:val="00F60934"/>
    <w:rsid w:val="00F614B6"/>
    <w:rsid w:val="00F615B0"/>
    <w:rsid w:val="00F618E0"/>
    <w:rsid w:val="00F61FD5"/>
    <w:rsid w:val="00F62C3A"/>
    <w:rsid w:val="00F63983"/>
    <w:rsid w:val="00F65628"/>
    <w:rsid w:val="00F659FE"/>
    <w:rsid w:val="00F65BF6"/>
    <w:rsid w:val="00F6624C"/>
    <w:rsid w:val="00F67EDE"/>
    <w:rsid w:val="00F71345"/>
    <w:rsid w:val="00F71506"/>
    <w:rsid w:val="00F718DC"/>
    <w:rsid w:val="00F72A0E"/>
    <w:rsid w:val="00F7549B"/>
    <w:rsid w:val="00F756CF"/>
    <w:rsid w:val="00F80F54"/>
    <w:rsid w:val="00F81B23"/>
    <w:rsid w:val="00F81BB8"/>
    <w:rsid w:val="00F853EE"/>
    <w:rsid w:val="00F85AF8"/>
    <w:rsid w:val="00F8777C"/>
    <w:rsid w:val="00F87B53"/>
    <w:rsid w:val="00F929CA"/>
    <w:rsid w:val="00F93DAC"/>
    <w:rsid w:val="00F96117"/>
    <w:rsid w:val="00F97200"/>
    <w:rsid w:val="00F97BCF"/>
    <w:rsid w:val="00FA0264"/>
    <w:rsid w:val="00FA1997"/>
    <w:rsid w:val="00FA211A"/>
    <w:rsid w:val="00FA2251"/>
    <w:rsid w:val="00FA3A45"/>
    <w:rsid w:val="00FA5475"/>
    <w:rsid w:val="00FA5B9C"/>
    <w:rsid w:val="00FA7034"/>
    <w:rsid w:val="00FA7A57"/>
    <w:rsid w:val="00FA7D25"/>
    <w:rsid w:val="00FB11F9"/>
    <w:rsid w:val="00FB20D1"/>
    <w:rsid w:val="00FB24B6"/>
    <w:rsid w:val="00FB28CD"/>
    <w:rsid w:val="00FB4E73"/>
    <w:rsid w:val="00FB5F3D"/>
    <w:rsid w:val="00FB7220"/>
    <w:rsid w:val="00FC0299"/>
    <w:rsid w:val="00FC11D0"/>
    <w:rsid w:val="00FC195F"/>
    <w:rsid w:val="00FC1FF6"/>
    <w:rsid w:val="00FC3FED"/>
    <w:rsid w:val="00FC4B44"/>
    <w:rsid w:val="00FC5B57"/>
    <w:rsid w:val="00FC6898"/>
    <w:rsid w:val="00FC6A17"/>
    <w:rsid w:val="00FC6CFA"/>
    <w:rsid w:val="00FD11EE"/>
    <w:rsid w:val="00FD4247"/>
    <w:rsid w:val="00FD45AC"/>
    <w:rsid w:val="00FD46B2"/>
    <w:rsid w:val="00FD66AD"/>
    <w:rsid w:val="00FE0EF6"/>
    <w:rsid w:val="00FE19C9"/>
    <w:rsid w:val="00FE1CC8"/>
    <w:rsid w:val="00FE26CE"/>
    <w:rsid w:val="00FE3C47"/>
    <w:rsid w:val="00FE4075"/>
    <w:rsid w:val="00FE5B3A"/>
    <w:rsid w:val="00FE6BB8"/>
    <w:rsid w:val="00FE7203"/>
    <w:rsid w:val="00FE7229"/>
    <w:rsid w:val="00FE7C77"/>
    <w:rsid w:val="00FE7CEA"/>
    <w:rsid w:val="00FF055A"/>
    <w:rsid w:val="00FF1E55"/>
    <w:rsid w:val="00FF23EC"/>
    <w:rsid w:val="00FF292C"/>
    <w:rsid w:val="00FF3BB0"/>
    <w:rsid w:val="00FF53F5"/>
    <w:rsid w:val="00FF5985"/>
    <w:rsid w:val="00FF5C39"/>
    <w:rsid w:val="00FF5E84"/>
    <w:rsid w:val="00FF64F5"/>
    <w:rsid w:val="00FF707F"/>
    <w:rsid w:val="00FF714D"/>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5200D47"/>
  <w15:chartTrackingRefBased/>
  <w15:docId w15:val="{F7952C44-40CE-4999-BD93-2BE8F9F7D9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59E6"/>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4B0F1F"/>
    <w:pPr>
      <w:keepNext/>
      <w:keepLines/>
      <w:spacing w:before="240" w:after="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rsid w:val="006D1C40"/>
    <w:pPr>
      <w:keepNext/>
      <w:keepLines/>
      <w:numPr>
        <w:numId w:val="10"/>
      </w:numPr>
      <w:spacing w:before="240" w:after="240"/>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3309BF"/>
    <w:pPr>
      <w:keepNext/>
      <w:keepLines/>
      <w:spacing w:before="240" w:after="240"/>
      <w:outlineLvl w:val="2"/>
    </w:pPr>
    <w:rPr>
      <w:rFonts w:eastAsiaTheme="majorEastAsia" w:cstheme="majorBidi"/>
      <w:b/>
      <w:sz w:val="28"/>
      <w:szCs w:val="24"/>
    </w:rPr>
  </w:style>
  <w:style w:type="paragraph" w:styleId="Heading4">
    <w:name w:val="heading 4"/>
    <w:basedOn w:val="Normal"/>
    <w:next w:val="Normal"/>
    <w:link w:val="Heading4Char"/>
    <w:uiPriority w:val="9"/>
    <w:unhideWhenUsed/>
    <w:qFormat/>
    <w:rsid w:val="004B0F1F"/>
    <w:pPr>
      <w:keepNext/>
      <w:keepLines/>
      <w:spacing w:before="240" w:after="240"/>
      <w:outlineLvl w:val="3"/>
    </w:pPr>
    <w:rPr>
      <w:rFonts w:eastAsiaTheme="majorEastAsia" w:cstheme="majorBidi"/>
      <w:b/>
      <w:iCs/>
      <w:sz w:val="36"/>
    </w:rPr>
  </w:style>
  <w:style w:type="paragraph" w:styleId="Heading5">
    <w:name w:val="heading 5"/>
    <w:aliases w:val="Paragraph"/>
    <w:basedOn w:val="Normal"/>
    <w:next w:val="Normal"/>
    <w:link w:val="Heading5Char"/>
    <w:uiPriority w:val="9"/>
    <w:semiHidden/>
    <w:unhideWhenUsed/>
    <w:qFormat/>
    <w:rsid w:val="00742252"/>
    <w:pPr>
      <w:keepNext/>
      <w:keepLines/>
      <w:spacing w:before="40"/>
      <w:outlineLvl w:val="4"/>
    </w:pPr>
    <w:rPr>
      <w:rFonts w:eastAsiaTheme="majorEastAsia" w:cstheme="majorBidi"/>
    </w:rPr>
  </w:style>
  <w:style w:type="paragraph" w:styleId="Heading6">
    <w:name w:val="heading 6"/>
    <w:basedOn w:val="Normal"/>
    <w:next w:val="Normal"/>
    <w:link w:val="Heading6Char"/>
    <w:uiPriority w:val="9"/>
    <w:semiHidden/>
    <w:unhideWhenUsed/>
    <w:qFormat/>
    <w:rsid w:val="00146B15"/>
    <w:pPr>
      <w:keepNext/>
      <w:keepLines/>
      <w:spacing w:before="4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C05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C7324A"/>
    <w:pPr>
      <w:spacing w:line="240" w:lineRule="auto"/>
    </w:pPr>
    <w:rPr>
      <w:sz w:val="20"/>
      <w:szCs w:val="20"/>
    </w:rPr>
  </w:style>
  <w:style w:type="character" w:customStyle="1" w:styleId="FootnoteTextChar">
    <w:name w:val="Footnote Text Char"/>
    <w:basedOn w:val="DefaultParagraphFont"/>
    <w:link w:val="FootnoteText"/>
    <w:uiPriority w:val="99"/>
    <w:semiHidden/>
    <w:rsid w:val="00C7324A"/>
    <w:rPr>
      <w:sz w:val="20"/>
      <w:szCs w:val="20"/>
    </w:rPr>
  </w:style>
  <w:style w:type="character" w:styleId="FootnoteReference">
    <w:name w:val="footnote reference"/>
    <w:basedOn w:val="DefaultParagraphFont"/>
    <w:uiPriority w:val="99"/>
    <w:semiHidden/>
    <w:unhideWhenUsed/>
    <w:rsid w:val="00C7324A"/>
    <w:rPr>
      <w:vertAlign w:val="superscript"/>
    </w:rPr>
  </w:style>
  <w:style w:type="table" w:styleId="GridTable5Dark-Accent6">
    <w:name w:val="Grid Table 5 Dark Accent 6"/>
    <w:basedOn w:val="TableNormal"/>
    <w:uiPriority w:val="50"/>
    <w:rsid w:val="00F310F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GridTable4-Accent5">
    <w:name w:val="Grid Table 4 Accent 5"/>
    <w:basedOn w:val="TableNormal"/>
    <w:uiPriority w:val="49"/>
    <w:rsid w:val="00F310F5"/>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4-Accent6">
    <w:name w:val="Grid Table 4 Accent 6"/>
    <w:basedOn w:val="TableNormal"/>
    <w:uiPriority w:val="49"/>
    <w:rsid w:val="00F310F5"/>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PlainTable2">
    <w:name w:val="Plain Table 2"/>
    <w:basedOn w:val="TableNormal"/>
    <w:uiPriority w:val="42"/>
    <w:rsid w:val="0024767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EB1190"/>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6C79FE"/>
    <w:rPr>
      <w:color w:val="808080"/>
    </w:rPr>
  </w:style>
  <w:style w:type="paragraph" w:styleId="ListParagraph">
    <w:name w:val="List Paragraph"/>
    <w:basedOn w:val="Normal"/>
    <w:uiPriority w:val="34"/>
    <w:qFormat/>
    <w:rsid w:val="00943C8D"/>
    <w:pPr>
      <w:ind w:left="720"/>
      <w:contextualSpacing/>
    </w:pPr>
  </w:style>
  <w:style w:type="table" w:customStyle="1" w:styleId="TableGrid1">
    <w:name w:val="Table Grid1"/>
    <w:basedOn w:val="TableNormal"/>
    <w:next w:val="TableGrid"/>
    <w:uiPriority w:val="39"/>
    <w:rsid w:val="007A61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A74DB"/>
    <w:rPr>
      <w:color w:val="0563C1" w:themeColor="hyperlink"/>
      <w:u w:val="single"/>
    </w:rPr>
  </w:style>
  <w:style w:type="paragraph" w:styleId="Header">
    <w:name w:val="header"/>
    <w:basedOn w:val="Normal"/>
    <w:link w:val="HeaderChar"/>
    <w:uiPriority w:val="99"/>
    <w:unhideWhenUsed/>
    <w:rsid w:val="00F41552"/>
    <w:pPr>
      <w:tabs>
        <w:tab w:val="center" w:pos="4680"/>
        <w:tab w:val="right" w:pos="9360"/>
      </w:tabs>
      <w:spacing w:line="240" w:lineRule="auto"/>
    </w:pPr>
  </w:style>
  <w:style w:type="character" w:customStyle="1" w:styleId="HeaderChar">
    <w:name w:val="Header Char"/>
    <w:basedOn w:val="DefaultParagraphFont"/>
    <w:link w:val="Header"/>
    <w:uiPriority w:val="99"/>
    <w:rsid w:val="00F41552"/>
  </w:style>
  <w:style w:type="paragraph" w:styleId="Footer">
    <w:name w:val="footer"/>
    <w:basedOn w:val="Normal"/>
    <w:link w:val="FooterChar"/>
    <w:uiPriority w:val="99"/>
    <w:unhideWhenUsed/>
    <w:rsid w:val="00F41552"/>
    <w:pPr>
      <w:tabs>
        <w:tab w:val="center" w:pos="4680"/>
        <w:tab w:val="right" w:pos="9360"/>
      </w:tabs>
      <w:spacing w:line="240" w:lineRule="auto"/>
    </w:pPr>
  </w:style>
  <w:style w:type="character" w:customStyle="1" w:styleId="FooterChar">
    <w:name w:val="Footer Char"/>
    <w:basedOn w:val="DefaultParagraphFont"/>
    <w:link w:val="Footer"/>
    <w:uiPriority w:val="99"/>
    <w:rsid w:val="00F41552"/>
  </w:style>
  <w:style w:type="table" w:customStyle="1" w:styleId="TableGrid2">
    <w:name w:val="Table Grid2"/>
    <w:basedOn w:val="TableNormal"/>
    <w:next w:val="TableGrid"/>
    <w:uiPriority w:val="39"/>
    <w:rsid w:val="002E5A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DD0C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DD0C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0905AC"/>
    <w:pPr>
      <w:autoSpaceDE w:val="0"/>
      <w:autoSpaceDN w:val="0"/>
      <w:adjustRightInd w:val="0"/>
      <w:spacing w:after="0" w:line="240" w:lineRule="auto"/>
    </w:pPr>
    <w:rPr>
      <w:rFonts w:ascii="Calibri" w:hAnsi="Calibri" w:cs="Calibri"/>
      <w:color w:val="000000"/>
      <w:sz w:val="24"/>
      <w:szCs w:val="24"/>
    </w:rPr>
  </w:style>
  <w:style w:type="paragraph" w:styleId="Caption">
    <w:name w:val="caption"/>
    <w:basedOn w:val="Normal"/>
    <w:next w:val="Normal"/>
    <w:uiPriority w:val="35"/>
    <w:unhideWhenUsed/>
    <w:qFormat/>
    <w:rsid w:val="009B5276"/>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9B5276"/>
  </w:style>
  <w:style w:type="table" w:customStyle="1" w:styleId="TableGrid5">
    <w:name w:val="Table Grid5"/>
    <w:basedOn w:val="TableNormal"/>
    <w:next w:val="TableGrid"/>
    <w:uiPriority w:val="39"/>
    <w:rsid w:val="000875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7F5F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0229E7"/>
    <w:pPr>
      <w:spacing w:after="0" w:line="240" w:lineRule="auto"/>
    </w:pPr>
  </w:style>
  <w:style w:type="character" w:customStyle="1" w:styleId="Heading1Char">
    <w:name w:val="Heading 1 Char"/>
    <w:basedOn w:val="DefaultParagraphFont"/>
    <w:link w:val="Heading1"/>
    <w:uiPriority w:val="9"/>
    <w:rsid w:val="004B0F1F"/>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6D1C40"/>
    <w:rPr>
      <w:rFonts w:ascii="Times New Roman" w:eastAsiaTheme="majorEastAsia" w:hAnsi="Times New Roman" w:cstheme="majorBidi"/>
      <w:b/>
      <w:sz w:val="28"/>
      <w:szCs w:val="26"/>
    </w:rPr>
  </w:style>
  <w:style w:type="paragraph" w:styleId="BalloonText">
    <w:name w:val="Balloon Text"/>
    <w:basedOn w:val="Normal"/>
    <w:link w:val="BalloonTextChar"/>
    <w:uiPriority w:val="99"/>
    <w:semiHidden/>
    <w:unhideWhenUsed/>
    <w:rsid w:val="00E053C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53CC"/>
    <w:rPr>
      <w:rFonts w:ascii="Segoe UI" w:hAnsi="Segoe UI" w:cs="Segoe UI"/>
      <w:sz w:val="18"/>
      <w:szCs w:val="18"/>
    </w:rPr>
  </w:style>
  <w:style w:type="character" w:customStyle="1" w:styleId="Heading3Char">
    <w:name w:val="Heading 3 Char"/>
    <w:basedOn w:val="DefaultParagraphFont"/>
    <w:link w:val="Heading3"/>
    <w:uiPriority w:val="9"/>
    <w:rsid w:val="003309BF"/>
    <w:rPr>
      <w:rFonts w:ascii="Times New Roman" w:eastAsiaTheme="majorEastAsia" w:hAnsi="Times New Roman" w:cstheme="majorBidi"/>
      <w:b/>
      <w:sz w:val="28"/>
      <w:szCs w:val="24"/>
    </w:rPr>
  </w:style>
  <w:style w:type="paragraph" w:styleId="TOCHeading">
    <w:name w:val="TOC Heading"/>
    <w:basedOn w:val="Heading1"/>
    <w:next w:val="Normal"/>
    <w:uiPriority w:val="39"/>
    <w:unhideWhenUsed/>
    <w:qFormat/>
    <w:rsid w:val="00C04C9F"/>
    <w:pPr>
      <w:spacing w:after="0" w:line="259" w:lineRule="auto"/>
      <w:jc w:val="left"/>
      <w:outlineLvl w:val="9"/>
    </w:pPr>
    <w:rPr>
      <w:rFonts w:asciiTheme="majorHAnsi" w:hAnsiTheme="majorHAnsi"/>
      <w:b w:val="0"/>
      <w:color w:val="2E74B5" w:themeColor="accent1" w:themeShade="BF"/>
    </w:rPr>
  </w:style>
  <w:style w:type="paragraph" w:styleId="TOC2">
    <w:name w:val="toc 2"/>
    <w:basedOn w:val="Normal"/>
    <w:next w:val="Normal"/>
    <w:autoRedefine/>
    <w:uiPriority w:val="39"/>
    <w:unhideWhenUsed/>
    <w:rsid w:val="00C04C9F"/>
    <w:pPr>
      <w:spacing w:before="240"/>
      <w:jc w:val="left"/>
    </w:pPr>
    <w:rPr>
      <w:rFonts w:asciiTheme="minorHAnsi" w:hAnsiTheme="minorHAnsi" w:cstheme="minorHAnsi"/>
      <w:b/>
      <w:bCs/>
      <w:sz w:val="20"/>
      <w:szCs w:val="24"/>
    </w:rPr>
  </w:style>
  <w:style w:type="paragraph" w:styleId="TOC1">
    <w:name w:val="toc 1"/>
    <w:basedOn w:val="Normal"/>
    <w:next w:val="Normal"/>
    <w:autoRedefine/>
    <w:uiPriority w:val="39"/>
    <w:unhideWhenUsed/>
    <w:rsid w:val="00C37273"/>
    <w:pPr>
      <w:tabs>
        <w:tab w:val="right" w:pos="8296"/>
      </w:tabs>
    </w:pPr>
    <w:rPr>
      <w:rFonts w:cs="Times New Roman"/>
      <w:b/>
      <w:bCs/>
      <w:caps/>
      <w:noProof/>
      <w:szCs w:val="24"/>
    </w:rPr>
  </w:style>
  <w:style w:type="paragraph" w:styleId="TOC3">
    <w:name w:val="toc 3"/>
    <w:basedOn w:val="Normal"/>
    <w:next w:val="Normal"/>
    <w:autoRedefine/>
    <w:uiPriority w:val="39"/>
    <w:unhideWhenUsed/>
    <w:rsid w:val="00C04C9F"/>
    <w:pPr>
      <w:ind w:left="240"/>
      <w:jc w:val="left"/>
    </w:pPr>
    <w:rPr>
      <w:rFonts w:asciiTheme="minorHAnsi" w:hAnsiTheme="minorHAnsi" w:cstheme="minorHAnsi"/>
      <w:sz w:val="20"/>
      <w:szCs w:val="24"/>
    </w:rPr>
  </w:style>
  <w:style w:type="character" w:customStyle="1" w:styleId="Heading4Char">
    <w:name w:val="Heading 4 Char"/>
    <w:basedOn w:val="DefaultParagraphFont"/>
    <w:link w:val="Heading4"/>
    <w:uiPriority w:val="9"/>
    <w:rsid w:val="004B0F1F"/>
    <w:rPr>
      <w:rFonts w:ascii="Times New Roman" w:eastAsiaTheme="majorEastAsia" w:hAnsi="Times New Roman" w:cstheme="majorBidi"/>
      <w:b/>
      <w:iCs/>
      <w:sz w:val="36"/>
    </w:rPr>
  </w:style>
  <w:style w:type="paragraph" w:styleId="TOC4">
    <w:name w:val="toc 4"/>
    <w:basedOn w:val="Normal"/>
    <w:next w:val="Normal"/>
    <w:autoRedefine/>
    <w:uiPriority w:val="39"/>
    <w:unhideWhenUsed/>
    <w:rsid w:val="00D70A52"/>
    <w:pPr>
      <w:ind w:left="480"/>
      <w:jc w:val="left"/>
    </w:pPr>
    <w:rPr>
      <w:rFonts w:asciiTheme="minorHAnsi" w:hAnsiTheme="minorHAnsi" w:cstheme="minorHAnsi"/>
      <w:sz w:val="20"/>
      <w:szCs w:val="24"/>
    </w:rPr>
  </w:style>
  <w:style w:type="paragraph" w:styleId="TOC5">
    <w:name w:val="toc 5"/>
    <w:basedOn w:val="Normal"/>
    <w:next w:val="Normal"/>
    <w:autoRedefine/>
    <w:uiPriority w:val="39"/>
    <w:unhideWhenUsed/>
    <w:rsid w:val="00D70A52"/>
    <w:pPr>
      <w:ind w:left="720"/>
      <w:jc w:val="left"/>
    </w:pPr>
    <w:rPr>
      <w:rFonts w:asciiTheme="minorHAnsi" w:hAnsiTheme="minorHAnsi" w:cstheme="minorHAnsi"/>
      <w:sz w:val="20"/>
      <w:szCs w:val="24"/>
    </w:rPr>
  </w:style>
  <w:style w:type="paragraph" w:styleId="TOC6">
    <w:name w:val="toc 6"/>
    <w:basedOn w:val="Normal"/>
    <w:next w:val="Normal"/>
    <w:autoRedefine/>
    <w:uiPriority w:val="39"/>
    <w:unhideWhenUsed/>
    <w:rsid w:val="00D70A52"/>
    <w:pPr>
      <w:ind w:left="960"/>
      <w:jc w:val="left"/>
    </w:pPr>
    <w:rPr>
      <w:rFonts w:asciiTheme="minorHAnsi" w:hAnsiTheme="minorHAnsi" w:cstheme="minorHAnsi"/>
      <w:sz w:val="20"/>
      <w:szCs w:val="24"/>
    </w:rPr>
  </w:style>
  <w:style w:type="paragraph" w:styleId="TOC7">
    <w:name w:val="toc 7"/>
    <w:basedOn w:val="Normal"/>
    <w:next w:val="Normal"/>
    <w:autoRedefine/>
    <w:uiPriority w:val="39"/>
    <w:unhideWhenUsed/>
    <w:rsid w:val="00D70A52"/>
    <w:pPr>
      <w:ind w:left="1200"/>
      <w:jc w:val="left"/>
    </w:pPr>
    <w:rPr>
      <w:rFonts w:asciiTheme="minorHAnsi" w:hAnsiTheme="minorHAnsi" w:cstheme="minorHAnsi"/>
      <w:sz w:val="20"/>
      <w:szCs w:val="24"/>
    </w:rPr>
  </w:style>
  <w:style w:type="paragraph" w:styleId="TOC8">
    <w:name w:val="toc 8"/>
    <w:basedOn w:val="Normal"/>
    <w:next w:val="Normal"/>
    <w:autoRedefine/>
    <w:uiPriority w:val="39"/>
    <w:unhideWhenUsed/>
    <w:rsid w:val="00D70A52"/>
    <w:pPr>
      <w:ind w:left="1440"/>
      <w:jc w:val="left"/>
    </w:pPr>
    <w:rPr>
      <w:rFonts w:asciiTheme="minorHAnsi" w:hAnsiTheme="minorHAnsi" w:cstheme="minorHAnsi"/>
      <w:sz w:val="20"/>
      <w:szCs w:val="24"/>
    </w:rPr>
  </w:style>
  <w:style w:type="paragraph" w:styleId="TOC9">
    <w:name w:val="toc 9"/>
    <w:basedOn w:val="Normal"/>
    <w:next w:val="Normal"/>
    <w:autoRedefine/>
    <w:uiPriority w:val="39"/>
    <w:unhideWhenUsed/>
    <w:rsid w:val="00D70A52"/>
    <w:pPr>
      <w:ind w:left="1680"/>
      <w:jc w:val="left"/>
    </w:pPr>
    <w:rPr>
      <w:rFonts w:asciiTheme="minorHAnsi" w:hAnsiTheme="minorHAnsi" w:cstheme="minorHAnsi"/>
      <w:sz w:val="20"/>
      <w:szCs w:val="24"/>
    </w:rPr>
  </w:style>
  <w:style w:type="character" w:styleId="LineNumber">
    <w:name w:val="line number"/>
    <w:basedOn w:val="DefaultParagraphFont"/>
    <w:uiPriority w:val="99"/>
    <w:semiHidden/>
    <w:unhideWhenUsed/>
    <w:rsid w:val="00E71C71"/>
  </w:style>
  <w:style w:type="character" w:customStyle="1" w:styleId="Heading5Char">
    <w:name w:val="Heading 5 Char"/>
    <w:aliases w:val="Paragraph Char"/>
    <w:basedOn w:val="DefaultParagraphFont"/>
    <w:link w:val="Heading5"/>
    <w:uiPriority w:val="9"/>
    <w:semiHidden/>
    <w:rsid w:val="00742252"/>
    <w:rPr>
      <w:rFonts w:ascii="Times New Roman" w:eastAsiaTheme="majorEastAsia" w:hAnsi="Times New Roman" w:cstheme="majorBidi"/>
      <w:sz w:val="24"/>
    </w:rPr>
  </w:style>
  <w:style w:type="character" w:styleId="SubtleReference">
    <w:name w:val="Subtle Reference"/>
    <w:basedOn w:val="DefaultParagraphFont"/>
    <w:uiPriority w:val="31"/>
    <w:qFormat/>
    <w:rsid w:val="002F4204"/>
    <w:rPr>
      <w:smallCaps/>
      <w:color w:val="5A5A5A" w:themeColor="text1" w:themeTint="A5"/>
    </w:rPr>
  </w:style>
  <w:style w:type="paragraph" w:customStyle="1" w:styleId="Project-H1">
    <w:name w:val="Project - H1"/>
    <w:basedOn w:val="Normal"/>
    <w:next w:val="Normal"/>
    <w:link w:val="Project-H1Char"/>
    <w:qFormat/>
    <w:rsid w:val="00B87C0D"/>
    <w:pPr>
      <w:numPr>
        <w:numId w:val="18"/>
      </w:numPr>
      <w:spacing w:line="240" w:lineRule="auto"/>
    </w:pPr>
    <w:rPr>
      <w:b/>
      <w:sz w:val="32"/>
      <w:szCs w:val="28"/>
    </w:rPr>
  </w:style>
  <w:style w:type="paragraph" w:customStyle="1" w:styleId="3200-Heading2">
    <w:name w:val="3200 - Heading 2"/>
    <w:basedOn w:val="Heading2"/>
    <w:next w:val="Normal"/>
    <w:link w:val="3200-Heading2Char"/>
    <w:rsid w:val="00B42D27"/>
    <w:pPr>
      <w:numPr>
        <w:numId w:val="17"/>
      </w:numPr>
    </w:pPr>
  </w:style>
  <w:style w:type="character" w:customStyle="1" w:styleId="Project-H1Char">
    <w:name w:val="Project - H1 Char"/>
    <w:basedOn w:val="DefaultParagraphFont"/>
    <w:link w:val="Project-H1"/>
    <w:rsid w:val="00B87C0D"/>
    <w:rPr>
      <w:rFonts w:ascii="Times New Roman" w:hAnsi="Times New Roman"/>
      <w:b/>
      <w:sz w:val="32"/>
      <w:szCs w:val="28"/>
    </w:rPr>
  </w:style>
  <w:style w:type="character" w:customStyle="1" w:styleId="3200-Heading2Char">
    <w:name w:val="3200 - Heading 2 Char"/>
    <w:basedOn w:val="Heading2Char"/>
    <w:link w:val="3200-Heading2"/>
    <w:rsid w:val="006D1C40"/>
    <w:rPr>
      <w:rFonts w:ascii="Times New Roman" w:eastAsiaTheme="majorEastAsia" w:hAnsi="Times New Roman" w:cstheme="majorBidi"/>
      <w:b/>
      <w:sz w:val="28"/>
      <w:szCs w:val="26"/>
    </w:rPr>
  </w:style>
  <w:style w:type="paragraph" w:customStyle="1" w:styleId="Project-H2">
    <w:name w:val="Project - H2"/>
    <w:basedOn w:val="Project-H1"/>
    <w:link w:val="Project-H2Char"/>
    <w:qFormat/>
    <w:rsid w:val="00575848"/>
    <w:pPr>
      <w:numPr>
        <w:ilvl w:val="1"/>
      </w:numPr>
      <w:ind w:left="547" w:hanging="547"/>
      <w:jc w:val="left"/>
    </w:pPr>
    <w:rPr>
      <w:sz w:val="28"/>
    </w:rPr>
  </w:style>
  <w:style w:type="paragraph" w:customStyle="1" w:styleId="Project-H3">
    <w:name w:val="Project - H3"/>
    <w:basedOn w:val="Project-H2"/>
    <w:link w:val="Project-H3Char"/>
    <w:qFormat/>
    <w:rsid w:val="002C3BD6"/>
    <w:pPr>
      <w:numPr>
        <w:ilvl w:val="2"/>
      </w:numPr>
    </w:pPr>
    <w:rPr>
      <w:sz w:val="24"/>
    </w:rPr>
  </w:style>
  <w:style w:type="character" w:customStyle="1" w:styleId="Project-H2Char">
    <w:name w:val="Project - H2 Char"/>
    <w:basedOn w:val="Project-H1Char"/>
    <w:link w:val="Project-H2"/>
    <w:rsid w:val="00575848"/>
    <w:rPr>
      <w:rFonts w:ascii="Times New Roman" w:hAnsi="Times New Roman"/>
      <w:b/>
      <w:sz w:val="28"/>
      <w:szCs w:val="28"/>
    </w:rPr>
  </w:style>
  <w:style w:type="character" w:customStyle="1" w:styleId="Project-H3Char">
    <w:name w:val="Project - H3 Char"/>
    <w:basedOn w:val="Project-H2Char"/>
    <w:link w:val="Project-H3"/>
    <w:rsid w:val="002C3BD6"/>
    <w:rPr>
      <w:rFonts w:ascii="Times New Roman" w:hAnsi="Times New Roman"/>
      <w:b/>
      <w:sz w:val="24"/>
      <w:szCs w:val="28"/>
    </w:rPr>
  </w:style>
  <w:style w:type="character" w:customStyle="1" w:styleId="Heading6Char">
    <w:name w:val="Heading 6 Char"/>
    <w:basedOn w:val="DefaultParagraphFont"/>
    <w:link w:val="Heading6"/>
    <w:uiPriority w:val="9"/>
    <w:semiHidden/>
    <w:rsid w:val="00146B15"/>
    <w:rPr>
      <w:rFonts w:asciiTheme="majorHAnsi" w:eastAsiaTheme="majorEastAsia" w:hAnsiTheme="majorHAnsi" w:cstheme="majorBidi"/>
      <w:color w:val="1F4D78" w:themeColor="accent1" w:themeShade="7F"/>
      <w:sz w:val="24"/>
    </w:rPr>
  </w:style>
  <w:style w:type="character" w:styleId="UnresolvedMention">
    <w:name w:val="Unresolved Mention"/>
    <w:basedOn w:val="DefaultParagraphFont"/>
    <w:uiPriority w:val="99"/>
    <w:semiHidden/>
    <w:unhideWhenUsed/>
    <w:rsid w:val="00344CBB"/>
    <w:rPr>
      <w:color w:val="605E5C"/>
      <w:shd w:val="clear" w:color="auto" w:fill="E1DFDD"/>
    </w:rPr>
  </w:style>
  <w:style w:type="character" w:styleId="FollowedHyperlink">
    <w:name w:val="FollowedHyperlink"/>
    <w:basedOn w:val="DefaultParagraphFont"/>
    <w:uiPriority w:val="99"/>
    <w:semiHidden/>
    <w:unhideWhenUsed/>
    <w:rsid w:val="00964144"/>
    <w:rPr>
      <w:color w:val="954F72" w:themeColor="followedHyperlink"/>
      <w:u w:val="single"/>
    </w:rPr>
  </w:style>
  <w:style w:type="character" w:customStyle="1" w:styleId="ff4">
    <w:name w:val="ff4"/>
    <w:basedOn w:val="DefaultParagraphFont"/>
    <w:rsid w:val="00FE720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505066">
      <w:bodyDiv w:val="1"/>
      <w:marLeft w:val="0"/>
      <w:marRight w:val="0"/>
      <w:marTop w:val="0"/>
      <w:marBottom w:val="0"/>
      <w:divBdr>
        <w:top w:val="none" w:sz="0" w:space="0" w:color="auto"/>
        <w:left w:val="none" w:sz="0" w:space="0" w:color="auto"/>
        <w:bottom w:val="none" w:sz="0" w:space="0" w:color="auto"/>
        <w:right w:val="none" w:sz="0" w:space="0" w:color="auto"/>
      </w:divBdr>
    </w:div>
    <w:div w:id="114953257">
      <w:bodyDiv w:val="1"/>
      <w:marLeft w:val="0"/>
      <w:marRight w:val="0"/>
      <w:marTop w:val="0"/>
      <w:marBottom w:val="0"/>
      <w:divBdr>
        <w:top w:val="none" w:sz="0" w:space="0" w:color="auto"/>
        <w:left w:val="none" w:sz="0" w:space="0" w:color="auto"/>
        <w:bottom w:val="none" w:sz="0" w:space="0" w:color="auto"/>
        <w:right w:val="none" w:sz="0" w:space="0" w:color="auto"/>
      </w:divBdr>
    </w:div>
    <w:div w:id="136194022">
      <w:bodyDiv w:val="1"/>
      <w:marLeft w:val="0"/>
      <w:marRight w:val="0"/>
      <w:marTop w:val="0"/>
      <w:marBottom w:val="0"/>
      <w:divBdr>
        <w:top w:val="none" w:sz="0" w:space="0" w:color="auto"/>
        <w:left w:val="none" w:sz="0" w:space="0" w:color="auto"/>
        <w:bottom w:val="none" w:sz="0" w:space="0" w:color="auto"/>
        <w:right w:val="none" w:sz="0" w:space="0" w:color="auto"/>
      </w:divBdr>
    </w:div>
    <w:div w:id="154882889">
      <w:bodyDiv w:val="1"/>
      <w:marLeft w:val="0"/>
      <w:marRight w:val="0"/>
      <w:marTop w:val="0"/>
      <w:marBottom w:val="0"/>
      <w:divBdr>
        <w:top w:val="none" w:sz="0" w:space="0" w:color="auto"/>
        <w:left w:val="none" w:sz="0" w:space="0" w:color="auto"/>
        <w:bottom w:val="none" w:sz="0" w:space="0" w:color="auto"/>
        <w:right w:val="none" w:sz="0" w:space="0" w:color="auto"/>
      </w:divBdr>
      <w:divsChild>
        <w:div w:id="1649087056">
          <w:marLeft w:val="0"/>
          <w:marRight w:val="0"/>
          <w:marTop w:val="0"/>
          <w:marBottom w:val="0"/>
          <w:divBdr>
            <w:top w:val="none" w:sz="0" w:space="0" w:color="auto"/>
            <w:left w:val="none" w:sz="0" w:space="0" w:color="auto"/>
            <w:bottom w:val="none" w:sz="0" w:space="0" w:color="auto"/>
            <w:right w:val="none" w:sz="0" w:space="0" w:color="auto"/>
          </w:divBdr>
          <w:divsChild>
            <w:div w:id="69011610">
              <w:marLeft w:val="0"/>
              <w:marRight w:val="0"/>
              <w:marTop w:val="0"/>
              <w:marBottom w:val="0"/>
              <w:divBdr>
                <w:top w:val="none" w:sz="0" w:space="0" w:color="auto"/>
                <w:left w:val="none" w:sz="0" w:space="0" w:color="auto"/>
                <w:bottom w:val="none" w:sz="0" w:space="0" w:color="auto"/>
                <w:right w:val="none" w:sz="0" w:space="0" w:color="auto"/>
              </w:divBdr>
            </w:div>
            <w:div w:id="162594939">
              <w:marLeft w:val="0"/>
              <w:marRight w:val="0"/>
              <w:marTop w:val="0"/>
              <w:marBottom w:val="0"/>
              <w:divBdr>
                <w:top w:val="none" w:sz="0" w:space="0" w:color="auto"/>
                <w:left w:val="none" w:sz="0" w:space="0" w:color="auto"/>
                <w:bottom w:val="none" w:sz="0" w:space="0" w:color="auto"/>
                <w:right w:val="none" w:sz="0" w:space="0" w:color="auto"/>
              </w:divBdr>
            </w:div>
            <w:div w:id="283925688">
              <w:marLeft w:val="0"/>
              <w:marRight w:val="0"/>
              <w:marTop w:val="0"/>
              <w:marBottom w:val="0"/>
              <w:divBdr>
                <w:top w:val="none" w:sz="0" w:space="0" w:color="auto"/>
                <w:left w:val="none" w:sz="0" w:space="0" w:color="auto"/>
                <w:bottom w:val="none" w:sz="0" w:space="0" w:color="auto"/>
                <w:right w:val="none" w:sz="0" w:space="0" w:color="auto"/>
              </w:divBdr>
            </w:div>
            <w:div w:id="293172107">
              <w:marLeft w:val="0"/>
              <w:marRight w:val="0"/>
              <w:marTop w:val="0"/>
              <w:marBottom w:val="0"/>
              <w:divBdr>
                <w:top w:val="none" w:sz="0" w:space="0" w:color="auto"/>
                <w:left w:val="none" w:sz="0" w:space="0" w:color="auto"/>
                <w:bottom w:val="none" w:sz="0" w:space="0" w:color="auto"/>
                <w:right w:val="none" w:sz="0" w:space="0" w:color="auto"/>
              </w:divBdr>
            </w:div>
            <w:div w:id="412238657">
              <w:marLeft w:val="0"/>
              <w:marRight w:val="0"/>
              <w:marTop w:val="0"/>
              <w:marBottom w:val="0"/>
              <w:divBdr>
                <w:top w:val="none" w:sz="0" w:space="0" w:color="auto"/>
                <w:left w:val="none" w:sz="0" w:space="0" w:color="auto"/>
                <w:bottom w:val="none" w:sz="0" w:space="0" w:color="auto"/>
                <w:right w:val="none" w:sz="0" w:space="0" w:color="auto"/>
              </w:divBdr>
            </w:div>
            <w:div w:id="506411349">
              <w:marLeft w:val="0"/>
              <w:marRight w:val="0"/>
              <w:marTop w:val="0"/>
              <w:marBottom w:val="0"/>
              <w:divBdr>
                <w:top w:val="none" w:sz="0" w:space="0" w:color="auto"/>
                <w:left w:val="none" w:sz="0" w:space="0" w:color="auto"/>
                <w:bottom w:val="none" w:sz="0" w:space="0" w:color="auto"/>
                <w:right w:val="none" w:sz="0" w:space="0" w:color="auto"/>
              </w:divBdr>
            </w:div>
            <w:div w:id="510222520">
              <w:marLeft w:val="0"/>
              <w:marRight w:val="0"/>
              <w:marTop w:val="0"/>
              <w:marBottom w:val="0"/>
              <w:divBdr>
                <w:top w:val="none" w:sz="0" w:space="0" w:color="auto"/>
                <w:left w:val="none" w:sz="0" w:space="0" w:color="auto"/>
                <w:bottom w:val="none" w:sz="0" w:space="0" w:color="auto"/>
                <w:right w:val="none" w:sz="0" w:space="0" w:color="auto"/>
              </w:divBdr>
            </w:div>
            <w:div w:id="513957232">
              <w:marLeft w:val="0"/>
              <w:marRight w:val="0"/>
              <w:marTop w:val="0"/>
              <w:marBottom w:val="0"/>
              <w:divBdr>
                <w:top w:val="none" w:sz="0" w:space="0" w:color="auto"/>
                <w:left w:val="none" w:sz="0" w:space="0" w:color="auto"/>
                <w:bottom w:val="none" w:sz="0" w:space="0" w:color="auto"/>
                <w:right w:val="none" w:sz="0" w:space="0" w:color="auto"/>
              </w:divBdr>
            </w:div>
            <w:div w:id="541409359">
              <w:marLeft w:val="0"/>
              <w:marRight w:val="0"/>
              <w:marTop w:val="0"/>
              <w:marBottom w:val="0"/>
              <w:divBdr>
                <w:top w:val="none" w:sz="0" w:space="0" w:color="auto"/>
                <w:left w:val="none" w:sz="0" w:space="0" w:color="auto"/>
                <w:bottom w:val="none" w:sz="0" w:space="0" w:color="auto"/>
                <w:right w:val="none" w:sz="0" w:space="0" w:color="auto"/>
              </w:divBdr>
            </w:div>
            <w:div w:id="573198261">
              <w:marLeft w:val="0"/>
              <w:marRight w:val="0"/>
              <w:marTop w:val="0"/>
              <w:marBottom w:val="0"/>
              <w:divBdr>
                <w:top w:val="none" w:sz="0" w:space="0" w:color="auto"/>
                <w:left w:val="none" w:sz="0" w:space="0" w:color="auto"/>
                <w:bottom w:val="none" w:sz="0" w:space="0" w:color="auto"/>
                <w:right w:val="none" w:sz="0" w:space="0" w:color="auto"/>
              </w:divBdr>
            </w:div>
            <w:div w:id="753741988">
              <w:marLeft w:val="0"/>
              <w:marRight w:val="0"/>
              <w:marTop w:val="0"/>
              <w:marBottom w:val="0"/>
              <w:divBdr>
                <w:top w:val="none" w:sz="0" w:space="0" w:color="auto"/>
                <w:left w:val="none" w:sz="0" w:space="0" w:color="auto"/>
                <w:bottom w:val="none" w:sz="0" w:space="0" w:color="auto"/>
                <w:right w:val="none" w:sz="0" w:space="0" w:color="auto"/>
              </w:divBdr>
            </w:div>
            <w:div w:id="762147424">
              <w:marLeft w:val="0"/>
              <w:marRight w:val="0"/>
              <w:marTop w:val="0"/>
              <w:marBottom w:val="0"/>
              <w:divBdr>
                <w:top w:val="none" w:sz="0" w:space="0" w:color="auto"/>
                <w:left w:val="none" w:sz="0" w:space="0" w:color="auto"/>
                <w:bottom w:val="none" w:sz="0" w:space="0" w:color="auto"/>
                <w:right w:val="none" w:sz="0" w:space="0" w:color="auto"/>
              </w:divBdr>
            </w:div>
            <w:div w:id="855268526">
              <w:marLeft w:val="0"/>
              <w:marRight w:val="0"/>
              <w:marTop w:val="0"/>
              <w:marBottom w:val="0"/>
              <w:divBdr>
                <w:top w:val="none" w:sz="0" w:space="0" w:color="auto"/>
                <w:left w:val="none" w:sz="0" w:space="0" w:color="auto"/>
                <w:bottom w:val="none" w:sz="0" w:space="0" w:color="auto"/>
                <w:right w:val="none" w:sz="0" w:space="0" w:color="auto"/>
              </w:divBdr>
            </w:div>
            <w:div w:id="870151220">
              <w:marLeft w:val="0"/>
              <w:marRight w:val="0"/>
              <w:marTop w:val="0"/>
              <w:marBottom w:val="0"/>
              <w:divBdr>
                <w:top w:val="none" w:sz="0" w:space="0" w:color="auto"/>
                <w:left w:val="none" w:sz="0" w:space="0" w:color="auto"/>
                <w:bottom w:val="none" w:sz="0" w:space="0" w:color="auto"/>
                <w:right w:val="none" w:sz="0" w:space="0" w:color="auto"/>
              </w:divBdr>
            </w:div>
            <w:div w:id="926306505">
              <w:marLeft w:val="0"/>
              <w:marRight w:val="0"/>
              <w:marTop w:val="0"/>
              <w:marBottom w:val="0"/>
              <w:divBdr>
                <w:top w:val="none" w:sz="0" w:space="0" w:color="auto"/>
                <w:left w:val="none" w:sz="0" w:space="0" w:color="auto"/>
                <w:bottom w:val="none" w:sz="0" w:space="0" w:color="auto"/>
                <w:right w:val="none" w:sz="0" w:space="0" w:color="auto"/>
              </w:divBdr>
            </w:div>
            <w:div w:id="1018192471">
              <w:marLeft w:val="0"/>
              <w:marRight w:val="0"/>
              <w:marTop w:val="0"/>
              <w:marBottom w:val="0"/>
              <w:divBdr>
                <w:top w:val="none" w:sz="0" w:space="0" w:color="auto"/>
                <w:left w:val="none" w:sz="0" w:space="0" w:color="auto"/>
                <w:bottom w:val="none" w:sz="0" w:space="0" w:color="auto"/>
                <w:right w:val="none" w:sz="0" w:space="0" w:color="auto"/>
              </w:divBdr>
            </w:div>
            <w:div w:id="1019544526">
              <w:marLeft w:val="0"/>
              <w:marRight w:val="0"/>
              <w:marTop w:val="0"/>
              <w:marBottom w:val="0"/>
              <w:divBdr>
                <w:top w:val="none" w:sz="0" w:space="0" w:color="auto"/>
                <w:left w:val="none" w:sz="0" w:space="0" w:color="auto"/>
                <w:bottom w:val="none" w:sz="0" w:space="0" w:color="auto"/>
                <w:right w:val="none" w:sz="0" w:space="0" w:color="auto"/>
              </w:divBdr>
            </w:div>
            <w:div w:id="1348405993">
              <w:marLeft w:val="0"/>
              <w:marRight w:val="0"/>
              <w:marTop w:val="0"/>
              <w:marBottom w:val="0"/>
              <w:divBdr>
                <w:top w:val="none" w:sz="0" w:space="0" w:color="auto"/>
                <w:left w:val="none" w:sz="0" w:space="0" w:color="auto"/>
                <w:bottom w:val="none" w:sz="0" w:space="0" w:color="auto"/>
                <w:right w:val="none" w:sz="0" w:space="0" w:color="auto"/>
              </w:divBdr>
            </w:div>
            <w:div w:id="1397971223">
              <w:marLeft w:val="0"/>
              <w:marRight w:val="0"/>
              <w:marTop w:val="0"/>
              <w:marBottom w:val="0"/>
              <w:divBdr>
                <w:top w:val="none" w:sz="0" w:space="0" w:color="auto"/>
                <w:left w:val="none" w:sz="0" w:space="0" w:color="auto"/>
                <w:bottom w:val="none" w:sz="0" w:space="0" w:color="auto"/>
                <w:right w:val="none" w:sz="0" w:space="0" w:color="auto"/>
              </w:divBdr>
            </w:div>
            <w:div w:id="1408722707">
              <w:marLeft w:val="0"/>
              <w:marRight w:val="0"/>
              <w:marTop w:val="0"/>
              <w:marBottom w:val="0"/>
              <w:divBdr>
                <w:top w:val="none" w:sz="0" w:space="0" w:color="auto"/>
                <w:left w:val="none" w:sz="0" w:space="0" w:color="auto"/>
                <w:bottom w:val="none" w:sz="0" w:space="0" w:color="auto"/>
                <w:right w:val="none" w:sz="0" w:space="0" w:color="auto"/>
              </w:divBdr>
            </w:div>
            <w:div w:id="1458255186">
              <w:marLeft w:val="0"/>
              <w:marRight w:val="0"/>
              <w:marTop w:val="0"/>
              <w:marBottom w:val="0"/>
              <w:divBdr>
                <w:top w:val="none" w:sz="0" w:space="0" w:color="auto"/>
                <w:left w:val="none" w:sz="0" w:space="0" w:color="auto"/>
                <w:bottom w:val="none" w:sz="0" w:space="0" w:color="auto"/>
                <w:right w:val="none" w:sz="0" w:space="0" w:color="auto"/>
              </w:divBdr>
            </w:div>
            <w:div w:id="1677537246">
              <w:marLeft w:val="0"/>
              <w:marRight w:val="0"/>
              <w:marTop w:val="0"/>
              <w:marBottom w:val="0"/>
              <w:divBdr>
                <w:top w:val="none" w:sz="0" w:space="0" w:color="auto"/>
                <w:left w:val="none" w:sz="0" w:space="0" w:color="auto"/>
                <w:bottom w:val="none" w:sz="0" w:space="0" w:color="auto"/>
                <w:right w:val="none" w:sz="0" w:space="0" w:color="auto"/>
              </w:divBdr>
            </w:div>
            <w:div w:id="1837064942">
              <w:marLeft w:val="0"/>
              <w:marRight w:val="0"/>
              <w:marTop w:val="0"/>
              <w:marBottom w:val="0"/>
              <w:divBdr>
                <w:top w:val="none" w:sz="0" w:space="0" w:color="auto"/>
                <w:left w:val="none" w:sz="0" w:space="0" w:color="auto"/>
                <w:bottom w:val="none" w:sz="0" w:space="0" w:color="auto"/>
                <w:right w:val="none" w:sz="0" w:space="0" w:color="auto"/>
              </w:divBdr>
            </w:div>
            <w:div w:id="1988975042">
              <w:marLeft w:val="0"/>
              <w:marRight w:val="0"/>
              <w:marTop w:val="0"/>
              <w:marBottom w:val="0"/>
              <w:divBdr>
                <w:top w:val="none" w:sz="0" w:space="0" w:color="auto"/>
                <w:left w:val="none" w:sz="0" w:space="0" w:color="auto"/>
                <w:bottom w:val="none" w:sz="0" w:space="0" w:color="auto"/>
                <w:right w:val="none" w:sz="0" w:space="0" w:color="auto"/>
              </w:divBdr>
            </w:div>
            <w:div w:id="2002730449">
              <w:marLeft w:val="0"/>
              <w:marRight w:val="0"/>
              <w:marTop w:val="0"/>
              <w:marBottom w:val="0"/>
              <w:divBdr>
                <w:top w:val="none" w:sz="0" w:space="0" w:color="auto"/>
                <w:left w:val="none" w:sz="0" w:space="0" w:color="auto"/>
                <w:bottom w:val="none" w:sz="0" w:space="0" w:color="auto"/>
                <w:right w:val="none" w:sz="0" w:space="0" w:color="auto"/>
              </w:divBdr>
            </w:div>
            <w:div w:id="2030139538">
              <w:marLeft w:val="0"/>
              <w:marRight w:val="0"/>
              <w:marTop w:val="0"/>
              <w:marBottom w:val="0"/>
              <w:divBdr>
                <w:top w:val="none" w:sz="0" w:space="0" w:color="auto"/>
                <w:left w:val="none" w:sz="0" w:space="0" w:color="auto"/>
                <w:bottom w:val="none" w:sz="0" w:space="0" w:color="auto"/>
                <w:right w:val="none" w:sz="0" w:space="0" w:color="auto"/>
              </w:divBdr>
            </w:div>
            <w:div w:id="2065565103">
              <w:marLeft w:val="0"/>
              <w:marRight w:val="0"/>
              <w:marTop w:val="0"/>
              <w:marBottom w:val="0"/>
              <w:divBdr>
                <w:top w:val="none" w:sz="0" w:space="0" w:color="auto"/>
                <w:left w:val="none" w:sz="0" w:space="0" w:color="auto"/>
                <w:bottom w:val="none" w:sz="0" w:space="0" w:color="auto"/>
                <w:right w:val="none" w:sz="0" w:space="0" w:color="auto"/>
              </w:divBdr>
            </w:div>
            <w:div w:id="2084450480">
              <w:marLeft w:val="0"/>
              <w:marRight w:val="0"/>
              <w:marTop w:val="0"/>
              <w:marBottom w:val="0"/>
              <w:divBdr>
                <w:top w:val="none" w:sz="0" w:space="0" w:color="auto"/>
                <w:left w:val="none" w:sz="0" w:space="0" w:color="auto"/>
                <w:bottom w:val="none" w:sz="0" w:space="0" w:color="auto"/>
                <w:right w:val="none" w:sz="0" w:space="0" w:color="auto"/>
              </w:divBdr>
            </w:div>
            <w:div w:id="2106270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6778337">
      <w:bodyDiv w:val="1"/>
      <w:marLeft w:val="0"/>
      <w:marRight w:val="0"/>
      <w:marTop w:val="0"/>
      <w:marBottom w:val="0"/>
      <w:divBdr>
        <w:top w:val="none" w:sz="0" w:space="0" w:color="auto"/>
        <w:left w:val="none" w:sz="0" w:space="0" w:color="auto"/>
        <w:bottom w:val="none" w:sz="0" w:space="0" w:color="auto"/>
        <w:right w:val="none" w:sz="0" w:space="0" w:color="auto"/>
      </w:divBdr>
    </w:div>
    <w:div w:id="565262934">
      <w:bodyDiv w:val="1"/>
      <w:marLeft w:val="0"/>
      <w:marRight w:val="0"/>
      <w:marTop w:val="0"/>
      <w:marBottom w:val="0"/>
      <w:divBdr>
        <w:top w:val="none" w:sz="0" w:space="0" w:color="auto"/>
        <w:left w:val="none" w:sz="0" w:space="0" w:color="auto"/>
        <w:bottom w:val="none" w:sz="0" w:space="0" w:color="auto"/>
        <w:right w:val="none" w:sz="0" w:space="0" w:color="auto"/>
      </w:divBdr>
    </w:div>
    <w:div w:id="565577105">
      <w:bodyDiv w:val="1"/>
      <w:marLeft w:val="0"/>
      <w:marRight w:val="0"/>
      <w:marTop w:val="0"/>
      <w:marBottom w:val="0"/>
      <w:divBdr>
        <w:top w:val="none" w:sz="0" w:space="0" w:color="auto"/>
        <w:left w:val="none" w:sz="0" w:space="0" w:color="auto"/>
        <w:bottom w:val="none" w:sz="0" w:space="0" w:color="auto"/>
        <w:right w:val="none" w:sz="0" w:space="0" w:color="auto"/>
      </w:divBdr>
    </w:div>
    <w:div w:id="616453971">
      <w:bodyDiv w:val="1"/>
      <w:marLeft w:val="0"/>
      <w:marRight w:val="0"/>
      <w:marTop w:val="0"/>
      <w:marBottom w:val="0"/>
      <w:divBdr>
        <w:top w:val="none" w:sz="0" w:space="0" w:color="auto"/>
        <w:left w:val="none" w:sz="0" w:space="0" w:color="auto"/>
        <w:bottom w:val="none" w:sz="0" w:space="0" w:color="auto"/>
        <w:right w:val="none" w:sz="0" w:space="0" w:color="auto"/>
      </w:divBdr>
    </w:div>
    <w:div w:id="1028994399">
      <w:bodyDiv w:val="1"/>
      <w:marLeft w:val="0"/>
      <w:marRight w:val="0"/>
      <w:marTop w:val="0"/>
      <w:marBottom w:val="0"/>
      <w:divBdr>
        <w:top w:val="none" w:sz="0" w:space="0" w:color="auto"/>
        <w:left w:val="none" w:sz="0" w:space="0" w:color="auto"/>
        <w:bottom w:val="none" w:sz="0" w:space="0" w:color="auto"/>
        <w:right w:val="none" w:sz="0" w:space="0" w:color="auto"/>
      </w:divBdr>
    </w:div>
    <w:div w:id="1175807789">
      <w:bodyDiv w:val="1"/>
      <w:marLeft w:val="0"/>
      <w:marRight w:val="0"/>
      <w:marTop w:val="0"/>
      <w:marBottom w:val="0"/>
      <w:divBdr>
        <w:top w:val="none" w:sz="0" w:space="0" w:color="auto"/>
        <w:left w:val="none" w:sz="0" w:space="0" w:color="auto"/>
        <w:bottom w:val="none" w:sz="0" w:space="0" w:color="auto"/>
        <w:right w:val="none" w:sz="0" w:space="0" w:color="auto"/>
      </w:divBdr>
    </w:div>
    <w:div w:id="1295327775">
      <w:bodyDiv w:val="1"/>
      <w:marLeft w:val="0"/>
      <w:marRight w:val="0"/>
      <w:marTop w:val="0"/>
      <w:marBottom w:val="0"/>
      <w:divBdr>
        <w:top w:val="none" w:sz="0" w:space="0" w:color="auto"/>
        <w:left w:val="none" w:sz="0" w:space="0" w:color="auto"/>
        <w:bottom w:val="none" w:sz="0" w:space="0" w:color="auto"/>
        <w:right w:val="none" w:sz="0" w:space="0" w:color="auto"/>
      </w:divBdr>
    </w:div>
    <w:div w:id="1360428623">
      <w:bodyDiv w:val="1"/>
      <w:marLeft w:val="0"/>
      <w:marRight w:val="0"/>
      <w:marTop w:val="0"/>
      <w:marBottom w:val="0"/>
      <w:divBdr>
        <w:top w:val="none" w:sz="0" w:space="0" w:color="auto"/>
        <w:left w:val="none" w:sz="0" w:space="0" w:color="auto"/>
        <w:bottom w:val="none" w:sz="0" w:space="0" w:color="auto"/>
        <w:right w:val="none" w:sz="0" w:space="0" w:color="auto"/>
      </w:divBdr>
    </w:div>
    <w:div w:id="1469937533">
      <w:bodyDiv w:val="1"/>
      <w:marLeft w:val="0"/>
      <w:marRight w:val="0"/>
      <w:marTop w:val="0"/>
      <w:marBottom w:val="0"/>
      <w:divBdr>
        <w:top w:val="none" w:sz="0" w:space="0" w:color="auto"/>
        <w:left w:val="none" w:sz="0" w:space="0" w:color="auto"/>
        <w:bottom w:val="none" w:sz="0" w:space="0" w:color="auto"/>
        <w:right w:val="none" w:sz="0" w:space="0" w:color="auto"/>
      </w:divBdr>
    </w:div>
    <w:div w:id="1603030199">
      <w:bodyDiv w:val="1"/>
      <w:marLeft w:val="0"/>
      <w:marRight w:val="0"/>
      <w:marTop w:val="0"/>
      <w:marBottom w:val="0"/>
      <w:divBdr>
        <w:top w:val="none" w:sz="0" w:space="0" w:color="auto"/>
        <w:left w:val="none" w:sz="0" w:space="0" w:color="auto"/>
        <w:bottom w:val="none" w:sz="0" w:space="0" w:color="auto"/>
        <w:right w:val="none" w:sz="0" w:space="0" w:color="auto"/>
      </w:divBdr>
      <w:divsChild>
        <w:div w:id="65617236">
          <w:marLeft w:val="720"/>
          <w:marRight w:val="0"/>
          <w:marTop w:val="0"/>
          <w:marBottom w:val="0"/>
          <w:divBdr>
            <w:top w:val="none" w:sz="0" w:space="0" w:color="auto"/>
            <w:left w:val="none" w:sz="0" w:space="0" w:color="auto"/>
            <w:bottom w:val="none" w:sz="0" w:space="0" w:color="auto"/>
            <w:right w:val="none" w:sz="0" w:space="0" w:color="auto"/>
          </w:divBdr>
          <w:divsChild>
            <w:div w:id="865603925">
              <w:marLeft w:val="0"/>
              <w:marRight w:val="150"/>
              <w:marTop w:val="105"/>
              <w:marBottom w:val="105"/>
              <w:divBdr>
                <w:top w:val="none" w:sz="0" w:space="0" w:color="auto"/>
                <w:left w:val="none" w:sz="0" w:space="0" w:color="auto"/>
                <w:bottom w:val="none" w:sz="0" w:space="0" w:color="auto"/>
                <w:right w:val="none" w:sz="0" w:space="0" w:color="auto"/>
              </w:divBdr>
            </w:div>
          </w:divsChild>
        </w:div>
        <w:div w:id="111363651">
          <w:marLeft w:val="720"/>
          <w:marRight w:val="0"/>
          <w:marTop w:val="0"/>
          <w:marBottom w:val="0"/>
          <w:divBdr>
            <w:top w:val="none" w:sz="0" w:space="0" w:color="auto"/>
            <w:left w:val="none" w:sz="0" w:space="0" w:color="auto"/>
            <w:bottom w:val="none" w:sz="0" w:space="0" w:color="auto"/>
            <w:right w:val="none" w:sz="0" w:space="0" w:color="auto"/>
          </w:divBdr>
          <w:divsChild>
            <w:div w:id="328289272">
              <w:marLeft w:val="0"/>
              <w:marRight w:val="150"/>
              <w:marTop w:val="105"/>
              <w:marBottom w:val="105"/>
              <w:divBdr>
                <w:top w:val="none" w:sz="0" w:space="0" w:color="auto"/>
                <w:left w:val="none" w:sz="0" w:space="0" w:color="auto"/>
                <w:bottom w:val="none" w:sz="0" w:space="0" w:color="auto"/>
                <w:right w:val="none" w:sz="0" w:space="0" w:color="auto"/>
              </w:divBdr>
            </w:div>
          </w:divsChild>
        </w:div>
        <w:div w:id="255359729">
          <w:marLeft w:val="720"/>
          <w:marRight w:val="0"/>
          <w:marTop w:val="0"/>
          <w:marBottom w:val="0"/>
          <w:divBdr>
            <w:top w:val="none" w:sz="0" w:space="0" w:color="auto"/>
            <w:left w:val="none" w:sz="0" w:space="0" w:color="auto"/>
            <w:bottom w:val="none" w:sz="0" w:space="0" w:color="auto"/>
            <w:right w:val="none" w:sz="0" w:space="0" w:color="auto"/>
          </w:divBdr>
          <w:divsChild>
            <w:div w:id="1248078638">
              <w:marLeft w:val="0"/>
              <w:marRight w:val="150"/>
              <w:marTop w:val="105"/>
              <w:marBottom w:val="105"/>
              <w:divBdr>
                <w:top w:val="none" w:sz="0" w:space="0" w:color="auto"/>
                <w:left w:val="none" w:sz="0" w:space="0" w:color="auto"/>
                <w:bottom w:val="none" w:sz="0" w:space="0" w:color="auto"/>
                <w:right w:val="none" w:sz="0" w:space="0" w:color="auto"/>
              </w:divBdr>
            </w:div>
          </w:divsChild>
        </w:div>
        <w:div w:id="296227029">
          <w:marLeft w:val="720"/>
          <w:marRight w:val="0"/>
          <w:marTop w:val="0"/>
          <w:marBottom w:val="0"/>
          <w:divBdr>
            <w:top w:val="none" w:sz="0" w:space="0" w:color="auto"/>
            <w:left w:val="none" w:sz="0" w:space="0" w:color="auto"/>
            <w:bottom w:val="none" w:sz="0" w:space="0" w:color="auto"/>
            <w:right w:val="none" w:sz="0" w:space="0" w:color="auto"/>
          </w:divBdr>
          <w:divsChild>
            <w:div w:id="1822234849">
              <w:marLeft w:val="0"/>
              <w:marRight w:val="150"/>
              <w:marTop w:val="105"/>
              <w:marBottom w:val="105"/>
              <w:divBdr>
                <w:top w:val="none" w:sz="0" w:space="0" w:color="auto"/>
                <w:left w:val="none" w:sz="0" w:space="0" w:color="auto"/>
                <w:bottom w:val="none" w:sz="0" w:space="0" w:color="auto"/>
                <w:right w:val="none" w:sz="0" w:space="0" w:color="auto"/>
              </w:divBdr>
            </w:div>
          </w:divsChild>
        </w:div>
        <w:div w:id="309135888">
          <w:marLeft w:val="720"/>
          <w:marRight w:val="0"/>
          <w:marTop w:val="0"/>
          <w:marBottom w:val="0"/>
          <w:divBdr>
            <w:top w:val="none" w:sz="0" w:space="0" w:color="auto"/>
            <w:left w:val="none" w:sz="0" w:space="0" w:color="auto"/>
            <w:bottom w:val="none" w:sz="0" w:space="0" w:color="auto"/>
            <w:right w:val="none" w:sz="0" w:space="0" w:color="auto"/>
          </w:divBdr>
          <w:divsChild>
            <w:div w:id="358967664">
              <w:marLeft w:val="0"/>
              <w:marRight w:val="150"/>
              <w:marTop w:val="105"/>
              <w:marBottom w:val="105"/>
              <w:divBdr>
                <w:top w:val="none" w:sz="0" w:space="0" w:color="auto"/>
                <w:left w:val="none" w:sz="0" w:space="0" w:color="auto"/>
                <w:bottom w:val="none" w:sz="0" w:space="0" w:color="auto"/>
                <w:right w:val="none" w:sz="0" w:space="0" w:color="auto"/>
              </w:divBdr>
            </w:div>
          </w:divsChild>
        </w:div>
        <w:div w:id="321934099">
          <w:marLeft w:val="720"/>
          <w:marRight w:val="0"/>
          <w:marTop w:val="0"/>
          <w:marBottom w:val="0"/>
          <w:divBdr>
            <w:top w:val="none" w:sz="0" w:space="0" w:color="auto"/>
            <w:left w:val="none" w:sz="0" w:space="0" w:color="auto"/>
            <w:bottom w:val="none" w:sz="0" w:space="0" w:color="auto"/>
            <w:right w:val="none" w:sz="0" w:space="0" w:color="auto"/>
          </w:divBdr>
          <w:divsChild>
            <w:div w:id="1611861397">
              <w:marLeft w:val="0"/>
              <w:marRight w:val="150"/>
              <w:marTop w:val="105"/>
              <w:marBottom w:val="105"/>
              <w:divBdr>
                <w:top w:val="none" w:sz="0" w:space="0" w:color="auto"/>
                <w:left w:val="none" w:sz="0" w:space="0" w:color="auto"/>
                <w:bottom w:val="none" w:sz="0" w:space="0" w:color="auto"/>
                <w:right w:val="none" w:sz="0" w:space="0" w:color="auto"/>
              </w:divBdr>
            </w:div>
          </w:divsChild>
        </w:div>
        <w:div w:id="338197239">
          <w:marLeft w:val="720"/>
          <w:marRight w:val="0"/>
          <w:marTop w:val="0"/>
          <w:marBottom w:val="0"/>
          <w:divBdr>
            <w:top w:val="none" w:sz="0" w:space="0" w:color="auto"/>
            <w:left w:val="none" w:sz="0" w:space="0" w:color="auto"/>
            <w:bottom w:val="none" w:sz="0" w:space="0" w:color="auto"/>
            <w:right w:val="none" w:sz="0" w:space="0" w:color="auto"/>
          </w:divBdr>
          <w:divsChild>
            <w:div w:id="1683162109">
              <w:marLeft w:val="0"/>
              <w:marRight w:val="150"/>
              <w:marTop w:val="105"/>
              <w:marBottom w:val="105"/>
              <w:divBdr>
                <w:top w:val="none" w:sz="0" w:space="0" w:color="auto"/>
                <w:left w:val="none" w:sz="0" w:space="0" w:color="auto"/>
                <w:bottom w:val="none" w:sz="0" w:space="0" w:color="auto"/>
                <w:right w:val="none" w:sz="0" w:space="0" w:color="auto"/>
              </w:divBdr>
            </w:div>
          </w:divsChild>
        </w:div>
        <w:div w:id="371879515">
          <w:marLeft w:val="720"/>
          <w:marRight w:val="0"/>
          <w:marTop w:val="0"/>
          <w:marBottom w:val="0"/>
          <w:divBdr>
            <w:top w:val="none" w:sz="0" w:space="0" w:color="auto"/>
            <w:left w:val="none" w:sz="0" w:space="0" w:color="auto"/>
            <w:bottom w:val="none" w:sz="0" w:space="0" w:color="auto"/>
            <w:right w:val="none" w:sz="0" w:space="0" w:color="auto"/>
          </w:divBdr>
          <w:divsChild>
            <w:div w:id="637078926">
              <w:marLeft w:val="0"/>
              <w:marRight w:val="150"/>
              <w:marTop w:val="105"/>
              <w:marBottom w:val="105"/>
              <w:divBdr>
                <w:top w:val="none" w:sz="0" w:space="0" w:color="auto"/>
                <w:left w:val="none" w:sz="0" w:space="0" w:color="auto"/>
                <w:bottom w:val="none" w:sz="0" w:space="0" w:color="auto"/>
                <w:right w:val="none" w:sz="0" w:space="0" w:color="auto"/>
              </w:divBdr>
            </w:div>
          </w:divsChild>
        </w:div>
        <w:div w:id="476070582">
          <w:marLeft w:val="720"/>
          <w:marRight w:val="0"/>
          <w:marTop w:val="0"/>
          <w:marBottom w:val="0"/>
          <w:divBdr>
            <w:top w:val="none" w:sz="0" w:space="0" w:color="auto"/>
            <w:left w:val="none" w:sz="0" w:space="0" w:color="auto"/>
            <w:bottom w:val="none" w:sz="0" w:space="0" w:color="auto"/>
            <w:right w:val="none" w:sz="0" w:space="0" w:color="auto"/>
          </w:divBdr>
          <w:divsChild>
            <w:div w:id="1397818866">
              <w:marLeft w:val="0"/>
              <w:marRight w:val="150"/>
              <w:marTop w:val="105"/>
              <w:marBottom w:val="105"/>
              <w:divBdr>
                <w:top w:val="none" w:sz="0" w:space="0" w:color="auto"/>
                <w:left w:val="none" w:sz="0" w:space="0" w:color="auto"/>
                <w:bottom w:val="none" w:sz="0" w:space="0" w:color="auto"/>
                <w:right w:val="none" w:sz="0" w:space="0" w:color="auto"/>
              </w:divBdr>
            </w:div>
          </w:divsChild>
        </w:div>
        <w:div w:id="654993845">
          <w:marLeft w:val="720"/>
          <w:marRight w:val="0"/>
          <w:marTop w:val="0"/>
          <w:marBottom w:val="0"/>
          <w:divBdr>
            <w:top w:val="none" w:sz="0" w:space="0" w:color="auto"/>
            <w:left w:val="none" w:sz="0" w:space="0" w:color="auto"/>
            <w:bottom w:val="none" w:sz="0" w:space="0" w:color="auto"/>
            <w:right w:val="none" w:sz="0" w:space="0" w:color="auto"/>
          </w:divBdr>
          <w:divsChild>
            <w:div w:id="1710377963">
              <w:marLeft w:val="0"/>
              <w:marRight w:val="150"/>
              <w:marTop w:val="105"/>
              <w:marBottom w:val="105"/>
              <w:divBdr>
                <w:top w:val="none" w:sz="0" w:space="0" w:color="auto"/>
                <w:left w:val="none" w:sz="0" w:space="0" w:color="auto"/>
                <w:bottom w:val="none" w:sz="0" w:space="0" w:color="auto"/>
                <w:right w:val="none" w:sz="0" w:space="0" w:color="auto"/>
              </w:divBdr>
            </w:div>
          </w:divsChild>
        </w:div>
        <w:div w:id="662316384">
          <w:marLeft w:val="720"/>
          <w:marRight w:val="0"/>
          <w:marTop w:val="0"/>
          <w:marBottom w:val="0"/>
          <w:divBdr>
            <w:top w:val="none" w:sz="0" w:space="0" w:color="auto"/>
            <w:left w:val="none" w:sz="0" w:space="0" w:color="auto"/>
            <w:bottom w:val="none" w:sz="0" w:space="0" w:color="auto"/>
            <w:right w:val="none" w:sz="0" w:space="0" w:color="auto"/>
          </w:divBdr>
          <w:divsChild>
            <w:div w:id="1823697401">
              <w:marLeft w:val="0"/>
              <w:marRight w:val="150"/>
              <w:marTop w:val="105"/>
              <w:marBottom w:val="105"/>
              <w:divBdr>
                <w:top w:val="none" w:sz="0" w:space="0" w:color="auto"/>
                <w:left w:val="none" w:sz="0" w:space="0" w:color="auto"/>
                <w:bottom w:val="none" w:sz="0" w:space="0" w:color="auto"/>
                <w:right w:val="none" w:sz="0" w:space="0" w:color="auto"/>
              </w:divBdr>
            </w:div>
          </w:divsChild>
        </w:div>
        <w:div w:id="939263276">
          <w:marLeft w:val="720"/>
          <w:marRight w:val="0"/>
          <w:marTop w:val="0"/>
          <w:marBottom w:val="0"/>
          <w:divBdr>
            <w:top w:val="none" w:sz="0" w:space="0" w:color="auto"/>
            <w:left w:val="none" w:sz="0" w:space="0" w:color="auto"/>
            <w:bottom w:val="none" w:sz="0" w:space="0" w:color="auto"/>
            <w:right w:val="none" w:sz="0" w:space="0" w:color="auto"/>
          </w:divBdr>
          <w:divsChild>
            <w:div w:id="143015044">
              <w:marLeft w:val="0"/>
              <w:marRight w:val="150"/>
              <w:marTop w:val="105"/>
              <w:marBottom w:val="105"/>
              <w:divBdr>
                <w:top w:val="none" w:sz="0" w:space="0" w:color="auto"/>
                <w:left w:val="none" w:sz="0" w:space="0" w:color="auto"/>
                <w:bottom w:val="none" w:sz="0" w:space="0" w:color="auto"/>
                <w:right w:val="none" w:sz="0" w:space="0" w:color="auto"/>
              </w:divBdr>
            </w:div>
          </w:divsChild>
        </w:div>
        <w:div w:id="950472674">
          <w:marLeft w:val="720"/>
          <w:marRight w:val="0"/>
          <w:marTop w:val="0"/>
          <w:marBottom w:val="0"/>
          <w:divBdr>
            <w:top w:val="none" w:sz="0" w:space="0" w:color="auto"/>
            <w:left w:val="none" w:sz="0" w:space="0" w:color="auto"/>
            <w:bottom w:val="none" w:sz="0" w:space="0" w:color="auto"/>
            <w:right w:val="none" w:sz="0" w:space="0" w:color="auto"/>
          </w:divBdr>
          <w:divsChild>
            <w:div w:id="602689636">
              <w:marLeft w:val="0"/>
              <w:marRight w:val="150"/>
              <w:marTop w:val="105"/>
              <w:marBottom w:val="105"/>
              <w:divBdr>
                <w:top w:val="none" w:sz="0" w:space="0" w:color="auto"/>
                <w:left w:val="none" w:sz="0" w:space="0" w:color="auto"/>
                <w:bottom w:val="none" w:sz="0" w:space="0" w:color="auto"/>
                <w:right w:val="none" w:sz="0" w:space="0" w:color="auto"/>
              </w:divBdr>
            </w:div>
          </w:divsChild>
        </w:div>
        <w:div w:id="960765334">
          <w:marLeft w:val="720"/>
          <w:marRight w:val="0"/>
          <w:marTop w:val="0"/>
          <w:marBottom w:val="0"/>
          <w:divBdr>
            <w:top w:val="none" w:sz="0" w:space="0" w:color="auto"/>
            <w:left w:val="none" w:sz="0" w:space="0" w:color="auto"/>
            <w:bottom w:val="none" w:sz="0" w:space="0" w:color="auto"/>
            <w:right w:val="none" w:sz="0" w:space="0" w:color="auto"/>
          </w:divBdr>
          <w:divsChild>
            <w:div w:id="4981204">
              <w:marLeft w:val="0"/>
              <w:marRight w:val="150"/>
              <w:marTop w:val="105"/>
              <w:marBottom w:val="105"/>
              <w:divBdr>
                <w:top w:val="none" w:sz="0" w:space="0" w:color="auto"/>
                <w:left w:val="none" w:sz="0" w:space="0" w:color="auto"/>
                <w:bottom w:val="none" w:sz="0" w:space="0" w:color="auto"/>
                <w:right w:val="none" w:sz="0" w:space="0" w:color="auto"/>
              </w:divBdr>
            </w:div>
          </w:divsChild>
        </w:div>
        <w:div w:id="984817535">
          <w:marLeft w:val="720"/>
          <w:marRight w:val="0"/>
          <w:marTop w:val="0"/>
          <w:marBottom w:val="0"/>
          <w:divBdr>
            <w:top w:val="none" w:sz="0" w:space="0" w:color="auto"/>
            <w:left w:val="none" w:sz="0" w:space="0" w:color="auto"/>
            <w:bottom w:val="none" w:sz="0" w:space="0" w:color="auto"/>
            <w:right w:val="none" w:sz="0" w:space="0" w:color="auto"/>
          </w:divBdr>
        </w:div>
        <w:div w:id="1313564412">
          <w:marLeft w:val="720"/>
          <w:marRight w:val="0"/>
          <w:marTop w:val="0"/>
          <w:marBottom w:val="0"/>
          <w:divBdr>
            <w:top w:val="none" w:sz="0" w:space="0" w:color="auto"/>
            <w:left w:val="none" w:sz="0" w:space="0" w:color="auto"/>
            <w:bottom w:val="none" w:sz="0" w:space="0" w:color="auto"/>
            <w:right w:val="none" w:sz="0" w:space="0" w:color="auto"/>
          </w:divBdr>
          <w:divsChild>
            <w:div w:id="378826211">
              <w:marLeft w:val="0"/>
              <w:marRight w:val="150"/>
              <w:marTop w:val="105"/>
              <w:marBottom w:val="105"/>
              <w:divBdr>
                <w:top w:val="none" w:sz="0" w:space="0" w:color="auto"/>
                <w:left w:val="none" w:sz="0" w:space="0" w:color="auto"/>
                <w:bottom w:val="none" w:sz="0" w:space="0" w:color="auto"/>
                <w:right w:val="none" w:sz="0" w:space="0" w:color="auto"/>
              </w:divBdr>
            </w:div>
          </w:divsChild>
        </w:div>
        <w:div w:id="1338922188">
          <w:marLeft w:val="720"/>
          <w:marRight w:val="0"/>
          <w:marTop w:val="0"/>
          <w:marBottom w:val="0"/>
          <w:divBdr>
            <w:top w:val="none" w:sz="0" w:space="0" w:color="auto"/>
            <w:left w:val="none" w:sz="0" w:space="0" w:color="auto"/>
            <w:bottom w:val="none" w:sz="0" w:space="0" w:color="auto"/>
            <w:right w:val="none" w:sz="0" w:space="0" w:color="auto"/>
          </w:divBdr>
          <w:divsChild>
            <w:div w:id="105279064">
              <w:marLeft w:val="0"/>
              <w:marRight w:val="150"/>
              <w:marTop w:val="105"/>
              <w:marBottom w:val="105"/>
              <w:divBdr>
                <w:top w:val="none" w:sz="0" w:space="0" w:color="auto"/>
                <w:left w:val="none" w:sz="0" w:space="0" w:color="auto"/>
                <w:bottom w:val="none" w:sz="0" w:space="0" w:color="auto"/>
                <w:right w:val="none" w:sz="0" w:space="0" w:color="auto"/>
              </w:divBdr>
            </w:div>
          </w:divsChild>
        </w:div>
        <w:div w:id="1360930285">
          <w:marLeft w:val="720"/>
          <w:marRight w:val="0"/>
          <w:marTop w:val="0"/>
          <w:marBottom w:val="0"/>
          <w:divBdr>
            <w:top w:val="none" w:sz="0" w:space="0" w:color="auto"/>
            <w:left w:val="none" w:sz="0" w:space="0" w:color="auto"/>
            <w:bottom w:val="none" w:sz="0" w:space="0" w:color="auto"/>
            <w:right w:val="none" w:sz="0" w:space="0" w:color="auto"/>
          </w:divBdr>
          <w:divsChild>
            <w:div w:id="253126752">
              <w:marLeft w:val="0"/>
              <w:marRight w:val="150"/>
              <w:marTop w:val="105"/>
              <w:marBottom w:val="105"/>
              <w:divBdr>
                <w:top w:val="none" w:sz="0" w:space="0" w:color="auto"/>
                <w:left w:val="none" w:sz="0" w:space="0" w:color="auto"/>
                <w:bottom w:val="none" w:sz="0" w:space="0" w:color="auto"/>
                <w:right w:val="none" w:sz="0" w:space="0" w:color="auto"/>
              </w:divBdr>
            </w:div>
          </w:divsChild>
        </w:div>
        <w:div w:id="1389299821">
          <w:marLeft w:val="720"/>
          <w:marRight w:val="0"/>
          <w:marTop w:val="0"/>
          <w:marBottom w:val="0"/>
          <w:divBdr>
            <w:top w:val="none" w:sz="0" w:space="0" w:color="auto"/>
            <w:left w:val="none" w:sz="0" w:space="0" w:color="auto"/>
            <w:bottom w:val="none" w:sz="0" w:space="0" w:color="auto"/>
            <w:right w:val="none" w:sz="0" w:space="0" w:color="auto"/>
          </w:divBdr>
          <w:divsChild>
            <w:div w:id="49614531">
              <w:marLeft w:val="0"/>
              <w:marRight w:val="150"/>
              <w:marTop w:val="105"/>
              <w:marBottom w:val="105"/>
              <w:divBdr>
                <w:top w:val="none" w:sz="0" w:space="0" w:color="auto"/>
                <w:left w:val="none" w:sz="0" w:space="0" w:color="auto"/>
                <w:bottom w:val="none" w:sz="0" w:space="0" w:color="auto"/>
                <w:right w:val="none" w:sz="0" w:space="0" w:color="auto"/>
              </w:divBdr>
            </w:div>
          </w:divsChild>
        </w:div>
        <w:div w:id="1486357870">
          <w:marLeft w:val="720"/>
          <w:marRight w:val="0"/>
          <w:marTop w:val="0"/>
          <w:marBottom w:val="0"/>
          <w:divBdr>
            <w:top w:val="none" w:sz="0" w:space="0" w:color="auto"/>
            <w:left w:val="none" w:sz="0" w:space="0" w:color="auto"/>
            <w:bottom w:val="none" w:sz="0" w:space="0" w:color="auto"/>
            <w:right w:val="none" w:sz="0" w:space="0" w:color="auto"/>
          </w:divBdr>
          <w:divsChild>
            <w:div w:id="1789859313">
              <w:marLeft w:val="0"/>
              <w:marRight w:val="150"/>
              <w:marTop w:val="105"/>
              <w:marBottom w:val="105"/>
              <w:divBdr>
                <w:top w:val="none" w:sz="0" w:space="0" w:color="auto"/>
                <w:left w:val="none" w:sz="0" w:space="0" w:color="auto"/>
                <w:bottom w:val="none" w:sz="0" w:space="0" w:color="auto"/>
                <w:right w:val="none" w:sz="0" w:space="0" w:color="auto"/>
              </w:divBdr>
            </w:div>
          </w:divsChild>
        </w:div>
        <w:div w:id="1497529020">
          <w:marLeft w:val="720"/>
          <w:marRight w:val="0"/>
          <w:marTop w:val="0"/>
          <w:marBottom w:val="0"/>
          <w:divBdr>
            <w:top w:val="none" w:sz="0" w:space="0" w:color="auto"/>
            <w:left w:val="none" w:sz="0" w:space="0" w:color="auto"/>
            <w:bottom w:val="none" w:sz="0" w:space="0" w:color="auto"/>
            <w:right w:val="none" w:sz="0" w:space="0" w:color="auto"/>
          </w:divBdr>
          <w:divsChild>
            <w:div w:id="433482752">
              <w:marLeft w:val="0"/>
              <w:marRight w:val="150"/>
              <w:marTop w:val="105"/>
              <w:marBottom w:val="105"/>
              <w:divBdr>
                <w:top w:val="none" w:sz="0" w:space="0" w:color="auto"/>
                <w:left w:val="none" w:sz="0" w:space="0" w:color="auto"/>
                <w:bottom w:val="none" w:sz="0" w:space="0" w:color="auto"/>
                <w:right w:val="none" w:sz="0" w:space="0" w:color="auto"/>
              </w:divBdr>
            </w:div>
          </w:divsChild>
        </w:div>
        <w:div w:id="1535457671">
          <w:marLeft w:val="720"/>
          <w:marRight w:val="0"/>
          <w:marTop w:val="0"/>
          <w:marBottom w:val="0"/>
          <w:divBdr>
            <w:top w:val="none" w:sz="0" w:space="0" w:color="auto"/>
            <w:left w:val="none" w:sz="0" w:space="0" w:color="auto"/>
            <w:bottom w:val="none" w:sz="0" w:space="0" w:color="auto"/>
            <w:right w:val="none" w:sz="0" w:space="0" w:color="auto"/>
          </w:divBdr>
          <w:divsChild>
            <w:div w:id="925109168">
              <w:marLeft w:val="0"/>
              <w:marRight w:val="150"/>
              <w:marTop w:val="105"/>
              <w:marBottom w:val="105"/>
              <w:divBdr>
                <w:top w:val="none" w:sz="0" w:space="0" w:color="auto"/>
                <w:left w:val="none" w:sz="0" w:space="0" w:color="auto"/>
                <w:bottom w:val="none" w:sz="0" w:space="0" w:color="auto"/>
                <w:right w:val="none" w:sz="0" w:space="0" w:color="auto"/>
              </w:divBdr>
            </w:div>
          </w:divsChild>
        </w:div>
        <w:div w:id="1560823893">
          <w:marLeft w:val="720"/>
          <w:marRight w:val="0"/>
          <w:marTop w:val="0"/>
          <w:marBottom w:val="0"/>
          <w:divBdr>
            <w:top w:val="none" w:sz="0" w:space="0" w:color="auto"/>
            <w:left w:val="none" w:sz="0" w:space="0" w:color="auto"/>
            <w:bottom w:val="none" w:sz="0" w:space="0" w:color="auto"/>
            <w:right w:val="none" w:sz="0" w:space="0" w:color="auto"/>
          </w:divBdr>
          <w:divsChild>
            <w:div w:id="1169830578">
              <w:marLeft w:val="0"/>
              <w:marRight w:val="150"/>
              <w:marTop w:val="105"/>
              <w:marBottom w:val="105"/>
              <w:divBdr>
                <w:top w:val="none" w:sz="0" w:space="0" w:color="auto"/>
                <w:left w:val="none" w:sz="0" w:space="0" w:color="auto"/>
                <w:bottom w:val="none" w:sz="0" w:space="0" w:color="auto"/>
                <w:right w:val="none" w:sz="0" w:space="0" w:color="auto"/>
              </w:divBdr>
            </w:div>
          </w:divsChild>
        </w:div>
        <w:div w:id="1618216206">
          <w:marLeft w:val="720"/>
          <w:marRight w:val="0"/>
          <w:marTop w:val="0"/>
          <w:marBottom w:val="0"/>
          <w:divBdr>
            <w:top w:val="none" w:sz="0" w:space="0" w:color="auto"/>
            <w:left w:val="none" w:sz="0" w:space="0" w:color="auto"/>
            <w:bottom w:val="none" w:sz="0" w:space="0" w:color="auto"/>
            <w:right w:val="none" w:sz="0" w:space="0" w:color="auto"/>
          </w:divBdr>
          <w:divsChild>
            <w:div w:id="776678138">
              <w:marLeft w:val="0"/>
              <w:marRight w:val="150"/>
              <w:marTop w:val="105"/>
              <w:marBottom w:val="105"/>
              <w:divBdr>
                <w:top w:val="none" w:sz="0" w:space="0" w:color="auto"/>
                <w:left w:val="none" w:sz="0" w:space="0" w:color="auto"/>
                <w:bottom w:val="none" w:sz="0" w:space="0" w:color="auto"/>
                <w:right w:val="none" w:sz="0" w:space="0" w:color="auto"/>
              </w:divBdr>
            </w:div>
          </w:divsChild>
        </w:div>
        <w:div w:id="1689598390">
          <w:marLeft w:val="720"/>
          <w:marRight w:val="0"/>
          <w:marTop w:val="0"/>
          <w:marBottom w:val="0"/>
          <w:divBdr>
            <w:top w:val="none" w:sz="0" w:space="0" w:color="auto"/>
            <w:left w:val="none" w:sz="0" w:space="0" w:color="auto"/>
            <w:bottom w:val="none" w:sz="0" w:space="0" w:color="auto"/>
            <w:right w:val="none" w:sz="0" w:space="0" w:color="auto"/>
          </w:divBdr>
          <w:divsChild>
            <w:div w:id="633827268">
              <w:marLeft w:val="0"/>
              <w:marRight w:val="150"/>
              <w:marTop w:val="105"/>
              <w:marBottom w:val="105"/>
              <w:divBdr>
                <w:top w:val="none" w:sz="0" w:space="0" w:color="auto"/>
                <w:left w:val="none" w:sz="0" w:space="0" w:color="auto"/>
                <w:bottom w:val="none" w:sz="0" w:space="0" w:color="auto"/>
                <w:right w:val="none" w:sz="0" w:space="0" w:color="auto"/>
              </w:divBdr>
            </w:div>
          </w:divsChild>
        </w:div>
        <w:div w:id="1755736624">
          <w:marLeft w:val="720"/>
          <w:marRight w:val="0"/>
          <w:marTop w:val="0"/>
          <w:marBottom w:val="0"/>
          <w:divBdr>
            <w:top w:val="none" w:sz="0" w:space="0" w:color="auto"/>
            <w:left w:val="none" w:sz="0" w:space="0" w:color="auto"/>
            <w:bottom w:val="none" w:sz="0" w:space="0" w:color="auto"/>
            <w:right w:val="none" w:sz="0" w:space="0" w:color="auto"/>
          </w:divBdr>
          <w:divsChild>
            <w:div w:id="1684282936">
              <w:marLeft w:val="0"/>
              <w:marRight w:val="150"/>
              <w:marTop w:val="105"/>
              <w:marBottom w:val="105"/>
              <w:divBdr>
                <w:top w:val="none" w:sz="0" w:space="0" w:color="auto"/>
                <w:left w:val="none" w:sz="0" w:space="0" w:color="auto"/>
                <w:bottom w:val="none" w:sz="0" w:space="0" w:color="auto"/>
                <w:right w:val="none" w:sz="0" w:space="0" w:color="auto"/>
              </w:divBdr>
            </w:div>
          </w:divsChild>
        </w:div>
        <w:div w:id="1849246481">
          <w:marLeft w:val="720"/>
          <w:marRight w:val="0"/>
          <w:marTop w:val="0"/>
          <w:marBottom w:val="0"/>
          <w:divBdr>
            <w:top w:val="none" w:sz="0" w:space="0" w:color="auto"/>
            <w:left w:val="none" w:sz="0" w:space="0" w:color="auto"/>
            <w:bottom w:val="none" w:sz="0" w:space="0" w:color="auto"/>
            <w:right w:val="none" w:sz="0" w:space="0" w:color="auto"/>
          </w:divBdr>
          <w:divsChild>
            <w:div w:id="1759669098">
              <w:marLeft w:val="0"/>
              <w:marRight w:val="150"/>
              <w:marTop w:val="105"/>
              <w:marBottom w:val="105"/>
              <w:divBdr>
                <w:top w:val="none" w:sz="0" w:space="0" w:color="auto"/>
                <w:left w:val="none" w:sz="0" w:space="0" w:color="auto"/>
                <w:bottom w:val="none" w:sz="0" w:space="0" w:color="auto"/>
                <w:right w:val="none" w:sz="0" w:space="0" w:color="auto"/>
              </w:divBdr>
            </w:div>
          </w:divsChild>
        </w:div>
        <w:div w:id="2039116972">
          <w:marLeft w:val="720"/>
          <w:marRight w:val="0"/>
          <w:marTop w:val="0"/>
          <w:marBottom w:val="0"/>
          <w:divBdr>
            <w:top w:val="none" w:sz="0" w:space="0" w:color="auto"/>
            <w:left w:val="none" w:sz="0" w:space="0" w:color="auto"/>
            <w:bottom w:val="none" w:sz="0" w:space="0" w:color="auto"/>
            <w:right w:val="none" w:sz="0" w:space="0" w:color="auto"/>
          </w:divBdr>
          <w:divsChild>
            <w:div w:id="813260182">
              <w:marLeft w:val="0"/>
              <w:marRight w:val="150"/>
              <w:marTop w:val="105"/>
              <w:marBottom w:val="105"/>
              <w:divBdr>
                <w:top w:val="none" w:sz="0" w:space="0" w:color="auto"/>
                <w:left w:val="none" w:sz="0" w:space="0" w:color="auto"/>
                <w:bottom w:val="none" w:sz="0" w:space="0" w:color="auto"/>
                <w:right w:val="none" w:sz="0" w:space="0" w:color="auto"/>
              </w:divBdr>
            </w:div>
          </w:divsChild>
        </w:div>
        <w:div w:id="2049718558">
          <w:marLeft w:val="720"/>
          <w:marRight w:val="0"/>
          <w:marTop w:val="0"/>
          <w:marBottom w:val="0"/>
          <w:divBdr>
            <w:top w:val="none" w:sz="0" w:space="0" w:color="auto"/>
            <w:left w:val="none" w:sz="0" w:space="0" w:color="auto"/>
            <w:bottom w:val="none" w:sz="0" w:space="0" w:color="auto"/>
            <w:right w:val="none" w:sz="0" w:space="0" w:color="auto"/>
          </w:divBdr>
          <w:divsChild>
            <w:div w:id="344136879">
              <w:marLeft w:val="0"/>
              <w:marRight w:val="150"/>
              <w:marTop w:val="105"/>
              <w:marBottom w:val="105"/>
              <w:divBdr>
                <w:top w:val="none" w:sz="0" w:space="0" w:color="auto"/>
                <w:left w:val="none" w:sz="0" w:space="0" w:color="auto"/>
                <w:bottom w:val="none" w:sz="0" w:space="0" w:color="auto"/>
                <w:right w:val="none" w:sz="0" w:space="0" w:color="auto"/>
              </w:divBdr>
            </w:div>
          </w:divsChild>
        </w:div>
      </w:divsChild>
    </w:div>
    <w:div w:id="1633747862">
      <w:bodyDiv w:val="1"/>
      <w:marLeft w:val="0"/>
      <w:marRight w:val="0"/>
      <w:marTop w:val="0"/>
      <w:marBottom w:val="0"/>
      <w:divBdr>
        <w:top w:val="none" w:sz="0" w:space="0" w:color="auto"/>
        <w:left w:val="none" w:sz="0" w:space="0" w:color="auto"/>
        <w:bottom w:val="none" w:sz="0" w:space="0" w:color="auto"/>
        <w:right w:val="none" w:sz="0" w:space="0" w:color="auto"/>
      </w:divBdr>
    </w:div>
    <w:div w:id="1776288652">
      <w:bodyDiv w:val="1"/>
      <w:marLeft w:val="0"/>
      <w:marRight w:val="0"/>
      <w:marTop w:val="0"/>
      <w:marBottom w:val="0"/>
      <w:divBdr>
        <w:top w:val="none" w:sz="0" w:space="0" w:color="auto"/>
        <w:left w:val="none" w:sz="0" w:space="0" w:color="auto"/>
        <w:bottom w:val="none" w:sz="0" w:space="0" w:color="auto"/>
        <w:right w:val="none" w:sz="0" w:space="0" w:color="auto"/>
      </w:divBdr>
      <w:divsChild>
        <w:div w:id="128716867">
          <w:marLeft w:val="720"/>
          <w:marRight w:val="0"/>
          <w:marTop w:val="0"/>
          <w:marBottom w:val="0"/>
          <w:divBdr>
            <w:top w:val="none" w:sz="0" w:space="0" w:color="auto"/>
            <w:left w:val="none" w:sz="0" w:space="0" w:color="auto"/>
            <w:bottom w:val="none" w:sz="0" w:space="0" w:color="auto"/>
            <w:right w:val="none" w:sz="0" w:space="0" w:color="auto"/>
          </w:divBdr>
          <w:divsChild>
            <w:div w:id="236210158">
              <w:marLeft w:val="0"/>
              <w:marRight w:val="150"/>
              <w:marTop w:val="105"/>
              <w:marBottom w:val="105"/>
              <w:divBdr>
                <w:top w:val="none" w:sz="0" w:space="0" w:color="auto"/>
                <w:left w:val="none" w:sz="0" w:space="0" w:color="auto"/>
                <w:bottom w:val="none" w:sz="0" w:space="0" w:color="auto"/>
                <w:right w:val="none" w:sz="0" w:space="0" w:color="auto"/>
              </w:divBdr>
            </w:div>
          </w:divsChild>
        </w:div>
        <w:div w:id="366377217">
          <w:marLeft w:val="720"/>
          <w:marRight w:val="0"/>
          <w:marTop w:val="0"/>
          <w:marBottom w:val="0"/>
          <w:divBdr>
            <w:top w:val="none" w:sz="0" w:space="0" w:color="auto"/>
            <w:left w:val="none" w:sz="0" w:space="0" w:color="auto"/>
            <w:bottom w:val="none" w:sz="0" w:space="0" w:color="auto"/>
            <w:right w:val="none" w:sz="0" w:space="0" w:color="auto"/>
          </w:divBdr>
          <w:divsChild>
            <w:div w:id="1177892081">
              <w:marLeft w:val="0"/>
              <w:marRight w:val="150"/>
              <w:marTop w:val="105"/>
              <w:marBottom w:val="105"/>
              <w:divBdr>
                <w:top w:val="none" w:sz="0" w:space="0" w:color="auto"/>
                <w:left w:val="none" w:sz="0" w:space="0" w:color="auto"/>
                <w:bottom w:val="none" w:sz="0" w:space="0" w:color="auto"/>
                <w:right w:val="none" w:sz="0" w:space="0" w:color="auto"/>
              </w:divBdr>
            </w:div>
          </w:divsChild>
        </w:div>
        <w:div w:id="449937268">
          <w:marLeft w:val="720"/>
          <w:marRight w:val="0"/>
          <w:marTop w:val="0"/>
          <w:marBottom w:val="0"/>
          <w:divBdr>
            <w:top w:val="none" w:sz="0" w:space="0" w:color="auto"/>
            <w:left w:val="none" w:sz="0" w:space="0" w:color="auto"/>
            <w:bottom w:val="none" w:sz="0" w:space="0" w:color="auto"/>
            <w:right w:val="none" w:sz="0" w:space="0" w:color="auto"/>
          </w:divBdr>
          <w:divsChild>
            <w:div w:id="850602922">
              <w:marLeft w:val="0"/>
              <w:marRight w:val="150"/>
              <w:marTop w:val="105"/>
              <w:marBottom w:val="105"/>
              <w:divBdr>
                <w:top w:val="none" w:sz="0" w:space="0" w:color="auto"/>
                <w:left w:val="none" w:sz="0" w:space="0" w:color="auto"/>
                <w:bottom w:val="none" w:sz="0" w:space="0" w:color="auto"/>
                <w:right w:val="none" w:sz="0" w:space="0" w:color="auto"/>
              </w:divBdr>
            </w:div>
          </w:divsChild>
        </w:div>
        <w:div w:id="498010290">
          <w:marLeft w:val="720"/>
          <w:marRight w:val="0"/>
          <w:marTop w:val="0"/>
          <w:marBottom w:val="0"/>
          <w:divBdr>
            <w:top w:val="none" w:sz="0" w:space="0" w:color="auto"/>
            <w:left w:val="none" w:sz="0" w:space="0" w:color="auto"/>
            <w:bottom w:val="none" w:sz="0" w:space="0" w:color="auto"/>
            <w:right w:val="none" w:sz="0" w:space="0" w:color="auto"/>
          </w:divBdr>
          <w:divsChild>
            <w:div w:id="1080248476">
              <w:marLeft w:val="0"/>
              <w:marRight w:val="150"/>
              <w:marTop w:val="105"/>
              <w:marBottom w:val="105"/>
              <w:divBdr>
                <w:top w:val="none" w:sz="0" w:space="0" w:color="auto"/>
                <w:left w:val="none" w:sz="0" w:space="0" w:color="auto"/>
                <w:bottom w:val="none" w:sz="0" w:space="0" w:color="auto"/>
                <w:right w:val="none" w:sz="0" w:space="0" w:color="auto"/>
              </w:divBdr>
            </w:div>
          </w:divsChild>
        </w:div>
        <w:div w:id="500852339">
          <w:marLeft w:val="720"/>
          <w:marRight w:val="0"/>
          <w:marTop w:val="0"/>
          <w:marBottom w:val="0"/>
          <w:divBdr>
            <w:top w:val="none" w:sz="0" w:space="0" w:color="auto"/>
            <w:left w:val="none" w:sz="0" w:space="0" w:color="auto"/>
            <w:bottom w:val="none" w:sz="0" w:space="0" w:color="auto"/>
            <w:right w:val="none" w:sz="0" w:space="0" w:color="auto"/>
          </w:divBdr>
          <w:divsChild>
            <w:div w:id="1853571945">
              <w:marLeft w:val="0"/>
              <w:marRight w:val="150"/>
              <w:marTop w:val="105"/>
              <w:marBottom w:val="105"/>
              <w:divBdr>
                <w:top w:val="none" w:sz="0" w:space="0" w:color="auto"/>
                <w:left w:val="none" w:sz="0" w:space="0" w:color="auto"/>
                <w:bottom w:val="none" w:sz="0" w:space="0" w:color="auto"/>
                <w:right w:val="none" w:sz="0" w:space="0" w:color="auto"/>
              </w:divBdr>
            </w:div>
          </w:divsChild>
        </w:div>
        <w:div w:id="534780251">
          <w:marLeft w:val="720"/>
          <w:marRight w:val="0"/>
          <w:marTop w:val="0"/>
          <w:marBottom w:val="0"/>
          <w:divBdr>
            <w:top w:val="none" w:sz="0" w:space="0" w:color="auto"/>
            <w:left w:val="none" w:sz="0" w:space="0" w:color="auto"/>
            <w:bottom w:val="none" w:sz="0" w:space="0" w:color="auto"/>
            <w:right w:val="none" w:sz="0" w:space="0" w:color="auto"/>
          </w:divBdr>
          <w:divsChild>
            <w:div w:id="761146495">
              <w:marLeft w:val="0"/>
              <w:marRight w:val="150"/>
              <w:marTop w:val="105"/>
              <w:marBottom w:val="105"/>
              <w:divBdr>
                <w:top w:val="none" w:sz="0" w:space="0" w:color="auto"/>
                <w:left w:val="none" w:sz="0" w:space="0" w:color="auto"/>
                <w:bottom w:val="none" w:sz="0" w:space="0" w:color="auto"/>
                <w:right w:val="none" w:sz="0" w:space="0" w:color="auto"/>
              </w:divBdr>
            </w:div>
          </w:divsChild>
        </w:div>
        <w:div w:id="565845209">
          <w:marLeft w:val="720"/>
          <w:marRight w:val="0"/>
          <w:marTop w:val="0"/>
          <w:marBottom w:val="0"/>
          <w:divBdr>
            <w:top w:val="none" w:sz="0" w:space="0" w:color="auto"/>
            <w:left w:val="none" w:sz="0" w:space="0" w:color="auto"/>
            <w:bottom w:val="none" w:sz="0" w:space="0" w:color="auto"/>
            <w:right w:val="none" w:sz="0" w:space="0" w:color="auto"/>
          </w:divBdr>
          <w:divsChild>
            <w:div w:id="466432545">
              <w:marLeft w:val="0"/>
              <w:marRight w:val="150"/>
              <w:marTop w:val="105"/>
              <w:marBottom w:val="105"/>
              <w:divBdr>
                <w:top w:val="none" w:sz="0" w:space="0" w:color="auto"/>
                <w:left w:val="none" w:sz="0" w:space="0" w:color="auto"/>
                <w:bottom w:val="none" w:sz="0" w:space="0" w:color="auto"/>
                <w:right w:val="none" w:sz="0" w:space="0" w:color="auto"/>
              </w:divBdr>
            </w:div>
          </w:divsChild>
        </w:div>
        <w:div w:id="583613031">
          <w:marLeft w:val="720"/>
          <w:marRight w:val="0"/>
          <w:marTop w:val="0"/>
          <w:marBottom w:val="0"/>
          <w:divBdr>
            <w:top w:val="none" w:sz="0" w:space="0" w:color="auto"/>
            <w:left w:val="none" w:sz="0" w:space="0" w:color="auto"/>
            <w:bottom w:val="none" w:sz="0" w:space="0" w:color="auto"/>
            <w:right w:val="none" w:sz="0" w:space="0" w:color="auto"/>
          </w:divBdr>
          <w:divsChild>
            <w:div w:id="1379085923">
              <w:marLeft w:val="0"/>
              <w:marRight w:val="150"/>
              <w:marTop w:val="105"/>
              <w:marBottom w:val="105"/>
              <w:divBdr>
                <w:top w:val="none" w:sz="0" w:space="0" w:color="auto"/>
                <w:left w:val="none" w:sz="0" w:space="0" w:color="auto"/>
                <w:bottom w:val="none" w:sz="0" w:space="0" w:color="auto"/>
                <w:right w:val="none" w:sz="0" w:space="0" w:color="auto"/>
              </w:divBdr>
            </w:div>
          </w:divsChild>
        </w:div>
        <w:div w:id="590091306">
          <w:marLeft w:val="720"/>
          <w:marRight w:val="0"/>
          <w:marTop w:val="0"/>
          <w:marBottom w:val="0"/>
          <w:divBdr>
            <w:top w:val="none" w:sz="0" w:space="0" w:color="auto"/>
            <w:left w:val="none" w:sz="0" w:space="0" w:color="auto"/>
            <w:bottom w:val="none" w:sz="0" w:space="0" w:color="auto"/>
            <w:right w:val="none" w:sz="0" w:space="0" w:color="auto"/>
          </w:divBdr>
          <w:divsChild>
            <w:div w:id="1296133095">
              <w:marLeft w:val="0"/>
              <w:marRight w:val="150"/>
              <w:marTop w:val="105"/>
              <w:marBottom w:val="105"/>
              <w:divBdr>
                <w:top w:val="none" w:sz="0" w:space="0" w:color="auto"/>
                <w:left w:val="none" w:sz="0" w:space="0" w:color="auto"/>
                <w:bottom w:val="none" w:sz="0" w:space="0" w:color="auto"/>
                <w:right w:val="none" w:sz="0" w:space="0" w:color="auto"/>
              </w:divBdr>
            </w:div>
          </w:divsChild>
        </w:div>
        <w:div w:id="636106668">
          <w:marLeft w:val="720"/>
          <w:marRight w:val="0"/>
          <w:marTop w:val="0"/>
          <w:marBottom w:val="0"/>
          <w:divBdr>
            <w:top w:val="none" w:sz="0" w:space="0" w:color="auto"/>
            <w:left w:val="none" w:sz="0" w:space="0" w:color="auto"/>
            <w:bottom w:val="none" w:sz="0" w:space="0" w:color="auto"/>
            <w:right w:val="none" w:sz="0" w:space="0" w:color="auto"/>
          </w:divBdr>
          <w:divsChild>
            <w:div w:id="1452817410">
              <w:marLeft w:val="0"/>
              <w:marRight w:val="150"/>
              <w:marTop w:val="105"/>
              <w:marBottom w:val="105"/>
              <w:divBdr>
                <w:top w:val="none" w:sz="0" w:space="0" w:color="auto"/>
                <w:left w:val="none" w:sz="0" w:space="0" w:color="auto"/>
                <w:bottom w:val="none" w:sz="0" w:space="0" w:color="auto"/>
                <w:right w:val="none" w:sz="0" w:space="0" w:color="auto"/>
              </w:divBdr>
            </w:div>
          </w:divsChild>
        </w:div>
        <w:div w:id="873270440">
          <w:marLeft w:val="720"/>
          <w:marRight w:val="0"/>
          <w:marTop w:val="0"/>
          <w:marBottom w:val="0"/>
          <w:divBdr>
            <w:top w:val="none" w:sz="0" w:space="0" w:color="auto"/>
            <w:left w:val="none" w:sz="0" w:space="0" w:color="auto"/>
            <w:bottom w:val="none" w:sz="0" w:space="0" w:color="auto"/>
            <w:right w:val="none" w:sz="0" w:space="0" w:color="auto"/>
          </w:divBdr>
          <w:divsChild>
            <w:div w:id="22294633">
              <w:marLeft w:val="0"/>
              <w:marRight w:val="150"/>
              <w:marTop w:val="105"/>
              <w:marBottom w:val="105"/>
              <w:divBdr>
                <w:top w:val="none" w:sz="0" w:space="0" w:color="auto"/>
                <w:left w:val="none" w:sz="0" w:space="0" w:color="auto"/>
                <w:bottom w:val="none" w:sz="0" w:space="0" w:color="auto"/>
                <w:right w:val="none" w:sz="0" w:space="0" w:color="auto"/>
              </w:divBdr>
            </w:div>
          </w:divsChild>
        </w:div>
        <w:div w:id="893542860">
          <w:marLeft w:val="720"/>
          <w:marRight w:val="0"/>
          <w:marTop w:val="0"/>
          <w:marBottom w:val="0"/>
          <w:divBdr>
            <w:top w:val="none" w:sz="0" w:space="0" w:color="auto"/>
            <w:left w:val="none" w:sz="0" w:space="0" w:color="auto"/>
            <w:bottom w:val="none" w:sz="0" w:space="0" w:color="auto"/>
            <w:right w:val="none" w:sz="0" w:space="0" w:color="auto"/>
          </w:divBdr>
          <w:divsChild>
            <w:div w:id="922489672">
              <w:marLeft w:val="0"/>
              <w:marRight w:val="150"/>
              <w:marTop w:val="105"/>
              <w:marBottom w:val="105"/>
              <w:divBdr>
                <w:top w:val="none" w:sz="0" w:space="0" w:color="auto"/>
                <w:left w:val="none" w:sz="0" w:space="0" w:color="auto"/>
                <w:bottom w:val="none" w:sz="0" w:space="0" w:color="auto"/>
                <w:right w:val="none" w:sz="0" w:space="0" w:color="auto"/>
              </w:divBdr>
            </w:div>
          </w:divsChild>
        </w:div>
        <w:div w:id="1006983341">
          <w:marLeft w:val="720"/>
          <w:marRight w:val="0"/>
          <w:marTop w:val="0"/>
          <w:marBottom w:val="0"/>
          <w:divBdr>
            <w:top w:val="none" w:sz="0" w:space="0" w:color="auto"/>
            <w:left w:val="none" w:sz="0" w:space="0" w:color="auto"/>
            <w:bottom w:val="none" w:sz="0" w:space="0" w:color="auto"/>
            <w:right w:val="none" w:sz="0" w:space="0" w:color="auto"/>
          </w:divBdr>
          <w:divsChild>
            <w:div w:id="487092764">
              <w:marLeft w:val="0"/>
              <w:marRight w:val="150"/>
              <w:marTop w:val="105"/>
              <w:marBottom w:val="105"/>
              <w:divBdr>
                <w:top w:val="none" w:sz="0" w:space="0" w:color="auto"/>
                <w:left w:val="none" w:sz="0" w:space="0" w:color="auto"/>
                <w:bottom w:val="none" w:sz="0" w:space="0" w:color="auto"/>
                <w:right w:val="none" w:sz="0" w:space="0" w:color="auto"/>
              </w:divBdr>
            </w:div>
          </w:divsChild>
        </w:div>
        <w:div w:id="1108308625">
          <w:marLeft w:val="720"/>
          <w:marRight w:val="0"/>
          <w:marTop w:val="0"/>
          <w:marBottom w:val="0"/>
          <w:divBdr>
            <w:top w:val="none" w:sz="0" w:space="0" w:color="auto"/>
            <w:left w:val="none" w:sz="0" w:space="0" w:color="auto"/>
            <w:bottom w:val="none" w:sz="0" w:space="0" w:color="auto"/>
            <w:right w:val="none" w:sz="0" w:space="0" w:color="auto"/>
          </w:divBdr>
          <w:divsChild>
            <w:div w:id="2145268701">
              <w:marLeft w:val="0"/>
              <w:marRight w:val="150"/>
              <w:marTop w:val="105"/>
              <w:marBottom w:val="105"/>
              <w:divBdr>
                <w:top w:val="none" w:sz="0" w:space="0" w:color="auto"/>
                <w:left w:val="none" w:sz="0" w:space="0" w:color="auto"/>
                <w:bottom w:val="none" w:sz="0" w:space="0" w:color="auto"/>
                <w:right w:val="none" w:sz="0" w:space="0" w:color="auto"/>
              </w:divBdr>
            </w:div>
          </w:divsChild>
        </w:div>
        <w:div w:id="1114590559">
          <w:marLeft w:val="720"/>
          <w:marRight w:val="0"/>
          <w:marTop w:val="0"/>
          <w:marBottom w:val="0"/>
          <w:divBdr>
            <w:top w:val="none" w:sz="0" w:space="0" w:color="auto"/>
            <w:left w:val="none" w:sz="0" w:space="0" w:color="auto"/>
            <w:bottom w:val="none" w:sz="0" w:space="0" w:color="auto"/>
            <w:right w:val="none" w:sz="0" w:space="0" w:color="auto"/>
          </w:divBdr>
          <w:divsChild>
            <w:div w:id="94911587">
              <w:marLeft w:val="0"/>
              <w:marRight w:val="150"/>
              <w:marTop w:val="105"/>
              <w:marBottom w:val="105"/>
              <w:divBdr>
                <w:top w:val="none" w:sz="0" w:space="0" w:color="auto"/>
                <w:left w:val="none" w:sz="0" w:space="0" w:color="auto"/>
                <w:bottom w:val="none" w:sz="0" w:space="0" w:color="auto"/>
                <w:right w:val="none" w:sz="0" w:space="0" w:color="auto"/>
              </w:divBdr>
            </w:div>
          </w:divsChild>
        </w:div>
        <w:div w:id="1168598361">
          <w:marLeft w:val="720"/>
          <w:marRight w:val="0"/>
          <w:marTop w:val="0"/>
          <w:marBottom w:val="0"/>
          <w:divBdr>
            <w:top w:val="none" w:sz="0" w:space="0" w:color="auto"/>
            <w:left w:val="none" w:sz="0" w:space="0" w:color="auto"/>
            <w:bottom w:val="none" w:sz="0" w:space="0" w:color="auto"/>
            <w:right w:val="none" w:sz="0" w:space="0" w:color="auto"/>
          </w:divBdr>
        </w:div>
        <w:div w:id="1201019341">
          <w:marLeft w:val="720"/>
          <w:marRight w:val="0"/>
          <w:marTop w:val="0"/>
          <w:marBottom w:val="0"/>
          <w:divBdr>
            <w:top w:val="none" w:sz="0" w:space="0" w:color="auto"/>
            <w:left w:val="none" w:sz="0" w:space="0" w:color="auto"/>
            <w:bottom w:val="none" w:sz="0" w:space="0" w:color="auto"/>
            <w:right w:val="none" w:sz="0" w:space="0" w:color="auto"/>
          </w:divBdr>
          <w:divsChild>
            <w:div w:id="960696757">
              <w:marLeft w:val="0"/>
              <w:marRight w:val="150"/>
              <w:marTop w:val="105"/>
              <w:marBottom w:val="105"/>
              <w:divBdr>
                <w:top w:val="none" w:sz="0" w:space="0" w:color="auto"/>
                <w:left w:val="none" w:sz="0" w:space="0" w:color="auto"/>
                <w:bottom w:val="none" w:sz="0" w:space="0" w:color="auto"/>
                <w:right w:val="none" w:sz="0" w:space="0" w:color="auto"/>
              </w:divBdr>
            </w:div>
          </w:divsChild>
        </w:div>
        <w:div w:id="1214004760">
          <w:marLeft w:val="720"/>
          <w:marRight w:val="0"/>
          <w:marTop w:val="0"/>
          <w:marBottom w:val="0"/>
          <w:divBdr>
            <w:top w:val="none" w:sz="0" w:space="0" w:color="auto"/>
            <w:left w:val="none" w:sz="0" w:space="0" w:color="auto"/>
            <w:bottom w:val="none" w:sz="0" w:space="0" w:color="auto"/>
            <w:right w:val="none" w:sz="0" w:space="0" w:color="auto"/>
          </w:divBdr>
          <w:divsChild>
            <w:div w:id="1133403535">
              <w:marLeft w:val="0"/>
              <w:marRight w:val="150"/>
              <w:marTop w:val="105"/>
              <w:marBottom w:val="105"/>
              <w:divBdr>
                <w:top w:val="none" w:sz="0" w:space="0" w:color="auto"/>
                <w:left w:val="none" w:sz="0" w:space="0" w:color="auto"/>
                <w:bottom w:val="none" w:sz="0" w:space="0" w:color="auto"/>
                <w:right w:val="none" w:sz="0" w:space="0" w:color="auto"/>
              </w:divBdr>
            </w:div>
          </w:divsChild>
        </w:div>
        <w:div w:id="1216628020">
          <w:marLeft w:val="720"/>
          <w:marRight w:val="0"/>
          <w:marTop w:val="0"/>
          <w:marBottom w:val="0"/>
          <w:divBdr>
            <w:top w:val="none" w:sz="0" w:space="0" w:color="auto"/>
            <w:left w:val="none" w:sz="0" w:space="0" w:color="auto"/>
            <w:bottom w:val="none" w:sz="0" w:space="0" w:color="auto"/>
            <w:right w:val="none" w:sz="0" w:space="0" w:color="auto"/>
          </w:divBdr>
          <w:divsChild>
            <w:div w:id="394084125">
              <w:marLeft w:val="0"/>
              <w:marRight w:val="150"/>
              <w:marTop w:val="105"/>
              <w:marBottom w:val="105"/>
              <w:divBdr>
                <w:top w:val="none" w:sz="0" w:space="0" w:color="auto"/>
                <w:left w:val="none" w:sz="0" w:space="0" w:color="auto"/>
                <w:bottom w:val="none" w:sz="0" w:space="0" w:color="auto"/>
                <w:right w:val="none" w:sz="0" w:space="0" w:color="auto"/>
              </w:divBdr>
            </w:div>
          </w:divsChild>
        </w:div>
        <w:div w:id="1274675364">
          <w:marLeft w:val="720"/>
          <w:marRight w:val="0"/>
          <w:marTop w:val="0"/>
          <w:marBottom w:val="0"/>
          <w:divBdr>
            <w:top w:val="none" w:sz="0" w:space="0" w:color="auto"/>
            <w:left w:val="none" w:sz="0" w:space="0" w:color="auto"/>
            <w:bottom w:val="none" w:sz="0" w:space="0" w:color="auto"/>
            <w:right w:val="none" w:sz="0" w:space="0" w:color="auto"/>
          </w:divBdr>
          <w:divsChild>
            <w:div w:id="1702854336">
              <w:marLeft w:val="0"/>
              <w:marRight w:val="150"/>
              <w:marTop w:val="105"/>
              <w:marBottom w:val="105"/>
              <w:divBdr>
                <w:top w:val="none" w:sz="0" w:space="0" w:color="auto"/>
                <w:left w:val="none" w:sz="0" w:space="0" w:color="auto"/>
                <w:bottom w:val="none" w:sz="0" w:space="0" w:color="auto"/>
                <w:right w:val="none" w:sz="0" w:space="0" w:color="auto"/>
              </w:divBdr>
            </w:div>
          </w:divsChild>
        </w:div>
        <w:div w:id="1276255395">
          <w:marLeft w:val="720"/>
          <w:marRight w:val="0"/>
          <w:marTop w:val="0"/>
          <w:marBottom w:val="0"/>
          <w:divBdr>
            <w:top w:val="none" w:sz="0" w:space="0" w:color="auto"/>
            <w:left w:val="none" w:sz="0" w:space="0" w:color="auto"/>
            <w:bottom w:val="none" w:sz="0" w:space="0" w:color="auto"/>
            <w:right w:val="none" w:sz="0" w:space="0" w:color="auto"/>
          </w:divBdr>
          <w:divsChild>
            <w:div w:id="712727604">
              <w:marLeft w:val="0"/>
              <w:marRight w:val="150"/>
              <w:marTop w:val="105"/>
              <w:marBottom w:val="105"/>
              <w:divBdr>
                <w:top w:val="none" w:sz="0" w:space="0" w:color="auto"/>
                <w:left w:val="none" w:sz="0" w:space="0" w:color="auto"/>
                <w:bottom w:val="none" w:sz="0" w:space="0" w:color="auto"/>
                <w:right w:val="none" w:sz="0" w:space="0" w:color="auto"/>
              </w:divBdr>
            </w:div>
          </w:divsChild>
        </w:div>
        <w:div w:id="1428160944">
          <w:marLeft w:val="720"/>
          <w:marRight w:val="0"/>
          <w:marTop w:val="0"/>
          <w:marBottom w:val="0"/>
          <w:divBdr>
            <w:top w:val="none" w:sz="0" w:space="0" w:color="auto"/>
            <w:left w:val="none" w:sz="0" w:space="0" w:color="auto"/>
            <w:bottom w:val="none" w:sz="0" w:space="0" w:color="auto"/>
            <w:right w:val="none" w:sz="0" w:space="0" w:color="auto"/>
          </w:divBdr>
          <w:divsChild>
            <w:div w:id="1148013879">
              <w:marLeft w:val="0"/>
              <w:marRight w:val="150"/>
              <w:marTop w:val="105"/>
              <w:marBottom w:val="105"/>
              <w:divBdr>
                <w:top w:val="none" w:sz="0" w:space="0" w:color="auto"/>
                <w:left w:val="none" w:sz="0" w:space="0" w:color="auto"/>
                <w:bottom w:val="none" w:sz="0" w:space="0" w:color="auto"/>
                <w:right w:val="none" w:sz="0" w:space="0" w:color="auto"/>
              </w:divBdr>
            </w:div>
          </w:divsChild>
        </w:div>
        <w:div w:id="1443110274">
          <w:marLeft w:val="720"/>
          <w:marRight w:val="0"/>
          <w:marTop w:val="0"/>
          <w:marBottom w:val="0"/>
          <w:divBdr>
            <w:top w:val="none" w:sz="0" w:space="0" w:color="auto"/>
            <w:left w:val="none" w:sz="0" w:space="0" w:color="auto"/>
            <w:bottom w:val="none" w:sz="0" w:space="0" w:color="auto"/>
            <w:right w:val="none" w:sz="0" w:space="0" w:color="auto"/>
          </w:divBdr>
          <w:divsChild>
            <w:div w:id="489710277">
              <w:marLeft w:val="0"/>
              <w:marRight w:val="150"/>
              <w:marTop w:val="105"/>
              <w:marBottom w:val="105"/>
              <w:divBdr>
                <w:top w:val="none" w:sz="0" w:space="0" w:color="auto"/>
                <w:left w:val="none" w:sz="0" w:space="0" w:color="auto"/>
                <w:bottom w:val="none" w:sz="0" w:space="0" w:color="auto"/>
                <w:right w:val="none" w:sz="0" w:space="0" w:color="auto"/>
              </w:divBdr>
            </w:div>
          </w:divsChild>
        </w:div>
        <w:div w:id="1479806297">
          <w:marLeft w:val="720"/>
          <w:marRight w:val="0"/>
          <w:marTop w:val="0"/>
          <w:marBottom w:val="0"/>
          <w:divBdr>
            <w:top w:val="none" w:sz="0" w:space="0" w:color="auto"/>
            <w:left w:val="none" w:sz="0" w:space="0" w:color="auto"/>
            <w:bottom w:val="none" w:sz="0" w:space="0" w:color="auto"/>
            <w:right w:val="none" w:sz="0" w:space="0" w:color="auto"/>
          </w:divBdr>
          <w:divsChild>
            <w:div w:id="509367714">
              <w:marLeft w:val="0"/>
              <w:marRight w:val="150"/>
              <w:marTop w:val="105"/>
              <w:marBottom w:val="105"/>
              <w:divBdr>
                <w:top w:val="none" w:sz="0" w:space="0" w:color="auto"/>
                <w:left w:val="none" w:sz="0" w:space="0" w:color="auto"/>
                <w:bottom w:val="none" w:sz="0" w:space="0" w:color="auto"/>
                <w:right w:val="none" w:sz="0" w:space="0" w:color="auto"/>
              </w:divBdr>
            </w:div>
          </w:divsChild>
        </w:div>
        <w:div w:id="1496918754">
          <w:marLeft w:val="720"/>
          <w:marRight w:val="0"/>
          <w:marTop w:val="0"/>
          <w:marBottom w:val="0"/>
          <w:divBdr>
            <w:top w:val="none" w:sz="0" w:space="0" w:color="auto"/>
            <w:left w:val="none" w:sz="0" w:space="0" w:color="auto"/>
            <w:bottom w:val="none" w:sz="0" w:space="0" w:color="auto"/>
            <w:right w:val="none" w:sz="0" w:space="0" w:color="auto"/>
          </w:divBdr>
          <w:divsChild>
            <w:div w:id="488056186">
              <w:marLeft w:val="0"/>
              <w:marRight w:val="150"/>
              <w:marTop w:val="105"/>
              <w:marBottom w:val="105"/>
              <w:divBdr>
                <w:top w:val="none" w:sz="0" w:space="0" w:color="auto"/>
                <w:left w:val="none" w:sz="0" w:space="0" w:color="auto"/>
                <w:bottom w:val="none" w:sz="0" w:space="0" w:color="auto"/>
                <w:right w:val="none" w:sz="0" w:space="0" w:color="auto"/>
              </w:divBdr>
            </w:div>
          </w:divsChild>
        </w:div>
        <w:div w:id="1533611528">
          <w:marLeft w:val="720"/>
          <w:marRight w:val="0"/>
          <w:marTop w:val="0"/>
          <w:marBottom w:val="0"/>
          <w:divBdr>
            <w:top w:val="none" w:sz="0" w:space="0" w:color="auto"/>
            <w:left w:val="none" w:sz="0" w:space="0" w:color="auto"/>
            <w:bottom w:val="none" w:sz="0" w:space="0" w:color="auto"/>
            <w:right w:val="none" w:sz="0" w:space="0" w:color="auto"/>
          </w:divBdr>
          <w:divsChild>
            <w:div w:id="1137647914">
              <w:marLeft w:val="0"/>
              <w:marRight w:val="150"/>
              <w:marTop w:val="105"/>
              <w:marBottom w:val="105"/>
              <w:divBdr>
                <w:top w:val="none" w:sz="0" w:space="0" w:color="auto"/>
                <w:left w:val="none" w:sz="0" w:space="0" w:color="auto"/>
                <w:bottom w:val="none" w:sz="0" w:space="0" w:color="auto"/>
                <w:right w:val="none" w:sz="0" w:space="0" w:color="auto"/>
              </w:divBdr>
            </w:div>
          </w:divsChild>
        </w:div>
        <w:div w:id="1959485838">
          <w:marLeft w:val="720"/>
          <w:marRight w:val="0"/>
          <w:marTop w:val="0"/>
          <w:marBottom w:val="0"/>
          <w:divBdr>
            <w:top w:val="none" w:sz="0" w:space="0" w:color="auto"/>
            <w:left w:val="none" w:sz="0" w:space="0" w:color="auto"/>
            <w:bottom w:val="none" w:sz="0" w:space="0" w:color="auto"/>
            <w:right w:val="none" w:sz="0" w:space="0" w:color="auto"/>
          </w:divBdr>
          <w:divsChild>
            <w:div w:id="1885943675">
              <w:marLeft w:val="0"/>
              <w:marRight w:val="150"/>
              <w:marTop w:val="105"/>
              <w:marBottom w:val="105"/>
              <w:divBdr>
                <w:top w:val="none" w:sz="0" w:space="0" w:color="auto"/>
                <w:left w:val="none" w:sz="0" w:space="0" w:color="auto"/>
                <w:bottom w:val="none" w:sz="0" w:space="0" w:color="auto"/>
                <w:right w:val="none" w:sz="0" w:space="0" w:color="auto"/>
              </w:divBdr>
            </w:div>
          </w:divsChild>
        </w:div>
        <w:div w:id="2065178948">
          <w:marLeft w:val="720"/>
          <w:marRight w:val="0"/>
          <w:marTop w:val="0"/>
          <w:marBottom w:val="0"/>
          <w:divBdr>
            <w:top w:val="none" w:sz="0" w:space="0" w:color="auto"/>
            <w:left w:val="none" w:sz="0" w:space="0" w:color="auto"/>
            <w:bottom w:val="none" w:sz="0" w:space="0" w:color="auto"/>
            <w:right w:val="none" w:sz="0" w:space="0" w:color="auto"/>
          </w:divBdr>
          <w:divsChild>
            <w:div w:id="1777366131">
              <w:marLeft w:val="0"/>
              <w:marRight w:val="150"/>
              <w:marTop w:val="105"/>
              <w:marBottom w:val="105"/>
              <w:divBdr>
                <w:top w:val="none" w:sz="0" w:space="0" w:color="auto"/>
                <w:left w:val="none" w:sz="0" w:space="0" w:color="auto"/>
                <w:bottom w:val="none" w:sz="0" w:space="0" w:color="auto"/>
                <w:right w:val="none" w:sz="0" w:space="0" w:color="auto"/>
              </w:divBdr>
            </w:div>
          </w:divsChild>
        </w:div>
        <w:div w:id="2106227450">
          <w:marLeft w:val="720"/>
          <w:marRight w:val="0"/>
          <w:marTop w:val="0"/>
          <w:marBottom w:val="0"/>
          <w:divBdr>
            <w:top w:val="none" w:sz="0" w:space="0" w:color="auto"/>
            <w:left w:val="none" w:sz="0" w:space="0" w:color="auto"/>
            <w:bottom w:val="none" w:sz="0" w:space="0" w:color="auto"/>
            <w:right w:val="none" w:sz="0" w:space="0" w:color="auto"/>
          </w:divBdr>
          <w:divsChild>
            <w:div w:id="786968369">
              <w:marLeft w:val="0"/>
              <w:marRight w:val="150"/>
              <w:marTop w:val="105"/>
              <w:marBottom w:val="105"/>
              <w:divBdr>
                <w:top w:val="none" w:sz="0" w:space="0" w:color="auto"/>
                <w:left w:val="none" w:sz="0" w:space="0" w:color="auto"/>
                <w:bottom w:val="none" w:sz="0" w:space="0" w:color="auto"/>
                <w:right w:val="none" w:sz="0" w:space="0" w:color="auto"/>
              </w:divBdr>
            </w:div>
          </w:divsChild>
        </w:div>
      </w:divsChild>
    </w:div>
    <w:div w:id="1836144912">
      <w:bodyDiv w:val="1"/>
      <w:marLeft w:val="0"/>
      <w:marRight w:val="0"/>
      <w:marTop w:val="0"/>
      <w:marBottom w:val="0"/>
      <w:divBdr>
        <w:top w:val="none" w:sz="0" w:space="0" w:color="auto"/>
        <w:left w:val="none" w:sz="0" w:space="0" w:color="auto"/>
        <w:bottom w:val="none" w:sz="0" w:space="0" w:color="auto"/>
        <w:right w:val="none" w:sz="0" w:space="0" w:color="auto"/>
      </w:divBdr>
    </w:div>
    <w:div w:id="1917472221">
      <w:bodyDiv w:val="1"/>
      <w:marLeft w:val="0"/>
      <w:marRight w:val="0"/>
      <w:marTop w:val="0"/>
      <w:marBottom w:val="0"/>
      <w:divBdr>
        <w:top w:val="none" w:sz="0" w:space="0" w:color="auto"/>
        <w:left w:val="none" w:sz="0" w:space="0" w:color="auto"/>
        <w:bottom w:val="none" w:sz="0" w:space="0" w:color="auto"/>
        <w:right w:val="none" w:sz="0" w:space="0" w:color="auto"/>
      </w:divBdr>
    </w:div>
    <w:div w:id="1999381265">
      <w:bodyDiv w:val="1"/>
      <w:marLeft w:val="0"/>
      <w:marRight w:val="0"/>
      <w:marTop w:val="0"/>
      <w:marBottom w:val="0"/>
      <w:divBdr>
        <w:top w:val="none" w:sz="0" w:space="0" w:color="auto"/>
        <w:left w:val="none" w:sz="0" w:space="0" w:color="auto"/>
        <w:bottom w:val="none" w:sz="0" w:space="0" w:color="auto"/>
        <w:right w:val="none" w:sz="0" w:space="0" w:color="auto"/>
      </w:divBdr>
    </w:div>
    <w:div w:id="2140150066">
      <w:bodyDiv w:val="1"/>
      <w:marLeft w:val="0"/>
      <w:marRight w:val="0"/>
      <w:marTop w:val="0"/>
      <w:marBottom w:val="0"/>
      <w:divBdr>
        <w:top w:val="none" w:sz="0" w:space="0" w:color="auto"/>
        <w:left w:val="none" w:sz="0" w:space="0" w:color="auto"/>
        <w:bottom w:val="none" w:sz="0" w:space="0" w:color="auto"/>
        <w:right w:val="none" w:sz="0" w:space="0" w:color="auto"/>
      </w:divBdr>
    </w:div>
    <w:div w:id="2144542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image" Target="media/image11.png"/><Relationship Id="rId21" Type="http://schemas.openxmlformats.org/officeDocument/2006/relationships/hyperlink" Target="https://github.com/google/volley" TargetMode="External"/><Relationship Id="rId34"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4.png"/><Relationship Id="rId25" Type="http://schemas.openxmlformats.org/officeDocument/2006/relationships/image" Target="media/image10.png"/><Relationship Id="rId33" Type="http://schemas.openxmlformats.org/officeDocument/2006/relationships/image" Target="media/image13.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image" Target="media/image6.png"/><Relationship Id="rId29" Type="http://schemas.openxmlformats.org/officeDocument/2006/relationships/hyperlink" Target="https://github.com/bumptech/glid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9.png"/><Relationship Id="rId32" Type="http://schemas.openxmlformats.org/officeDocument/2006/relationships/hyperlink" Target="https://github.com/PierfrancescoSoffritti/android-youtube-player"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8.png"/><Relationship Id="rId28" Type="http://schemas.openxmlformats.org/officeDocument/2006/relationships/hyperlink" Target="https://www.jetbrains.com/idea/" TargetMode="External"/><Relationship Id="rId36" Type="http://schemas.openxmlformats.org/officeDocument/2006/relationships/footer" Target="footer4.xml"/><Relationship Id="rId10" Type="http://schemas.openxmlformats.org/officeDocument/2006/relationships/header" Target="header1.xml"/><Relationship Id="rId19" Type="http://schemas.openxmlformats.org/officeDocument/2006/relationships/hyperlink" Target="https://github.com/PierfrancescoSoffritti/android-youtube-player" TargetMode="External"/><Relationship Id="rId31" Type="http://schemas.openxmlformats.org/officeDocument/2006/relationships/hyperlink" Target="https://github.com/google/volley"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hyperlink" Target="https://github.com/smarteist/Android-Image-Slider" TargetMode="External"/><Relationship Id="rId35" Type="http://schemas.openxmlformats.org/officeDocument/2006/relationships/header" Target="header4.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CE1405B5-B1FC-4CF5-8814-D209DC9F9A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11</TotalTime>
  <Pages>22</Pages>
  <Words>2662</Words>
  <Characters>15176</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san Habib</dc:creator>
  <cp:keywords/>
  <dc:description/>
  <cp:lastModifiedBy>Atique Faisal</cp:lastModifiedBy>
  <cp:revision>236</cp:revision>
  <cp:lastPrinted>2023-11-15T03:58:00Z</cp:lastPrinted>
  <dcterms:created xsi:type="dcterms:W3CDTF">2020-02-21T06:09:00Z</dcterms:created>
  <dcterms:modified xsi:type="dcterms:W3CDTF">2023-11-27T2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79374b4-e58a-32ec-9b4b-a5edb7b76283</vt:lpwstr>
  </property>
  <property fmtid="{D5CDD505-2E9C-101B-9397-08002B2CF9AE}" pid="24" name="Mendeley Citation Style_1">
    <vt:lpwstr>http://www.zotero.org/styles/ieee</vt:lpwstr>
  </property>
  <property fmtid="{D5CDD505-2E9C-101B-9397-08002B2CF9AE}" pid="25" name="GrammarlyDocumentId">
    <vt:lpwstr>165d2338ca6bd9b3aee37af923607b24fda6f8966e3f3a43ea5cc0d752efecd7</vt:lpwstr>
  </property>
</Properties>
</file>